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61579E2" w14:textId="29A9C92F" w:rsidR="00E91EFA" w:rsidRPr="00722C10" w:rsidRDefault="00817A32" w:rsidP="00817A32">
      <w:pPr>
        <w:jc w:val="left"/>
        <w:rPr>
          <w:rFonts w:cs="Times New Roman"/>
          <w:szCs w:val="24"/>
        </w:rPr>
      </w:pPr>
      <w:bookmarkStart w:id="0" w:name="_Hlk63156237"/>
      <w:r w:rsidRPr="00A04E9D">
        <w:rPr>
          <w:noProof/>
          <w:lang w:eastAsia="ca-ES"/>
        </w:rPr>
        <w:drawing>
          <wp:inline distT="0" distB="0" distL="0" distR="0" wp14:anchorId="7197C964" wp14:editId="6715FFCE">
            <wp:extent cx="3933825" cy="485775"/>
            <wp:effectExtent l="0" t="0" r="9525" b="9525"/>
            <wp:docPr id="6" name="Imat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30F1DAB9" w14:textId="77777777" w:rsidR="00E91EFA" w:rsidRPr="00722C10" w:rsidRDefault="00E91EFA" w:rsidP="00883827"/>
    <w:p w14:paraId="4960BC5B" w14:textId="77777777" w:rsidR="00E91EFA" w:rsidRPr="00722C10" w:rsidRDefault="00E91EFA" w:rsidP="00883827"/>
    <w:p w14:paraId="3E3B6AB1" w14:textId="09C90CED" w:rsidR="007513A7" w:rsidRPr="00722C10" w:rsidRDefault="00E937D1" w:rsidP="00315928">
      <w:pPr>
        <w:jc w:val="center"/>
      </w:pPr>
      <w:r w:rsidRPr="00722C10">
        <w:t>Grado en Diseño y Producción de Videojuegos</w:t>
      </w:r>
    </w:p>
    <w:p w14:paraId="0878DFF8" w14:textId="77777777" w:rsidR="007513A7" w:rsidRPr="00722C10" w:rsidRDefault="007513A7" w:rsidP="00315928">
      <w:pPr>
        <w:jc w:val="center"/>
      </w:pPr>
    </w:p>
    <w:p w14:paraId="2034F481" w14:textId="77777777" w:rsidR="007513A7" w:rsidRPr="00722C10" w:rsidRDefault="007513A7" w:rsidP="00315928">
      <w:pPr>
        <w:jc w:val="center"/>
      </w:pPr>
    </w:p>
    <w:p w14:paraId="203A2C0C" w14:textId="77777777" w:rsidR="007513A7" w:rsidRPr="00722C10" w:rsidRDefault="007513A7" w:rsidP="00315928">
      <w:pPr>
        <w:jc w:val="center"/>
      </w:pPr>
    </w:p>
    <w:p w14:paraId="72B89947" w14:textId="4227F83E" w:rsidR="007513A7" w:rsidRPr="00722C10" w:rsidRDefault="00850C4E" w:rsidP="00315928">
      <w:pPr>
        <w:jc w:val="center"/>
        <w:rPr>
          <w:rFonts w:cs="Times New Roman"/>
          <w:sz w:val="28"/>
          <w:szCs w:val="28"/>
        </w:rPr>
      </w:pPr>
      <w:sdt>
        <w:sdtPr>
          <w:rPr>
            <w:rStyle w:val="TtolCar"/>
          </w:rPr>
          <w:alias w:val="Títol"/>
          <w:tag w:val=""/>
          <w:id w:val="1086735621"/>
          <w:placeholder>
            <w:docPart w:val="3A05F062251E4B259E9C7EA983F02463"/>
          </w:placeholder>
          <w:dataBinding w:prefixMappings="xmlns:ns0='http://purl.org/dc/elements/1.1/' xmlns:ns1='http://schemas.openxmlformats.org/package/2006/metadata/core-properties' " w:xpath="/ns1:coreProperties[1]/ns0:title[1]" w:storeItemID="{6C3C8BC8-F283-45AE-878A-BAB7291924A1}"/>
          <w:text/>
        </w:sdtPr>
        <w:sdtContent>
          <w:r w:rsidR="006F4837" w:rsidRPr="00722C10">
            <w:rPr>
              <w:rStyle w:val="TtolCar"/>
            </w:rPr>
            <w:t>Desarrollo de un Prototipo de Videojuego en Red - ANTEPROYECTO</w:t>
          </w:r>
        </w:sdtContent>
      </w:sdt>
    </w:p>
    <w:p w14:paraId="22E66B74" w14:textId="77777777" w:rsidR="00EC055D" w:rsidRPr="00722C10" w:rsidRDefault="00EC055D" w:rsidP="00883827"/>
    <w:p w14:paraId="7CB4F5D0" w14:textId="620A4E97" w:rsidR="007513A7" w:rsidRDefault="007513A7" w:rsidP="00883827"/>
    <w:p w14:paraId="4075ED3E" w14:textId="66CEBC54" w:rsidR="00817A32" w:rsidRDefault="00817A32" w:rsidP="00883827"/>
    <w:p w14:paraId="2341047B" w14:textId="77777777" w:rsidR="00817A32" w:rsidRPr="00722C10" w:rsidRDefault="00817A32" w:rsidP="00883827"/>
    <w:p w14:paraId="5FD635AC" w14:textId="0C28FCF3" w:rsidR="007513A7" w:rsidRPr="0020755D" w:rsidRDefault="0020755D" w:rsidP="0020755D">
      <w:pPr>
        <w:jc w:val="right"/>
      </w:pPr>
      <w:r w:rsidRPr="0020755D">
        <w:t>ERIK ESPUÑES JUBERÓ</w:t>
      </w:r>
    </w:p>
    <w:p w14:paraId="37D5DF60" w14:textId="3A4E545F" w:rsidR="007513A7" w:rsidRPr="0020755D" w:rsidRDefault="0020755D" w:rsidP="0020755D">
      <w:pPr>
        <w:jc w:val="right"/>
      </w:pPr>
      <w:r w:rsidRPr="0020755D">
        <w:t>TUTOR: JORDI ARNAL MONTOYA</w:t>
      </w:r>
    </w:p>
    <w:p w14:paraId="33B57C81" w14:textId="1001CCC5" w:rsidR="00204A33" w:rsidRPr="0020755D" w:rsidRDefault="00EC23CE" w:rsidP="0020755D">
      <w:pPr>
        <w:jc w:val="right"/>
      </w:pPr>
      <w:r w:rsidRPr="0020755D">
        <w:t>Curs</w:t>
      </w:r>
      <w:r>
        <w:t>o</w:t>
      </w:r>
      <w:r w:rsidR="0020755D" w:rsidRPr="0020755D">
        <w:t xml:space="preserve"> 2020-2021</w:t>
      </w:r>
    </w:p>
    <w:p w14:paraId="22E74230" w14:textId="77777777" w:rsidR="003563E6" w:rsidRPr="00722C10" w:rsidRDefault="003563E6" w:rsidP="00883827"/>
    <w:p w14:paraId="56A3C09D" w14:textId="7979789C" w:rsidR="00207459" w:rsidRPr="00722C10" w:rsidRDefault="00E91EFA" w:rsidP="00207459">
      <w:pPr>
        <w:jc w:val="center"/>
      </w:pPr>
      <w:r w:rsidRPr="00722C10">
        <w:rPr>
          <w:noProof/>
        </w:rPr>
        <w:drawing>
          <wp:inline distT="0" distB="0" distL="0" distR="0" wp14:anchorId="22A24B00" wp14:editId="4723F480">
            <wp:extent cx="2448000" cy="393931"/>
            <wp:effectExtent l="19050" t="0" r="9450" b="0"/>
            <wp:docPr id="11"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a:stretch>
                      <a:fillRect/>
                    </a:stretch>
                  </pic:blipFill>
                  <pic:spPr>
                    <a:xfrm>
                      <a:off x="0" y="0"/>
                      <a:ext cx="2448000" cy="393931"/>
                    </a:xfrm>
                    <a:prstGeom prst="rect">
                      <a:avLst/>
                    </a:prstGeom>
                  </pic:spPr>
                </pic:pic>
              </a:graphicData>
            </a:graphic>
          </wp:inline>
        </w:drawing>
      </w:r>
    </w:p>
    <w:bookmarkEnd w:id="0"/>
    <w:p w14:paraId="69BFEDD1" w14:textId="730E5C46" w:rsidR="00207459" w:rsidRPr="00722C10" w:rsidRDefault="00207459" w:rsidP="00207459">
      <w:pPr>
        <w:spacing w:before="0" w:after="200"/>
        <w:jc w:val="left"/>
        <w:sectPr w:rsidR="00207459" w:rsidRPr="00722C10" w:rsidSect="00DF2B1D">
          <w:headerReference w:type="even" r:id="rId10"/>
          <w:pgSz w:w="11906" w:h="16838" w:code="9"/>
          <w:pgMar w:top="1701" w:right="1418" w:bottom="1418" w:left="1418" w:header="709" w:footer="709" w:gutter="284"/>
          <w:cols w:space="708"/>
          <w:docGrid w:linePitch="360"/>
        </w:sectPr>
      </w:pPr>
      <w:r w:rsidRPr="00722C10">
        <w:br w:type="page"/>
      </w:r>
    </w:p>
    <w:p w14:paraId="611B47BB" w14:textId="55DFB5B5" w:rsidR="008D7455" w:rsidRPr="00722C10" w:rsidRDefault="008D7455" w:rsidP="00883827">
      <w:pPr>
        <w:pStyle w:val="Ttol"/>
        <w:rPr>
          <w:lang w:val="en-GB"/>
        </w:rPr>
      </w:pPr>
      <w:bookmarkStart w:id="1" w:name="_Hlk60053503"/>
      <w:r w:rsidRPr="00722C10">
        <w:rPr>
          <w:lang w:val="en-GB"/>
        </w:rPr>
        <w:lastRenderedPageBreak/>
        <w:t>Abstract</w:t>
      </w:r>
    </w:p>
    <w:p w14:paraId="57F17981" w14:textId="4BC3EFBF" w:rsidR="004553F0" w:rsidRPr="00722C10" w:rsidRDefault="004553F0" w:rsidP="00883827">
      <w:pPr>
        <w:rPr>
          <w:lang w:val="en-GB"/>
        </w:rPr>
      </w:pPr>
      <w:r w:rsidRPr="00722C10">
        <w:rPr>
          <w:lang w:val="en-GB"/>
        </w:rPr>
        <w:t>This project will focus on creating a prototype kart videogame with online multiplayer. The prototype will consist of developing a client, which will be the one that will have the player, and a server, which will be the one that manages the multiplayer.</w:t>
      </w:r>
    </w:p>
    <w:p w14:paraId="27209612" w14:textId="77777777" w:rsidR="008D7455" w:rsidRPr="00722C10" w:rsidRDefault="008D7455" w:rsidP="00883827">
      <w:pPr>
        <w:pStyle w:val="Ttol"/>
        <w:rPr>
          <w:lang w:val="ca-ES"/>
        </w:rPr>
      </w:pPr>
      <w:r w:rsidRPr="00722C10">
        <w:rPr>
          <w:lang w:val="ca-ES"/>
        </w:rPr>
        <w:t>Resum</w:t>
      </w:r>
    </w:p>
    <w:p w14:paraId="2829E870" w14:textId="6F2860BF" w:rsidR="008D7455" w:rsidRPr="00722C10" w:rsidRDefault="004553F0" w:rsidP="00883827">
      <w:pPr>
        <w:rPr>
          <w:lang w:val="ca-ES"/>
        </w:rPr>
      </w:pPr>
      <w:r w:rsidRPr="00722C10">
        <w:rPr>
          <w:lang w:val="ca-ES"/>
        </w:rPr>
        <w:t>Aquest projecte es centrarà en crear un prototip de videojoc de karts amb multijugador en línia. El prototip constarà en elaborar un client, que serà el que tindrà el jugador, i un servidor, que serà el que gestioni el multijugador.</w:t>
      </w:r>
    </w:p>
    <w:p w14:paraId="6AC6D77E" w14:textId="77777777" w:rsidR="008D7455" w:rsidRPr="00722C10" w:rsidRDefault="008D7455" w:rsidP="00883827">
      <w:pPr>
        <w:pStyle w:val="Ttol"/>
      </w:pPr>
      <w:r w:rsidRPr="00722C10">
        <w:t>Resumen</w:t>
      </w:r>
    </w:p>
    <w:p w14:paraId="2F064590" w14:textId="136B5BEF" w:rsidR="00FA134B" w:rsidRPr="00722C10" w:rsidRDefault="00FA134B" w:rsidP="00883827">
      <w:r w:rsidRPr="00722C10">
        <w:t xml:space="preserve">Este proyecto se centrará en crear un prototipo de </w:t>
      </w:r>
      <w:r w:rsidR="004553F0" w:rsidRPr="00722C10">
        <w:t>video</w:t>
      </w:r>
      <w:r w:rsidRPr="00722C10">
        <w:t>juego de karts con multijugador en línea. El prototipo constará en elaborar un cliente</w:t>
      </w:r>
      <w:r w:rsidR="004553F0" w:rsidRPr="00722C10">
        <w:t>,</w:t>
      </w:r>
      <w:r w:rsidRPr="00722C10">
        <w:t xml:space="preserve"> que será lo que </w:t>
      </w:r>
      <w:r w:rsidR="004553F0" w:rsidRPr="00722C10">
        <w:t xml:space="preserve">tendrá </w:t>
      </w:r>
      <w:r w:rsidRPr="00722C10">
        <w:t>el jugador, y un servidor</w:t>
      </w:r>
      <w:r w:rsidR="004553F0" w:rsidRPr="00722C10">
        <w:t>,</w:t>
      </w:r>
      <w:r w:rsidRPr="00722C10">
        <w:t xml:space="preserve"> que será el que gestione el multijugador.</w:t>
      </w:r>
    </w:p>
    <w:bookmarkEnd w:id="1"/>
    <w:p w14:paraId="4BCCEC54" w14:textId="1152A7C9" w:rsidR="00207459" w:rsidRPr="00722C10" w:rsidRDefault="00207459">
      <w:pPr>
        <w:spacing w:before="0" w:after="200"/>
        <w:jc w:val="left"/>
      </w:pPr>
    </w:p>
    <w:p w14:paraId="59AEA13B" w14:textId="77777777" w:rsidR="00207459" w:rsidRPr="00722C10" w:rsidRDefault="00207459" w:rsidP="00883827">
      <w:pPr>
        <w:sectPr w:rsidR="00207459" w:rsidRPr="00722C10" w:rsidSect="00207459">
          <w:type w:val="oddPage"/>
          <w:pgSz w:w="11906" w:h="16838" w:code="9"/>
          <w:pgMar w:top="1701" w:right="1418" w:bottom="1418" w:left="1418" w:header="709" w:footer="709" w:gutter="284"/>
          <w:cols w:space="708"/>
          <w:docGrid w:linePitch="360"/>
        </w:sectPr>
      </w:pPr>
    </w:p>
    <w:sdt>
      <w:sdtPr>
        <w:id w:val="-977832987"/>
        <w:docPartObj>
          <w:docPartGallery w:val="Table of Contents"/>
          <w:docPartUnique/>
        </w:docPartObj>
      </w:sdtPr>
      <w:sdtEndPr>
        <w:rPr>
          <w:b/>
          <w:bCs/>
        </w:rPr>
      </w:sdtEndPr>
      <w:sdtContent>
        <w:p w14:paraId="48542ECB" w14:textId="12F016E3" w:rsidR="00207459" w:rsidRPr="00850C4E" w:rsidRDefault="00850C4E" w:rsidP="00850C4E">
          <w:pPr>
            <w:spacing w:before="0"/>
            <w:rPr>
              <w:b/>
              <w:bCs/>
              <w:sz w:val="40"/>
              <w:szCs w:val="40"/>
            </w:rPr>
          </w:pPr>
          <w:r w:rsidRPr="00850C4E">
            <w:rPr>
              <w:b/>
              <w:bCs/>
              <w:sz w:val="40"/>
              <w:szCs w:val="40"/>
              <w:highlight w:val="yellow"/>
            </w:rPr>
            <w:t>ÍNDICE</w:t>
          </w:r>
        </w:p>
        <w:p w14:paraId="50D60681" w14:textId="53DB2BEE" w:rsidR="00850C4E" w:rsidRDefault="00207459">
          <w:pPr>
            <w:pStyle w:val="IDC1"/>
            <w:tabs>
              <w:tab w:val="right" w:leader="dot" w:pos="8776"/>
            </w:tabs>
            <w:rPr>
              <w:rFonts w:asciiTheme="minorHAnsi" w:hAnsiTheme="minorHAnsi" w:cstheme="minorBidi"/>
              <w:b w:val="0"/>
              <w:bCs w:val="0"/>
              <w:iCs w:val="0"/>
              <w:noProof/>
              <w:sz w:val="22"/>
              <w:szCs w:val="22"/>
              <w:lang w:val="ca-ES" w:eastAsia="ca-ES"/>
            </w:rPr>
          </w:pPr>
          <w:r w:rsidRPr="00722C10">
            <w:fldChar w:fldCharType="begin"/>
          </w:r>
          <w:r w:rsidRPr="00722C10">
            <w:instrText xml:space="preserve"> TOC \o "1-3" \h \z \u </w:instrText>
          </w:r>
          <w:r w:rsidRPr="00722C10">
            <w:fldChar w:fldCharType="separate"/>
          </w:r>
          <w:hyperlink w:anchor="_Toc63183121" w:history="1">
            <w:r w:rsidR="00850C4E" w:rsidRPr="00BC4505">
              <w:rPr>
                <w:rStyle w:val="Enlla"/>
                <w:noProof/>
                <w:highlight w:val="yellow"/>
              </w:rPr>
              <w:t>ÍNDICE DE FIGURAS</w:t>
            </w:r>
            <w:r w:rsidR="00850C4E">
              <w:rPr>
                <w:noProof/>
                <w:webHidden/>
              </w:rPr>
              <w:tab/>
            </w:r>
            <w:r w:rsidR="00850C4E">
              <w:rPr>
                <w:noProof/>
                <w:webHidden/>
              </w:rPr>
              <w:fldChar w:fldCharType="begin"/>
            </w:r>
            <w:r w:rsidR="00850C4E">
              <w:rPr>
                <w:noProof/>
                <w:webHidden/>
              </w:rPr>
              <w:instrText xml:space="preserve"> PAGEREF _Toc63183121 \h </w:instrText>
            </w:r>
            <w:r w:rsidR="00850C4E">
              <w:rPr>
                <w:noProof/>
                <w:webHidden/>
              </w:rPr>
            </w:r>
            <w:r w:rsidR="00850C4E">
              <w:rPr>
                <w:noProof/>
                <w:webHidden/>
              </w:rPr>
              <w:fldChar w:fldCharType="separate"/>
            </w:r>
            <w:r w:rsidR="00850C4E">
              <w:rPr>
                <w:noProof/>
                <w:webHidden/>
              </w:rPr>
              <w:t>3</w:t>
            </w:r>
            <w:r w:rsidR="00850C4E">
              <w:rPr>
                <w:noProof/>
                <w:webHidden/>
              </w:rPr>
              <w:fldChar w:fldCharType="end"/>
            </w:r>
          </w:hyperlink>
        </w:p>
        <w:p w14:paraId="3DC46CAA" w14:textId="06A474CE" w:rsidR="00850C4E" w:rsidRDefault="00850C4E">
          <w:pPr>
            <w:pStyle w:val="IDC1"/>
            <w:tabs>
              <w:tab w:val="right" w:leader="dot" w:pos="8776"/>
            </w:tabs>
            <w:rPr>
              <w:rFonts w:asciiTheme="minorHAnsi" w:hAnsiTheme="minorHAnsi" w:cstheme="minorBidi"/>
              <w:b w:val="0"/>
              <w:bCs w:val="0"/>
              <w:iCs w:val="0"/>
              <w:noProof/>
              <w:sz w:val="22"/>
              <w:szCs w:val="22"/>
              <w:lang w:val="ca-ES" w:eastAsia="ca-ES"/>
            </w:rPr>
          </w:pPr>
          <w:hyperlink w:anchor="_Toc63183122" w:history="1">
            <w:r w:rsidRPr="00BC4505">
              <w:rPr>
                <w:rStyle w:val="Enlla"/>
                <w:noProof/>
                <w:highlight w:val="yellow"/>
              </w:rPr>
              <w:t>ÍNDICE DE TABLAS</w:t>
            </w:r>
            <w:r>
              <w:rPr>
                <w:noProof/>
                <w:webHidden/>
              </w:rPr>
              <w:tab/>
            </w:r>
            <w:r>
              <w:rPr>
                <w:noProof/>
                <w:webHidden/>
              </w:rPr>
              <w:fldChar w:fldCharType="begin"/>
            </w:r>
            <w:r>
              <w:rPr>
                <w:noProof/>
                <w:webHidden/>
              </w:rPr>
              <w:instrText xml:space="preserve"> PAGEREF _Toc63183122 \h </w:instrText>
            </w:r>
            <w:r>
              <w:rPr>
                <w:noProof/>
                <w:webHidden/>
              </w:rPr>
            </w:r>
            <w:r>
              <w:rPr>
                <w:noProof/>
                <w:webHidden/>
              </w:rPr>
              <w:fldChar w:fldCharType="separate"/>
            </w:r>
            <w:r>
              <w:rPr>
                <w:noProof/>
                <w:webHidden/>
              </w:rPr>
              <w:t>5</w:t>
            </w:r>
            <w:r>
              <w:rPr>
                <w:noProof/>
                <w:webHidden/>
              </w:rPr>
              <w:fldChar w:fldCharType="end"/>
            </w:r>
          </w:hyperlink>
        </w:p>
        <w:p w14:paraId="33897B84" w14:textId="10F70169" w:rsidR="00850C4E" w:rsidRDefault="00850C4E">
          <w:pPr>
            <w:pStyle w:val="IDC1"/>
            <w:tabs>
              <w:tab w:val="right" w:leader="dot" w:pos="8776"/>
            </w:tabs>
            <w:rPr>
              <w:rFonts w:asciiTheme="minorHAnsi" w:hAnsiTheme="minorHAnsi" w:cstheme="minorBidi"/>
              <w:b w:val="0"/>
              <w:bCs w:val="0"/>
              <w:iCs w:val="0"/>
              <w:noProof/>
              <w:sz w:val="22"/>
              <w:szCs w:val="22"/>
              <w:lang w:val="ca-ES" w:eastAsia="ca-ES"/>
            </w:rPr>
          </w:pPr>
          <w:hyperlink w:anchor="_Toc63183123" w:history="1">
            <w:r w:rsidRPr="00BC4505">
              <w:rPr>
                <w:rStyle w:val="Enlla"/>
                <w:noProof/>
              </w:rPr>
              <w:t>GLOSARIO DE TERMINOS</w:t>
            </w:r>
            <w:r>
              <w:rPr>
                <w:noProof/>
                <w:webHidden/>
              </w:rPr>
              <w:tab/>
            </w:r>
            <w:r>
              <w:rPr>
                <w:noProof/>
                <w:webHidden/>
              </w:rPr>
              <w:fldChar w:fldCharType="begin"/>
            </w:r>
            <w:r>
              <w:rPr>
                <w:noProof/>
                <w:webHidden/>
              </w:rPr>
              <w:instrText xml:space="preserve"> PAGEREF _Toc63183123 \h </w:instrText>
            </w:r>
            <w:r>
              <w:rPr>
                <w:noProof/>
                <w:webHidden/>
              </w:rPr>
            </w:r>
            <w:r>
              <w:rPr>
                <w:noProof/>
                <w:webHidden/>
              </w:rPr>
              <w:fldChar w:fldCharType="separate"/>
            </w:r>
            <w:r>
              <w:rPr>
                <w:noProof/>
                <w:webHidden/>
              </w:rPr>
              <w:t>7</w:t>
            </w:r>
            <w:r>
              <w:rPr>
                <w:noProof/>
                <w:webHidden/>
              </w:rPr>
              <w:fldChar w:fldCharType="end"/>
            </w:r>
          </w:hyperlink>
        </w:p>
        <w:p w14:paraId="3C5454EA" w14:textId="559CBBE7" w:rsidR="00850C4E" w:rsidRDefault="00850C4E">
          <w:pPr>
            <w:pStyle w:val="IDC1"/>
            <w:tabs>
              <w:tab w:val="right" w:leader="dot" w:pos="8776"/>
            </w:tabs>
            <w:rPr>
              <w:rFonts w:asciiTheme="minorHAnsi" w:hAnsiTheme="minorHAnsi" w:cstheme="minorBidi"/>
              <w:b w:val="0"/>
              <w:bCs w:val="0"/>
              <w:iCs w:val="0"/>
              <w:noProof/>
              <w:sz w:val="22"/>
              <w:szCs w:val="22"/>
              <w:lang w:val="ca-ES" w:eastAsia="ca-ES"/>
            </w:rPr>
          </w:pPr>
          <w:hyperlink w:anchor="_Toc63183124" w:history="1">
            <w:r w:rsidRPr="00BC4505">
              <w:rPr>
                <w:rStyle w:val="Enlla"/>
                <w:noProof/>
                <w:highlight w:val="yellow"/>
              </w:rPr>
              <w:t>1. INTRODUCCIÓN</w:t>
            </w:r>
            <w:r>
              <w:rPr>
                <w:noProof/>
                <w:webHidden/>
              </w:rPr>
              <w:tab/>
            </w:r>
            <w:r>
              <w:rPr>
                <w:noProof/>
                <w:webHidden/>
              </w:rPr>
              <w:fldChar w:fldCharType="begin"/>
            </w:r>
            <w:r>
              <w:rPr>
                <w:noProof/>
                <w:webHidden/>
              </w:rPr>
              <w:instrText xml:space="preserve"> PAGEREF _Toc63183124 \h </w:instrText>
            </w:r>
            <w:r>
              <w:rPr>
                <w:noProof/>
                <w:webHidden/>
              </w:rPr>
            </w:r>
            <w:r>
              <w:rPr>
                <w:noProof/>
                <w:webHidden/>
              </w:rPr>
              <w:fldChar w:fldCharType="separate"/>
            </w:r>
            <w:r>
              <w:rPr>
                <w:noProof/>
                <w:webHidden/>
              </w:rPr>
              <w:t>1</w:t>
            </w:r>
            <w:r>
              <w:rPr>
                <w:noProof/>
                <w:webHidden/>
              </w:rPr>
              <w:fldChar w:fldCharType="end"/>
            </w:r>
          </w:hyperlink>
        </w:p>
        <w:p w14:paraId="0A4A664F" w14:textId="43766DEE" w:rsidR="00850C4E" w:rsidRDefault="00850C4E">
          <w:pPr>
            <w:pStyle w:val="IDC1"/>
            <w:tabs>
              <w:tab w:val="right" w:leader="dot" w:pos="8776"/>
            </w:tabs>
            <w:rPr>
              <w:rFonts w:asciiTheme="minorHAnsi" w:hAnsiTheme="minorHAnsi" w:cstheme="minorBidi"/>
              <w:b w:val="0"/>
              <w:bCs w:val="0"/>
              <w:iCs w:val="0"/>
              <w:noProof/>
              <w:sz w:val="22"/>
              <w:szCs w:val="22"/>
              <w:lang w:val="ca-ES" w:eastAsia="ca-ES"/>
            </w:rPr>
          </w:pPr>
          <w:hyperlink w:anchor="_Toc63183125" w:history="1">
            <w:r w:rsidRPr="00BC4505">
              <w:rPr>
                <w:rStyle w:val="Enlla"/>
                <w:noProof/>
                <w:highlight w:val="magenta"/>
              </w:rPr>
              <w:t>2. OBJETIVOS</w:t>
            </w:r>
            <w:r>
              <w:rPr>
                <w:noProof/>
                <w:webHidden/>
              </w:rPr>
              <w:tab/>
            </w:r>
            <w:r>
              <w:rPr>
                <w:noProof/>
                <w:webHidden/>
              </w:rPr>
              <w:fldChar w:fldCharType="begin"/>
            </w:r>
            <w:r>
              <w:rPr>
                <w:noProof/>
                <w:webHidden/>
              </w:rPr>
              <w:instrText xml:space="preserve"> PAGEREF _Toc63183125 \h </w:instrText>
            </w:r>
            <w:r>
              <w:rPr>
                <w:noProof/>
                <w:webHidden/>
              </w:rPr>
            </w:r>
            <w:r>
              <w:rPr>
                <w:noProof/>
                <w:webHidden/>
              </w:rPr>
              <w:fldChar w:fldCharType="separate"/>
            </w:r>
            <w:r>
              <w:rPr>
                <w:noProof/>
                <w:webHidden/>
              </w:rPr>
              <w:t>3</w:t>
            </w:r>
            <w:r>
              <w:rPr>
                <w:noProof/>
                <w:webHidden/>
              </w:rPr>
              <w:fldChar w:fldCharType="end"/>
            </w:r>
          </w:hyperlink>
        </w:p>
        <w:p w14:paraId="63439B3F" w14:textId="5201F1C7" w:rsidR="00850C4E" w:rsidRDefault="00850C4E">
          <w:pPr>
            <w:pStyle w:val="IDC2"/>
            <w:tabs>
              <w:tab w:val="right" w:leader="dot" w:pos="8776"/>
            </w:tabs>
            <w:rPr>
              <w:rFonts w:asciiTheme="minorHAnsi" w:hAnsiTheme="minorHAnsi" w:cstheme="minorBidi"/>
              <w:bCs w:val="0"/>
              <w:noProof/>
              <w:sz w:val="22"/>
              <w:lang w:val="ca-ES" w:eastAsia="ca-ES"/>
            </w:rPr>
          </w:pPr>
          <w:hyperlink w:anchor="_Toc63183126" w:history="1">
            <w:r w:rsidRPr="00BC4505">
              <w:rPr>
                <w:rStyle w:val="Enlla"/>
                <w:noProof/>
                <w:highlight w:val="magenta"/>
              </w:rPr>
              <w:t>2.1. Objetivo Principal</w:t>
            </w:r>
            <w:r>
              <w:rPr>
                <w:noProof/>
                <w:webHidden/>
              </w:rPr>
              <w:tab/>
            </w:r>
            <w:r>
              <w:rPr>
                <w:noProof/>
                <w:webHidden/>
              </w:rPr>
              <w:fldChar w:fldCharType="begin"/>
            </w:r>
            <w:r>
              <w:rPr>
                <w:noProof/>
                <w:webHidden/>
              </w:rPr>
              <w:instrText xml:space="preserve"> PAGEREF _Toc63183126 \h </w:instrText>
            </w:r>
            <w:r>
              <w:rPr>
                <w:noProof/>
                <w:webHidden/>
              </w:rPr>
            </w:r>
            <w:r>
              <w:rPr>
                <w:noProof/>
                <w:webHidden/>
              </w:rPr>
              <w:fldChar w:fldCharType="separate"/>
            </w:r>
            <w:r>
              <w:rPr>
                <w:noProof/>
                <w:webHidden/>
              </w:rPr>
              <w:t>3</w:t>
            </w:r>
            <w:r>
              <w:rPr>
                <w:noProof/>
                <w:webHidden/>
              </w:rPr>
              <w:fldChar w:fldCharType="end"/>
            </w:r>
          </w:hyperlink>
        </w:p>
        <w:p w14:paraId="33A7A2B8" w14:textId="6075E28B" w:rsidR="00850C4E" w:rsidRDefault="00850C4E">
          <w:pPr>
            <w:pStyle w:val="IDC2"/>
            <w:tabs>
              <w:tab w:val="right" w:leader="dot" w:pos="8776"/>
            </w:tabs>
            <w:rPr>
              <w:rFonts w:asciiTheme="minorHAnsi" w:hAnsiTheme="minorHAnsi" w:cstheme="minorBidi"/>
              <w:bCs w:val="0"/>
              <w:noProof/>
              <w:sz w:val="22"/>
              <w:lang w:val="ca-ES" w:eastAsia="ca-ES"/>
            </w:rPr>
          </w:pPr>
          <w:hyperlink w:anchor="_Toc63183127" w:history="1">
            <w:r w:rsidRPr="00BC4505">
              <w:rPr>
                <w:rStyle w:val="Enlla"/>
                <w:noProof/>
                <w:highlight w:val="yellow"/>
              </w:rPr>
              <w:t>2.2. Objetivos Secundarios</w:t>
            </w:r>
            <w:r>
              <w:rPr>
                <w:noProof/>
                <w:webHidden/>
              </w:rPr>
              <w:tab/>
            </w:r>
            <w:r>
              <w:rPr>
                <w:noProof/>
                <w:webHidden/>
              </w:rPr>
              <w:fldChar w:fldCharType="begin"/>
            </w:r>
            <w:r>
              <w:rPr>
                <w:noProof/>
                <w:webHidden/>
              </w:rPr>
              <w:instrText xml:space="preserve"> PAGEREF _Toc63183127 \h </w:instrText>
            </w:r>
            <w:r>
              <w:rPr>
                <w:noProof/>
                <w:webHidden/>
              </w:rPr>
            </w:r>
            <w:r>
              <w:rPr>
                <w:noProof/>
                <w:webHidden/>
              </w:rPr>
              <w:fldChar w:fldCharType="separate"/>
            </w:r>
            <w:r>
              <w:rPr>
                <w:noProof/>
                <w:webHidden/>
              </w:rPr>
              <w:t>3</w:t>
            </w:r>
            <w:r>
              <w:rPr>
                <w:noProof/>
                <w:webHidden/>
              </w:rPr>
              <w:fldChar w:fldCharType="end"/>
            </w:r>
          </w:hyperlink>
        </w:p>
        <w:p w14:paraId="411A36B9" w14:textId="79C9DD59" w:rsidR="00850C4E" w:rsidRDefault="00850C4E">
          <w:pPr>
            <w:pStyle w:val="IDC1"/>
            <w:tabs>
              <w:tab w:val="right" w:leader="dot" w:pos="8776"/>
            </w:tabs>
            <w:rPr>
              <w:rFonts w:asciiTheme="minorHAnsi" w:hAnsiTheme="minorHAnsi" w:cstheme="minorBidi"/>
              <w:b w:val="0"/>
              <w:bCs w:val="0"/>
              <w:iCs w:val="0"/>
              <w:noProof/>
              <w:sz w:val="22"/>
              <w:szCs w:val="22"/>
              <w:lang w:val="ca-ES" w:eastAsia="ca-ES"/>
            </w:rPr>
          </w:pPr>
          <w:hyperlink w:anchor="_Toc63183128" w:history="1">
            <w:r w:rsidRPr="00BC4505">
              <w:rPr>
                <w:rStyle w:val="Enlla"/>
                <w:noProof/>
                <w:highlight w:val="red"/>
              </w:rPr>
              <w:t>3. ANÁLISIS DE REFERENTES</w:t>
            </w:r>
            <w:r>
              <w:rPr>
                <w:noProof/>
                <w:webHidden/>
              </w:rPr>
              <w:tab/>
            </w:r>
            <w:r>
              <w:rPr>
                <w:noProof/>
                <w:webHidden/>
              </w:rPr>
              <w:fldChar w:fldCharType="begin"/>
            </w:r>
            <w:r>
              <w:rPr>
                <w:noProof/>
                <w:webHidden/>
              </w:rPr>
              <w:instrText xml:space="preserve"> PAGEREF _Toc63183128 \h </w:instrText>
            </w:r>
            <w:r>
              <w:rPr>
                <w:noProof/>
                <w:webHidden/>
              </w:rPr>
            </w:r>
            <w:r>
              <w:rPr>
                <w:noProof/>
                <w:webHidden/>
              </w:rPr>
              <w:fldChar w:fldCharType="separate"/>
            </w:r>
            <w:r>
              <w:rPr>
                <w:noProof/>
                <w:webHidden/>
              </w:rPr>
              <w:t>5</w:t>
            </w:r>
            <w:r>
              <w:rPr>
                <w:noProof/>
                <w:webHidden/>
              </w:rPr>
              <w:fldChar w:fldCharType="end"/>
            </w:r>
          </w:hyperlink>
        </w:p>
        <w:p w14:paraId="25B234CB" w14:textId="00515650" w:rsidR="00850C4E" w:rsidRDefault="00850C4E">
          <w:pPr>
            <w:pStyle w:val="IDC2"/>
            <w:tabs>
              <w:tab w:val="right" w:leader="dot" w:pos="8776"/>
            </w:tabs>
            <w:rPr>
              <w:rFonts w:asciiTheme="minorHAnsi" w:hAnsiTheme="minorHAnsi" w:cstheme="minorBidi"/>
              <w:bCs w:val="0"/>
              <w:noProof/>
              <w:sz w:val="22"/>
              <w:lang w:val="ca-ES" w:eastAsia="ca-ES"/>
            </w:rPr>
          </w:pPr>
          <w:hyperlink w:anchor="_Toc63183129" w:history="1">
            <w:r w:rsidRPr="00BC4505">
              <w:rPr>
                <w:rStyle w:val="Enlla"/>
                <w:noProof/>
                <w:highlight w:val="yellow"/>
              </w:rPr>
              <w:t>3.1. Referentes de Juegos Multijugador En Línea</w:t>
            </w:r>
            <w:r>
              <w:rPr>
                <w:noProof/>
                <w:webHidden/>
              </w:rPr>
              <w:tab/>
            </w:r>
            <w:r>
              <w:rPr>
                <w:noProof/>
                <w:webHidden/>
              </w:rPr>
              <w:fldChar w:fldCharType="begin"/>
            </w:r>
            <w:r>
              <w:rPr>
                <w:noProof/>
                <w:webHidden/>
              </w:rPr>
              <w:instrText xml:space="preserve"> PAGEREF _Toc63183129 \h </w:instrText>
            </w:r>
            <w:r>
              <w:rPr>
                <w:noProof/>
                <w:webHidden/>
              </w:rPr>
            </w:r>
            <w:r>
              <w:rPr>
                <w:noProof/>
                <w:webHidden/>
              </w:rPr>
              <w:fldChar w:fldCharType="separate"/>
            </w:r>
            <w:r>
              <w:rPr>
                <w:noProof/>
                <w:webHidden/>
              </w:rPr>
              <w:t>5</w:t>
            </w:r>
            <w:r>
              <w:rPr>
                <w:noProof/>
                <w:webHidden/>
              </w:rPr>
              <w:fldChar w:fldCharType="end"/>
            </w:r>
          </w:hyperlink>
        </w:p>
        <w:p w14:paraId="40A02491" w14:textId="4F0B7BC2" w:rsidR="00850C4E" w:rsidRDefault="00850C4E">
          <w:pPr>
            <w:pStyle w:val="IDC3"/>
            <w:tabs>
              <w:tab w:val="right" w:leader="dot" w:pos="8776"/>
            </w:tabs>
            <w:rPr>
              <w:rFonts w:asciiTheme="minorHAnsi" w:hAnsiTheme="minorHAnsi" w:cstheme="minorBidi"/>
              <w:noProof/>
              <w:sz w:val="22"/>
              <w:szCs w:val="22"/>
              <w:lang w:val="ca-ES" w:eastAsia="ca-ES"/>
            </w:rPr>
          </w:pPr>
          <w:hyperlink w:anchor="_Toc63183130" w:history="1">
            <w:r w:rsidRPr="00BC4505">
              <w:rPr>
                <w:rStyle w:val="Enlla"/>
                <w:noProof/>
                <w:highlight w:val="red"/>
              </w:rPr>
              <w:t>3.1.1. Rocket League</w:t>
            </w:r>
            <w:r>
              <w:rPr>
                <w:noProof/>
                <w:webHidden/>
              </w:rPr>
              <w:tab/>
            </w:r>
            <w:r>
              <w:rPr>
                <w:noProof/>
                <w:webHidden/>
              </w:rPr>
              <w:fldChar w:fldCharType="begin"/>
            </w:r>
            <w:r>
              <w:rPr>
                <w:noProof/>
                <w:webHidden/>
              </w:rPr>
              <w:instrText xml:space="preserve"> PAGEREF _Toc63183130 \h </w:instrText>
            </w:r>
            <w:r>
              <w:rPr>
                <w:noProof/>
                <w:webHidden/>
              </w:rPr>
            </w:r>
            <w:r>
              <w:rPr>
                <w:noProof/>
                <w:webHidden/>
              </w:rPr>
              <w:fldChar w:fldCharType="separate"/>
            </w:r>
            <w:r>
              <w:rPr>
                <w:noProof/>
                <w:webHidden/>
              </w:rPr>
              <w:t>5</w:t>
            </w:r>
            <w:r>
              <w:rPr>
                <w:noProof/>
                <w:webHidden/>
              </w:rPr>
              <w:fldChar w:fldCharType="end"/>
            </w:r>
          </w:hyperlink>
        </w:p>
        <w:p w14:paraId="5AA799D4" w14:textId="46BB1BCE" w:rsidR="00850C4E" w:rsidRDefault="00850C4E">
          <w:pPr>
            <w:pStyle w:val="IDC3"/>
            <w:tabs>
              <w:tab w:val="right" w:leader="dot" w:pos="8776"/>
            </w:tabs>
            <w:rPr>
              <w:rFonts w:asciiTheme="minorHAnsi" w:hAnsiTheme="minorHAnsi" w:cstheme="minorBidi"/>
              <w:noProof/>
              <w:sz w:val="22"/>
              <w:szCs w:val="22"/>
              <w:lang w:val="ca-ES" w:eastAsia="ca-ES"/>
            </w:rPr>
          </w:pPr>
          <w:hyperlink w:anchor="_Toc63183131" w:history="1">
            <w:r w:rsidRPr="00BC4505">
              <w:rPr>
                <w:rStyle w:val="Enlla"/>
                <w:noProof/>
                <w:highlight w:val="red"/>
              </w:rPr>
              <w:t>3.1.2. Among Us</w:t>
            </w:r>
            <w:r>
              <w:rPr>
                <w:noProof/>
                <w:webHidden/>
              </w:rPr>
              <w:tab/>
            </w:r>
            <w:r>
              <w:rPr>
                <w:noProof/>
                <w:webHidden/>
              </w:rPr>
              <w:fldChar w:fldCharType="begin"/>
            </w:r>
            <w:r>
              <w:rPr>
                <w:noProof/>
                <w:webHidden/>
              </w:rPr>
              <w:instrText xml:space="preserve"> PAGEREF _Toc63183131 \h </w:instrText>
            </w:r>
            <w:r>
              <w:rPr>
                <w:noProof/>
                <w:webHidden/>
              </w:rPr>
            </w:r>
            <w:r>
              <w:rPr>
                <w:noProof/>
                <w:webHidden/>
              </w:rPr>
              <w:fldChar w:fldCharType="separate"/>
            </w:r>
            <w:r>
              <w:rPr>
                <w:noProof/>
                <w:webHidden/>
              </w:rPr>
              <w:t>5</w:t>
            </w:r>
            <w:r>
              <w:rPr>
                <w:noProof/>
                <w:webHidden/>
              </w:rPr>
              <w:fldChar w:fldCharType="end"/>
            </w:r>
          </w:hyperlink>
        </w:p>
        <w:p w14:paraId="6AC53AF8" w14:textId="18A8FF07" w:rsidR="00850C4E" w:rsidRDefault="00850C4E">
          <w:pPr>
            <w:pStyle w:val="IDC2"/>
            <w:tabs>
              <w:tab w:val="right" w:leader="dot" w:pos="8776"/>
            </w:tabs>
            <w:rPr>
              <w:rFonts w:asciiTheme="minorHAnsi" w:hAnsiTheme="minorHAnsi" w:cstheme="minorBidi"/>
              <w:bCs w:val="0"/>
              <w:noProof/>
              <w:sz w:val="22"/>
              <w:lang w:val="ca-ES" w:eastAsia="ca-ES"/>
            </w:rPr>
          </w:pPr>
          <w:hyperlink w:anchor="_Toc63183132" w:history="1">
            <w:r w:rsidRPr="00BC4505">
              <w:rPr>
                <w:rStyle w:val="Enlla"/>
                <w:noProof/>
                <w:highlight w:val="magenta"/>
              </w:rPr>
              <w:t>3.2. Referentes de Juegos de Carreras Arcade</w:t>
            </w:r>
            <w:r>
              <w:rPr>
                <w:noProof/>
                <w:webHidden/>
              </w:rPr>
              <w:tab/>
            </w:r>
            <w:r>
              <w:rPr>
                <w:noProof/>
                <w:webHidden/>
              </w:rPr>
              <w:fldChar w:fldCharType="begin"/>
            </w:r>
            <w:r>
              <w:rPr>
                <w:noProof/>
                <w:webHidden/>
              </w:rPr>
              <w:instrText xml:space="preserve"> PAGEREF _Toc63183132 \h </w:instrText>
            </w:r>
            <w:r>
              <w:rPr>
                <w:noProof/>
                <w:webHidden/>
              </w:rPr>
            </w:r>
            <w:r>
              <w:rPr>
                <w:noProof/>
                <w:webHidden/>
              </w:rPr>
              <w:fldChar w:fldCharType="separate"/>
            </w:r>
            <w:r>
              <w:rPr>
                <w:noProof/>
                <w:webHidden/>
              </w:rPr>
              <w:t>5</w:t>
            </w:r>
            <w:r>
              <w:rPr>
                <w:noProof/>
                <w:webHidden/>
              </w:rPr>
              <w:fldChar w:fldCharType="end"/>
            </w:r>
          </w:hyperlink>
        </w:p>
        <w:p w14:paraId="2B743DF2" w14:textId="3143A428" w:rsidR="00850C4E" w:rsidRDefault="00850C4E">
          <w:pPr>
            <w:pStyle w:val="IDC3"/>
            <w:tabs>
              <w:tab w:val="right" w:leader="dot" w:pos="8776"/>
            </w:tabs>
            <w:rPr>
              <w:rFonts w:asciiTheme="minorHAnsi" w:hAnsiTheme="minorHAnsi" w:cstheme="minorBidi"/>
              <w:noProof/>
              <w:sz w:val="22"/>
              <w:szCs w:val="22"/>
              <w:lang w:val="ca-ES" w:eastAsia="ca-ES"/>
            </w:rPr>
          </w:pPr>
          <w:hyperlink w:anchor="_Toc63183133" w:history="1">
            <w:r w:rsidRPr="00BC4505">
              <w:rPr>
                <w:rStyle w:val="Enlla"/>
                <w:noProof/>
                <w:highlight w:val="magenta"/>
              </w:rPr>
              <w:t>3.2.1. Mario Kart 8</w:t>
            </w:r>
            <w:r>
              <w:rPr>
                <w:noProof/>
                <w:webHidden/>
              </w:rPr>
              <w:tab/>
            </w:r>
            <w:r>
              <w:rPr>
                <w:noProof/>
                <w:webHidden/>
              </w:rPr>
              <w:fldChar w:fldCharType="begin"/>
            </w:r>
            <w:r>
              <w:rPr>
                <w:noProof/>
                <w:webHidden/>
              </w:rPr>
              <w:instrText xml:space="preserve"> PAGEREF _Toc63183133 \h </w:instrText>
            </w:r>
            <w:r>
              <w:rPr>
                <w:noProof/>
                <w:webHidden/>
              </w:rPr>
            </w:r>
            <w:r>
              <w:rPr>
                <w:noProof/>
                <w:webHidden/>
              </w:rPr>
              <w:fldChar w:fldCharType="separate"/>
            </w:r>
            <w:r>
              <w:rPr>
                <w:noProof/>
                <w:webHidden/>
              </w:rPr>
              <w:t>5</w:t>
            </w:r>
            <w:r>
              <w:rPr>
                <w:noProof/>
                <w:webHidden/>
              </w:rPr>
              <w:fldChar w:fldCharType="end"/>
            </w:r>
          </w:hyperlink>
        </w:p>
        <w:p w14:paraId="25793E83" w14:textId="7266DB22" w:rsidR="00850C4E" w:rsidRDefault="00850C4E">
          <w:pPr>
            <w:pStyle w:val="IDC3"/>
            <w:tabs>
              <w:tab w:val="right" w:leader="dot" w:pos="8776"/>
            </w:tabs>
            <w:rPr>
              <w:rFonts w:asciiTheme="minorHAnsi" w:hAnsiTheme="minorHAnsi" w:cstheme="minorBidi"/>
              <w:noProof/>
              <w:sz w:val="22"/>
              <w:szCs w:val="22"/>
              <w:lang w:val="ca-ES" w:eastAsia="ca-ES"/>
            </w:rPr>
          </w:pPr>
          <w:hyperlink w:anchor="_Toc63183134" w:history="1">
            <w:r w:rsidRPr="00BC4505">
              <w:rPr>
                <w:rStyle w:val="Enlla"/>
                <w:noProof/>
                <w:highlight w:val="yellow"/>
              </w:rPr>
              <w:t>3.2.2. Team Sonic Racing</w:t>
            </w:r>
            <w:r>
              <w:rPr>
                <w:noProof/>
                <w:webHidden/>
              </w:rPr>
              <w:tab/>
            </w:r>
            <w:r>
              <w:rPr>
                <w:noProof/>
                <w:webHidden/>
              </w:rPr>
              <w:fldChar w:fldCharType="begin"/>
            </w:r>
            <w:r>
              <w:rPr>
                <w:noProof/>
                <w:webHidden/>
              </w:rPr>
              <w:instrText xml:space="preserve"> PAGEREF _Toc63183134 \h </w:instrText>
            </w:r>
            <w:r>
              <w:rPr>
                <w:noProof/>
                <w:webHidden/>
              </w:rPr>
            </w:r>
            <w:r>
              <w:rPr>
                <w:noProof/>
                <w:webHidden/>
              </w:rPr>
              <w:fldChar w:fldCharType="separate"/>
            </w:r>
            <w:r>
              <w:rPr>
                <w:noProof/>
                <w:webHidden/>
              </w:rPr>
              <w:t>9</w:t>
            </w:r>
            <w:r>
              <w:rPr>
                <w:noProof/>
                <w:webHidden/>
              </w:rPr>
              <w:fldChar w:fldCharType="end"/>
            </w:r>
          </w:hyperlink>
        </w:p>
        <w:p w14:paraId="375FFA03" w14:textId="17686519" w:rsidR="00850C4E" w:rsidRDefault="00850C4E">
          <w:pPr>
            <w:pStyle w:val="IDC3"/>
            <w:tabs>
              <w:tab w:val="right" w:leader="dot" w:pos="8776"/>
            </w:tabs>
            <w:rPr>
              <w:rFonts w:asciiTheme="minorHAnsi" w:hAnsiTheme="minorHAnsi" w:cstheme="minorBidi"/>
              <w:noProof/>
              <w:sz w:val="22"/>
              <w:szCs w:val="22"/>
              <w:lang w:val="ca-ES" w:eastAsia="ca-ES"/>
            </w:rPr>
          </w:pPr>
          <w:hyperlink w:anchor="_Toc63183135" w:history="1">
            <w:r w:rsidRPr="00BC4505">
              <w:rPr>
                <w:rStyle w:val="Enlla"/>
                <w:noProof/>
                <w:highlight w:val="red"/>
                <w:lang w:val="en-US"/>
              </w:rPr>
              <w:t>3.2.3. Crash Team Racing Nitro Fueled</w:t>
            </w:r>
            <w:r>
              <w:rPr>
                <w:noProof/>
                <w:webHidden/>
              </w:rPr>
              <w:tab/>
            </w:r>
            <w:r>
              <w:rPr>
                <w:noProof/>
                <w:webHidden/>
              </w:rPr>
              <w:fldChar w:fldCharType="begin"/>
            </w:r>
            <w:r>
              <w:rPr>
                <w:noProof/>
                <w:webHidden/>
              </w:rPr>
              <w:instrText xml:space="preserve"> PAGEREF _Toc63183135 \h </w:instrText>
            </w:r>
            <w:r>
              <w:rPr>
                <w:noProof/>
                <w:webHidden/>
              </w:rPr>
            </w:r>
            <w:r>
              <w:rPr>
                <w:noProof/>
                <w:webHidden/>
              </w:rPr>
              <w:fldChar w:fldCharType="separate"/>
            </w:r>
            <w:r>
              <w:rPr>
                <w:noProof/>
                <w:webHidden/>
              </w:rPr>
              <w:t>10</w:t>
            </w:r>
            <w:r>
              <w:rPr>
                <w:noProof/>
                <w:webHidden/>
              </w:rPr>
              <w:fldChar w:fldCharType="end"/>
            </w:r>
          </w:hyperlink>
        </w:p>
        <w:p w14:paraId="7807176F" w14:textId="09358F6B" w:rsidR="00850C4E" w:rsidRDefault="00850C4E">
          <w:pPr>
            <w:pStyle w:val="IDC1"/>
            <w:tabs>
              <w:tab w:val="right" w:leader="dot" w:pos="8776"/>
            </w:tabs>
            <w:rPr>
              <w:rFonts w:asciiTheme="minorHAnsi" w:hAnsiTheme="minorHAnsi" w:cstheme="minorBidi"/>
              <w:b w:val="0"/>
              <w:bCs w:val="0"/>
              <w:iCs w:val="0"/>
              <w:noProof/>
              <w:sz w:val="22"/>
              <w:szCs w:val="22"/>
              <w:lang w:val="ca-ES" w:eastAsia="ca-ES"/>
            </w:rPr>
          </w:pPr>
          <w:hyperlink w:anchor="_Toc63183136" w:history="1">
            <w:r w:rsidRPr="00BC4505">
              <w:rPr>
                <w:rStyle w:val="Enlla"/>
                <w:noProof/>
                <w:highlight w:val="yellow"/>
              </w:rPr>
              <w:t>4. MARCO TEÓRICO</w:t>
            </w:r>
            <w:r>
              <w:rPr>
                <w:noProof/>
                <w:webHidden/>
              </w:rPr>
              <w:tab/>
            </w:r>
            <w:r>
              <w:rPr>
                <w:noProof/>
                <w:webHidden/>
              </w:rPr>
              <w:fldChar w:fldCharType="begin"/>
            </w:r>
            <w:r>
              <w:rPr>
                <w:noProof/>
                <w:webHidden/>
              </w:rPr>
              <w:instrText xml:space="preserve"> PAGEREF _Toc63183136 \h </w:instrText>
            </w:r>
            <w:r>
              <w:rPr>
                <w:noProof/>
                <w:webHidden/>
              </w:rPr>
            </w:r>
            <w:r>
              <w:rPr>
                <w:noProof/>
                <w:webHidden/>
              </w:rPr>
              <w:fldChar w:fldCharType="separate"/>
            </w:r>
            <w:r>
              <w:rPr>
                <w:noProof/>
                <w:webHidden/>
              </w:rPr>
              <w:t>11</w:t>
            </w:r>
            <w:r>
              <w:rPr>
                <w:noProof/>
                <w:webHidden/>
              </w:rPr>
              <w:fldChar w:fldCharType="end"/>
            </w:r>
          </w:hyperlink>
        </w:p>
        <w:p w14:paraId="431AEF11" w14:textId="686CCC34" w:rsidR="00850C4E" w:rsidRDefault="00850C4E">
          <w:pPr>
            <w:pStyle w:val="IDC2"/>
            <w:tabs>
              <w:tab w:val="right" w:leader="dot" w:pos="8776"/>
            </w:tabs>
            <w:rPr>
              <w:rFonts w:asciiTheme="minorHAnsi" w:hAnsiTheme="minorHAnsi" w:cstheme="minorBidi"/>
              <w:bCs w:val="0"/>
              <w:noProof/>
              <w:sz w:val="22"/>
              <w:lang w:val="ca-ES" w:eastAsia="ca-ES"/>
            </w:rPr>
          </w:pPr>
          <w:hyperlink w:anchor="_Toc63183137" w:history="1">
            <w:r w:rsidRPr="00BC4505">
              <w:rPr>
                <w:rStyle w:val="Enlla"/>
                <w:noProof/>
                <w:highlight w:val="magenta"/>
              </w:rPr>
              <w:t>4.1. Del Multijugador Local al Multijugador En Línea</w:t>
            </w:r>
            <w:r>
              <w:rPr>
                <w:noProof/>
                <w:webHidden/>
              </w:rPr>
              <w:tab/>
            </w:r>
            <w:r>
              <w:rPr>
                <w:noProof/>
                <w:webHidden/>
              </w:rPr>
              <w:fldChar w:fldCharType="begin"/>
            </w:r>
            <w:r>
              <w:rPr>
                <w:noProof/>
                <w:webHidden/>
              </w:rPr>
              <w:instrText xml:space="preserve"> PAGEREF _Toc63183137 \h </w:instrText>
            </w:r>
            <w:r>
              <w:rPr>
                <w:noProof/>
                <w:webHidden/>
              </w:rPr>
            </w:r>
            <w:r>
              <w:rPr>
                <w:noProof/>
                <w:webHidden/>
              </w:rPr>
              <w:fldChar w:fldCharType="separate"/>
            </w:r>
            <w:r>
              <w:rPr>
                <w:noProof/>
                <w:webHidden/>
              </w:rPr>
              <w:t>11</w:t>
            </w:r>
            <w:r>
              <w:rPr>
                <w:noProof/>
                <w:webHidden/>
              </w:rPr>
              <w:fldChar w:fldCharType="end"/>
            </w:r>
          </w:hyperlink>
        </w:p>
        <w:p w14:paraId="7B522ED2" w14:textId="111C266A" w:rsidR="00850C4E" w:rsidRDefault="00850C4E">
          <w:pPr>
            <w:pStyle w:val="IDC3"/>
            <w:tabs>
              <w:tab w:val="right" w:leader="dot" w:pos="8776"/>
            </w:tabs>
            <w:rPr>
              <w:rFonts w:asciiTheme="minorHAnsi" w:hAnsiTheme="minorHAnsi" w:cstheme="minorBidi"/>
              <w:noProof/>
              <w:sz w:val="22"/>
              <w:szCs w:val="22"/>
              <w:lang w:val="ca-ES" w:eastAsia="ca-ES"/>
            </w:rPr>
          </w:pPr>
          <w:hyperlink w:anchor="_Toc63183138" w:history="1">
            <w:r w:rsidRPr="00BC4505">
              <w:rPr>
                <w:rStyle w:val="Enlla"/>
                <w:noProof/>
                <w:highlight w:val="yellow"/>
              </w:rPr>
              <w:t>4.1.1. Evolución de los Multijugadores</w:t>
            </w:r>
            <w:r>
              <w:rPr>
                <w:noProof/>
                <w:webHidden/>
              </w:rPr>
              <w:tab/>
            </w:r>
            <w:r>
              <w:rPr>
                <w:noProof/>
                <w:webHidden/>
              </w:rPr>
              <w:fldChar w:fldCharType="begin"/>
            </w:r>
            <w:r>
              <w:rPr>
                <w:noProof/>
                <w:webHidden/>
              </w:rPr>
              <w:instrText xml:space="preserve"> PAGEREF _Toc63183138 \h </w:instrText>
            </w:r>
            <w:r>
              <w:rPr>
                <w:noProof/>
                <w:webHidden/>
              </w:rPr>
            </w:r>
            <w:r>
              <w:rPr>
                <w:noProof/>
                <w:webHidden/>
              </w:rPr>
              <w:fldChar w:fldCharType="separate"/>
            </w:r>
            <w:r>
              <w:rPr>
                <w:noProof/>
                <w:webHidden/>
              </w:rPr>
              <w:t>11</w:t>
            </w:r>
            <w:r>
              <w:rPr>
                <w:noProof/>
                <w:webHidden/>
              </w:rPr>
              <w:fldChar w:fldCharType="end"/>
            </w:r>
          </w:hyperlink>
        </w:p>
        <w:p w14:paraId="1ADB31B7" w14:textId="672C0B89" w:rsidR="00850C4E" w:rsidRDefault="00850C4E">
          <w:pPr>
            <w:pStyle w:val="IDC3"/>
            <w:tabs>
              <w:tab w:val="right" w:leader="dot" w:pos="8776"/>
            </w:tabs>
            <w:rPr>
              <w:rFonts w:asciiTheme="minorHAnsi" w:hAnsiTheme="minorHAnsi" w:cstheme="minorBidi"/>
              <w:noProof/>
              <w:sz w:val="22"/>
              <w:szCs w:val="22"/>
              <w:lang w:val="ca-ES" w:eastAsia="ca-ES"/>
            </w:rPr>
          </w:pPr>
          <w:hyperlink w:anchor="_Toc63183139" w:history="1">
            <w:r w:rsidRPr="00BC4505">
              <w:rPr>
                <w:rStyle w:val="Enlla"/>
                <w:noProof/>
                <w:highlight w:val="magenta"/>
              </w:rPr>
              <w:t>4.1.2. Multijugador Local</w:t>
            </w:r>
            <w:r>
              <w:rPr>
                <w:noProof/>
                <w:webHidden/>
              </w:rPr>
              <w:tab/>
            </w:r>
            <w:r>
              <w:rPr>
                <w:noProof/>
                <w:webHidden/>
              </w:rPr>
              <w:fldChar w:fldCharType="begin"/>
            </w:r>
            <w:r>
              <w:rPr>
                <w:noProof/>
                <w:webHidden/>
              </w:rPr>
              <w:instrText xml:space="preserve"> PAGEREF _Toc63183139 \h </w:instrText>
            </w:r>
            <w:r>
              <w:rPr>
                <w:noProof/>
                <w:webHidden/>
              </w:rPr>
            </w:r>
            <w:r>
              <w:rPr>
                <w:noProof/>
                <w:webHidden/>
              </w:rPr>
              <w:fldChar w:fldCharType="separate"/>
            </w:r>
            <w:r>
              <w:rPr>
                <w:noProof/>
                <w:webHidden/>
              </w:rPr>
              <w:t>12</w:t>
            </w:r>
            <w:r>
              <w:rPr>
                <w:noProof/>
                <w:webHidden/>
              </w:rPr>
              <w:fldChar w:fldCharType="end"/>
            </w:r>
          </w:hyperlink>
        </w:p>
        <w:p w14:paraId="660F0408" w14:textId="45FAADC0" w:rsidR="00850C4E" w:rsidRDefault="00850C4E">
          <w:pPr>
            <w:pStyle w:val="IDC3"/>
            <w:tabs>
              <w:tab w:val="right" w:leader="dot" w:pos="8776"/>
            </w:tabs>
            <w:rPr>
              <w:rFonts w:asciiTheme="minorHAnsi" w:hAnsiTheme="minorHAnsi" w:cstheme="minorBidi"/>
              <w:noProof/>
              <w:sz w:val="22"/>
              <w:szCs w:val="22"/>
              <w:lang w:val="ca-ES" w:eastAsia="ca-ES"/>
            </w:rPr>
          </w:pPr>
          <w:hyperlink w:anchor="_Toc63183140" w:history="1">
            <w:r w:rsidRPr="00BC4505">
              <w:rPr>
                <w:rStyle w:val="Enlla"/>
                <w:noProof/>
                <w:highlight w:val="magenta"/>
              </w:rPr>
              <w:t>4.1.3. Multijugador En Línea</w:t>
            </w:r>
            <w:r>
              <w:rPr>
                <w:noProof/>
                <w:webHidden/>
              </w:rPr>
              <w:tab/>
            </w:r>
            <w:r>
              <w:rPr>
                <w:noProof/>
                <w:webHidden/>
              </w:rPr>
              <w:fldChar w:fldCharType="begin"/>
            </w:r>
            <w:r>
              <w:rPr>
                <w:noProof/>
                <w:webHidden/>
              </w:rPr>
              <w:instrText xml:space="preserve"> PAGEREF _Toc63183140 \h </w:instrText>
            </w:r>
            <w:r>
              <w:rPr>
                <w:noProof/>
                <w:webHidden/>
              </w:rPr>
            </w:r>
            <w:r>
              <w:rPr>
                <w:noProof/>
                <w:webHidden/>
              </w:rPr>
              <w:fldChar w:fldCharType="separate"/>
            </w:r>
            <w:r>
              <w:rPr>
                <w:noProof/>
                <w:webHidden/>
              </w:rPr>
              <w:t>12</w:t>
            </w:r>
            <w:r>
              <w:rPr>
                <w:noProof/>
                <w:webHidden/>
              </w:rPr>
              <w:fldChar w:fldCharType="end"/>
            </w:r>
          </w:hyperlink>
        </w:p>
        <w:p w14:paraId="691A9CD7" w14:textId="5CD0C5BF" w:rsidR="00850C4E" w:rsidRDefault="00850C4E">
          <w:pPr>
            <w:pStyle w:val="IDC2"/>
            <w:tabs>
              <w:tab w:val="right" w:leader="dot" w:pos="8776"/>
            </w:tabs>
            <w:rPr>
              <w:rFonts w:asciiTheme="minorHAnsi" w:hAnsiTheme="minorHAnsi" w:cstheme="minorBidi"/>
              <w:bCs w:val="0"/>
              <w:noProof/>
              <w:sz w:val="22"/>
              <w:lang w:val="ca-ES" w:eastAsia="ca-ES"/>
            </w:rPr>
          </w:pPr>
          <w:hyperlink w:anchor="_Toc63183141" w:history="1">
            <w:r w:rsidRPr="00BC4505">
              <w:rPr>
                <w:rStyle w:val="Enlla"/>
                <w:noProof/>
                <w:highlight w:val="red"/>
              </w:rPr>
              <w:t>4.2. Protocolos para la Comunicación en Tiempo Real</w:t>
            </w:r>
            <w:r>
              <w:rPr>
                <w:noProof/>
                <w:webHidden/>
              </w:rPr>
              <w:tab/>
            </w:r>
            <w:r>
              <w:rPr>
                <w:noProof/>
                <w:webHidden/>
              </w:rPr>
              <w:fldChar w:fldCharType="begin"/>
            </w:r>
            <w:r>
              <w:rPr>
                <w:noProof/>
                <w:webHidden/>
              </w:rPr>
              <w:instrText xml:space="preserve"> PAGEREF _Toc63183141 \h </w:instrText>
            </w:r>
            <w:r>
              <w:rPr>
                <w:noProof/>
                <w:webHidden/>
              </w:rPr>
            </w:r>
            <w:r>
              <w:rPr>
                <w:noProof/>
                <w:webHidden/>
              </w:rPr>
              <w:fldChar w:fldCharType="separate"/>
            </w:r>
            <w:r>
              <w:rPr>
                <w:noProof/>
                <w:webHidden/>
              </w:rPr>
              <w:t>13</w:t>
            </w:r>
            <w:r>
              <w:rPr>
                <w:noProof/>
                <w:webHidden/>
              </w:rPr>
              <w:fldChar w:fldCharType="end"/>
            </w:r>
          </w:hyperlink>
        </w:p>
        <w:p w14:paraId="3CFFE090" w14:textId="3183F9D1" w:rsidR="00850C4E" w:rsidRDefault="00850C4E">
          <w:pPr>
            <w:pStyle w:val="IDC3"/>
            <w:tabs>
              <w:tab w:val="right" w:leader="dot" w:pos="8776"/>
            </w:tabs>
            <w:rPr>
              <w:rFonts w:asciiTheme="minorHAnsi" w:hAnsiTheme="minorHAnsi" w:cstheme="minorBidi"/>
              <w:noProof/>
              <w:sz w:val="22"/>
              <w:szCs w:val="22"/>
              <w:lang w:val="ca-ES" w:eastAsia="ca-ES"/>
            </w:rPr>
          </w:pPr>
          <w:hyperlink w:anchor="_Toc63183142" w:history="1">
            <w:r w:rsidRPr="00BC4505">
              <w:rPr>
                <w:rStyle w:val="Enlla"/>
                <w:noProof/>
                <w:highlight w:val="red"/>
              </w:rPr>
              <w:t>4.2.1. ¿Cómo Funciona Internet?</w:t>
            </w:r>
            <w:r>
              <w:rPr>
                <w:noProof/>
                <w:webHidden/>
              </w:rPr>
              <w:tab/>
            </w:r>
            <w:r>
              <w:rPr>
                <w:noProof/>
                <w:webHidden/>
              </w:rPr>
              <w:fldChar w:fldCharType="begin"/>
            </w:r>
            <w:r>
              <w:rPr>
                <w:noProof/>
                <w:webHidden/>
              </w:rPr>
              <w:instrText xml:space="preserve"> PAGEREF _Toc63183142 \h </w:instrText>
            </w:r>
            <w:r>
              <w:rPr>
                <w:noProof/>
                <w:webHidden/>
              </w:rPr>
            </w:r>
            <w:r>
              <w:rPr>
                <w:noProof/>
                <w:webHidden/>
              </w:rPr>
              <w:fldChar w:fldCharType="separate"/>
            </w:r>
            <w:r>
              <w:rPr>
                <w:noProof/>
                <w:webHidden/>
              </w:rPr>
              <w:t>13</w:t>
            </w:r>
            <w:r>
              <w:rPr>
                <w:noProof/>
                <w:webHidden/>
              </w:rPr>
              <w:fldChar w:fldCharType="end"/>
            </w:r>
          </w:hyperlink>
        </w:p>
        <w:p w14:paraId="3F56C2D6" w14:textId="272F9E14" w:rsidR="00850C4E" w:rsidRDefault="00850C4E">
          <w:pPr>
            <w:pStyle w:val="IDC3"/>
            <w:tabs>
              <w:tab w:val="right" w:leader="dot" w:pos="8776"/>
            </w:tabs>
            <w:rPr>
              <w:rFonts w:asciiTheme="minorHAnsi" w:hAnsiTheme="minorHAnsi" w:cstheme="minorBidi"/>
              <w:noProof/>
              <w:sz w:val="22"/>
              <w:szCs w:val="22"/>
              <w:lang w:val="ca-ES" w:eastAsia="ca-ES"/>
            </w:rPr>
          </w:pPr>
          <w:hyperlink w:anchor="_Toc63183143" w:history="1">
            <w:r w:rsidRPr="00BC4505">
              <w:rPr>
                <w:rStyle w:val="Enlla"/>
                <w:noProof/>
                <w:highlight w:val="red"/>
              </w:rPr>
              <w:t>4.2.2. Tansport Control Protocol (TCP)</w:t>
            </w:r>
            <w:r>
              <w:rPr>
                <w:noProof/>
                <w:webHidden/>
              </w:rPr>
              <w:tab/>
            </w:r>
            <w:r>
              <w:rPr>
                <w:noProof/>
                <w:webHidden/>
              </w:rPr>
              <w:fldChar w:fldCharType="begin"/>
            </w:r>
            <w:r>
              <w:rPr>
                <w:noProof/>
                <w:webHidden/>
              </w:rPr>
              <w:instrText xml:space="preserve"> PAGEREF _Toc63183143 \h </w:instrText>
            </w:r>
            <w:r>
              <w:rPr>
                <w:noProof/>
                <w:webHidden/>
              </w:rPr>
            </w:r>
            <w:r>
              <w:rPr>
                <w:noProof/>
                <w:webHidden/>
              </w:rPr>
              <w:fldChar w:fldCharType="separate"/>
            </w:r>
            <w:r>
              <w:rPr>
                <w:noProof/>
                <w:webHidden/>
              </w:rPr>
              <w:t>13</w:t>
            </w:r>
            <w:r>
              <w:rPr>
                <w:noProof/>
                <w:webHidden/>
              </w:rPr>
              <w:fldChar w:fldCharType="end"/>
            </w:r>
          </w:hyperlink>
        </w:p>
        <w:p w14:paraId="7E7D735D" w14:textId="3F94F5CA" w:rsidR="00850C4E" w:rsidRDefault="00850C4E">
          <w:pPr>
            <w:pStyle w:val="IDC3"/>
            <w:tabs>
              <w:tab w:val="right" w:leader="dot" w:pos="8776"/>
            </w:tabs>
            <w:rPr>
              <w:rFonts w:asciiTheme="minorHAnsi" w:hAnsiTheme="minorHAnsi" w:cstheme="minorBidi"/>
              <w:noProof/>
              <w:sz w:val="22"/>
              <w:szCs w:val="22"/>
              <w:lang w:val="ca-ES" w:eastAsia="ca-ES"/>
            </w:rPr>
          </w:pPr>
          <w:hyperlink w:anchor="_Toc63183144" w:history="1">
            <w:r w:rsidRPr="00BC4505">
              <w:rPr>
                <w:rStyle w:val="Enlla"/>
                <w:noProof/>
                <w:highlight w:val="red"/>
              </w:rPr>
              <w:t>4.2.3. User Datagram Protocol (UDP)</w:t>
            </w:r>
            <w:r>
              <w:rPr>
                <w:noProof/>
                <w:webHidden/>
              </w:rPr>
              <w:tab/>
            </w:r>
            <w:r>
              <w:rPr>
                <w:noProof/>
                <w:webHidden/>
              </w:rPr>
              <w:fldChar w:fldCharType="begin"/>
            </w:r>
            <w:r>
              <w:rPr>
                <w:noProof/>
                <w:webHidden/>
              </w:rPr>
              <w:instrText xml:space="preserve"> PAGEREF _Toc63183144 \h </w:instrText>
            </w:r>
            <w:r>
              <w:rPr>
                <w:noProof/>
                <w:webHidden/>
              </w:rPr>
            </w:r>
            <w:r>
              <w:rPr>
                <w:noProof/>
                <w:webHidden/>
              </w:rPr>
              <w:fldChar w:fldCharType="separate"/>
            </w:r>
            <w:r>
              <w:rPr>
                <w:noProof/>
                <w:webHidden/>
              </w:rPr>
              <w:t>13</w:t>
            </w:r>
            <w:r>
              <w:rPr>
                <w:noProof/>
                <w:webHidden/>
              </w:rPr>
              <w:fldChar w:fldCharType="end"/>
            </w:r>
          </w:hyperlink>
        </w:p>
        <w:p w14:paraId="2DBFBF02" w14:textId="6FCFC90E" w:rsidR="00850C4E" w:rsidRDefault="00850C4E">
          <w:pPr>
            <w:pStyle w:val="IDC2"/>
            <w:tabs>
              <w:tab w:val="right" w:leader="dot" w:pos="8776"/>
            </w:tabs>
            <w:rPr>
              <w:rFonts w:asciiTheme="minorHAnsi" w:hAnsiTheme="minorHAnsi" w:cstheme="minorBidi"/>
              <w:bCs w:val="0"/>
              <w:noProof/>
              <w:sz w:val="22"/>
              <w:lang w:val="ca-ES" w:eastAsia="ca-ES"/>
            </w:rPr>
          </w:pPr>
          <w:hyperlink w:anchor="_Toc63183145" w:history="1">
            <w:r w:rsidRPr="00BC4505">
              <w:rPr>
                <w:rStyle w:val="Enlla"/>
                <w:noProof/>
                <w:highlight w:val="yellow"/>
              </w:rPr>
              <w:t>4.3. Metodologías para el Desarrollo de Videojuegos En Línea</w:t>
            </w:r>
            <w:r>
              <w:rPr>
                <w:noProof/>
                <w:webHidden/>
              </w:rPr>
              <w:tab/>
            </w:r>
            <w:r>
              <w:rPr>
                <w:noProof/>
                <w:webHidden/>
              </w:rPr>
              <w:fldChar w:fldCharType="begin"/>
            </w:r>
            <w:r>
              <w:rPr>
                <w:noProof/>
                <w:webHidden/>
              </w:rPr>
              <w:instrText xml:space="preserve"> PAGEREF _Toc63183145 \h </w:instrText>
            </w:r>
            <w:r>
              <w:rPr>
                <w:noProof/>
                <w:webHidden/>
              </w:rPr>
            </w:r>
            <w:r>
              <w:rPr>
                <w:noProof/>
                <w:webHidden/>
              </w:rPr>
              <w:fldChar w:fldCharType="separate"/>
            </w:r>
            <w:r>
              <w:rPr>
                <w:noProof/>
                <w:webHidden/>
              </w:rPr>
              <w:t>13</w:t>
            </w:r>
            <w:r>
              <w:rPr>
                <w:noProof/>
                <w:webHidden/>
              </w:rPr>
              <w:fldChar w:fldCharType="end"/>
            </w:r>
          </w:hyperlink>
        </w:p>
        <w:p w14:paraId="300F6BE5" w14:textId="50701C3F" w:rsidR="00850C4E" w:rsidRDefault="00850C4E">
          <w:pPr>
            <w:pStyle w:val="IDC3"/>
            <w:tabs>
              <w:tab w:val="right" w:leader="dot" w:pos="8776"/>
            </w:tabs>
            <w:rPr>
              <w:rFonts w:asciiTheme="minorHAnsi" w:hAnsiTheme="minorHAnsi" w:cstheme="minorBidi"/>
              <w:noProof/>
              <w:sz w:val="22"/>
              <w:szCs w:val="22"/>
              <w:lang w:val="ca-ES" w:eastAsia="ca-ES"/>
            </w:rPr>
          </w:pPr>
          <w:hyperlink w:anchor="_Toc63183146" w:history="1">
            <w:r w:rsidRPr="00BC4505">
              <w:rPr>
                <w:rStyle w:val="Enlla"/>
                <w:noProof/>
                <w:highlight w:val="yellow"/>
              </w:rPr>
              <w:t>4.3.1. Cliente-Servidor</w:t>
            </w:r>
            <w:r>
              <w:rPr>
                <w:noProof/>
                <w:webHidden/>
              </w:rPr>
              <w:tab/>
            </w:r>
            <w:r>
              <w:rPr>
                <w:noProof/>
                <w:webHidden/>
              </w:rPr>
              <w:fldChar w:fldCharType="begin"/>
            </w:r>
            <w:r>
              <w:rPr>
                <w:noProof/>
                <w:webHidden/>
              </w:rPr>
              <w:instrText xml:space="preserve"> PAGEREF _Toc63183146 \h </w:instrText>
            </w:r>
            <w:r>
              <w:rPr>
                <w:noProof/>
                <w:webHidden/>
              </w:rPr>
            </w:r>
            <w:r>
              <w:rPr>
                <w:noProof/>
                <w:webHidden/>
              </w:rPr>
              <w:fldChar w:fldCharType="separate"/>
            </w:r>
            <w:r>
              <w:rPr>
                <w:noProof/>
                <w:webHidden/>
              </w:rPr>
              <w:t>13</w:t>
            </w:r>
            <w:r>
              <w:rPr>
                <w:noProof/>
                <w:webHidden/>
              </w:rPr>
              <w:fldChar w:fldCharType="end"/>
            </w:r>
          </w:hyperlink>
        </w:p>
        <w:p w14:paraId="5AAB048F" w14:textId="4619A245" w:rsidR="00850C4E" w:rsidRDefault="00850C4E">
          <w:pPr>
            <w:pStyle w:val="IDC3"/>
            <w:tabs>
              <w:tab w:val="right" w:leader="dot" w:pos="8776"/>
            </w:tabs>
            <w:rPr>
              <w:rFonts w:asciiTheme="minorHAnsi" w:hAnsiTheme="minorHAnsi" w:cstheme="minorBidi"/>
              <w:noProof/>
              <w:sz w:val="22"/>
              <w:szCs w:val="22"/>
              <w:lang w:val="ca-ES" w:eastAsia="ca-ES"/>
            </w:rPr>
          </w:pPr>
          <w:hyperlink w:anchor="_Toc63183147" w:history="1">
            <w:r w:rsidRPr="00BC4505">
              <w:rPr>
                <w:rStyle w:val="Enlla"/>
                <w:noProof/>
                <w:highlight w:val="yellow"/>
              </w:rPr>
              <w:t>4.3.2. Peer-to-Peer (p2p)</w:t>
            </w:r>
            <w:r>
              <w:rPr>
                <w:noProof/>
                <w:webHidden/>
              </w:rPr>
              <w:tab/>
            </w:r>
            <w:r>
              <w:rPr>
                <w:noProof/>
                <w:webHidden/>
              </w:rPr>
              <w:fldChar w:fldCharType="begin"/>
            </w:r>
            <w:r>
              <w:rPr>
                <w:noProof/>
                <w:webHidden/>
              </w:rPr>
              <w:instrText xml:space="preserve"> PAGEREF _Toc63183147 \h </w:instrText>
            </w:r>
            <w:r>
              <w:rPr>
                <w:noProof/>
                <w:webHidden/>
              </w:rPr>
            </w:r>
            <w:r>
              <w:rPr>
                <w:noProof/>
                <w:webHidden/>
              </w:rPr>
              <w:fldChar w:fldCharType="separate"/>
            </w:r>
            <w:r>
              <w:rPr>
                <w:noProof/>
                <w:webHidden/>
              </w:rPr>
              <w:t>14</w:t>
            </w:r>
            <w:r>
              <w:rPr>
                <w:noProof/>
                <w:webHidden/>
              </w:rPr>
              <w:fldChar w:fldCharType="end"/>
            </w:r>
          </w:hyperlink>
        </w:p>
        <w:p w14:paraId="6DDAD004" w14:textId="59C7C2F3" w:rsidR="00850C4E" w:rsidRDefault="00850C4E">
          <w:pPr>
            <w:pStyle w:val="IDC3"/>
            <w:tabs>
              <w:tab w:val="right" w:leader="dot" w:pos="8776"/>
            </w:tabs>
            <w:rPr>
              <w:rFonts w:asciiTheme="minorHAnsi" w:hAnsiTheme="minorHAnsi" w:cstheme="minorBidi"/>
              <w:noProof/>
              <w:sz w:val="22"/>
              <w:szCs w:val="22"/>
              <w:lang w:val="ca-ES" w:eastAsia="ca-ES"/>
            </w:rPr>
          </w:pPr>
          <w:hyperlink w:anchor="_Toc63183148" w:history="1">
            <w:r w:rsidRPr="00BC4505">
              <w:rPr>
                <w:rStyle w:val="Enlla"/>
                <w:noProof/>
                <w:highlight w:val="yellow"/>
              </w:rPr>
              <w:t>4.3.3. Servidor-Servidor</w:t>
            </w:r>
            <w:r>
              <w:rPr>
                <w:noProof/>
                <w:webHidden/>
              </w:rPr>
              <w:tab/>
            </w:r>
            <w:r>
              <w:rPr>
                <w:noProof/>
                <w:webHidden/>
              </w:rPr>
              <w:fldChar w:fldCharType="begin"/>
            </w:r>
            <w:r>
              <w:rPr>
                <w:noProof/>
                <w:webHidden/>
              </w:rPr>
              <w:instrText xml:space="preserve"> PAGEREF _Toc63183148 \h </w:instrText>
            </w:r>
            <w:r>
              <w:rPr>
                <w:noProof/>
                <w:webHidden/>
              </w:rPr>
            </w:r>
            <w:r>
              <w:rPr>
                <w:noProof/>
                <w:webHidden/>
              </w:rPr>
              <w:fldChar w:fldCharType="separate"/>
            </w:r>
            <w:r>
              <w:rPr>
                <w:noProof/>
                <w:webHidden/>
              </w:rPr>
              <w:t>14</w:t>
            </w:r>
            <w:r>
              <w:rPr>
                <w:noProof/>
                <w:webHidden/>
              </w:rPr>
              <w:fldChar w:fldCharType="end"/>
            </w:r>
          </w:hyperlink>
        </w:p>
        <w:p w14:paraId="7E6B2322" w14:textId="16077D57" w:rsidR="00850C4E" w:rsidRDefault="00850C4E">
          <w:pPr>
            <w:pStyle w:val="IDC2"/>
            <w:tabs>
              <w:tab w:val="right" w:leader="dot" w:pos="8776"/>
            </w:tabs>
            <w:rPr>
              <w:rFonts w:asciiTheme="minorHAnsi" w:hAnsiTheme="minorHAnsi" w:cstheme="minorBidi"/>
              <w:bCs w:val="0"/>
              <w:noProof/>
              <w:sz w:val="22"/>
              <w:lang w:val="ca-ES" w:eastAsia="ca-ES"/>
            </w:rPr>
          </w:pPr>
          <w:hyperlink w:anchor="_Toc63183149" w:history="1">
            <w:r w:rsidRPr="00BC4505">
              <w:rPr>
                <w:rStyle w:val="Enlla"/>
                <w:noProof/>
                <w:highlight w:val="yellow"/>
              </w:rPr>
              <w:t>4.4. Funcionamiento de un Coche</w:t>
            </w:r>
            <w:r>
              <w:rPr>
                <w:noProof/>
                <w:webHidden/>
              </w:rPr>
              <w:tab/>
            </w:r>
            <w:r>
              <w:rPr>
                <w:noProof/>
                <w:webHidden/>
              </w:rPr>
              <w:fldChar w:fldCharType="begin"/>
            </w:r>
            <w:r>
              <w:rPr>
                <w:noProof/>
                <w:webHidden/>
              </w:rPr>
              <w:instrText xml:space="preserve"> PAGEREF _Toc63183149 \h </w:instrText>
            </w:r>
            <w:r>
              <w:rPr>
                <w:noProof/>
                <w:webHidden/>
              </w:rPr>
            </w:r>
            <w:r>
              <w:rPr>
                <w:noProof/>
                <w:webHidden/>
              </w:rPr>
              <w:fldChar w:fldCharType="separate"/>
            </w:r>
            <w:r>
              <w:rPr>
                <w:noProof/>
                <w:webHidden/>
              </w:rPr>
              <w:t>15</w:t>
            </w:r>
            <w:r>
              <w:rPr>
                <w:noProof/>
                <w:webHidden/>
              </w:rPr>
              <w:fldChar w:fldCharType="end"/>
            </w:r>
          </w:hyperlink>
        </w:p>
        <w:p w14:paraId="6F2FCEF4" w14:textId="7D840A30" w:rsidR="00850C4E" w:rsidRDefault="00850C4E">
          <w:pPr>
            <w:pStyle w:val="IDC1"/>
            <w:tabs>
              <w:tab w:val="right" w:leader="dot" w:pos="8776"/>
            </w:tabs>
            <w:rPr>
              <w:rFonts w:asciiTheme="minorHAnsi" w:hAnsiTheme="minorHAnsi" w:cstheme="minorBidi"/>
              <w:b w:val="0"/>
              <w:bCs w:val="0"/>
              <w:iCs w:val="0"/>
              <w:noProof/>
              <w:sz w:val="22"/>
              <w:szCs w:val="22"/>
              <w:lang w:val="ca-ES" w:eastAsia="ca-ES"/>
            </w:rPr>
          </w:pPr>
          <w:hyperlink w:anchor="_Toc63183150" w:history="1">
            <w:r w:rsidRPr="00BC4505">
              <w:rPr>
                <w:rStyle w:val="Enlla"/>
                <w:noProof/>
                <w:highlight w:val="yellow"/>
              </w:rPr>
              <w:t>5. DISEÑO METODOLÓGICO Y CRONOGRAMA</w:t>
            </w:r>
            <w:r>
              <w:rPr>
                <w:noProof/>
                <w:webHidden/>
              </w:rPr>
              <w:tab/>
            </w:r>
            <w:r>
              <w:rPr>
                <w:noProof/>
                <w:webHidden/>
              </w:rPr>
              <w:fldChar w:fldCharType="begin"/>
            </w:r>
            <w:r>
              <w:rPr>
                <w:noProof/>
                <w:webHidden/>
              </w:rPr>
              <w:instrText xml:space="preserve"> PAGEREF _Toc63183150 \h </w:instrText>
            </w:r>
            <w:r>
              <w:rPr>
                <w:noProof/>
                <w:webHidden/>
              </w:rPr>
            </w:r>
            <w:r>
              <w:rPr>
                <w:noProof/>
                <w:webHidden/>
              </w:rPr>
              <w:fldChar w:fldCharType="separate"/>
            </w:r>
            <w:r>
              <w:rPr>
                <w:noProof/>
                <w:webHidden/>
              </w:rPr>
              <w:t>17</w:t>
            </w:r>
            <w:r>
              <w:rPr>
                <w:noProof/>
                <w:webHidden/>
              </w:rPr>
              <w:fldChar w:fldCharType="end"/>
            </w:r>
          </w:hyperlink>
        </w:p>
        <w:p w14:paraId="18234D5F" w14:textId="2E23F3FC" w:rsidR="00850C4E" w:rsidRDefault="00850C4E">
          <w:pPr>
            <w:pStyle w:val="IDC2"/>
            <w:tabs>
              <w:tab w:val="right" w:leader="dot" w:pos="8776"/>
            </w:tabs>
            <w:rPr>
              <w:rFonts w:asciiTheme="minorHAnsi" w:hAnsiTheme="minorHAnsi" w:cstheme="minorBidi"/>
              <w:bCs w:val="0"/>
              <w:noProof/>
              <w:sz w:val="22"/>
              <w:lang w:val="ca-ES" w:eastAsia="ca-ES"/>
            </w:rPr>
          </w:pPr>
          <w:hyperlink w:anchor="_Toc63183151" w:history="1">
            <w:r w:rsidRPr="00BC4505">
              <w:rPr>
                <w:rStyle w:val="Enlla"/>
                <w:noProof/>
                <w:highlight w:val="yellow"/>
              </w:rPr>
              <w:t>5.1. Metodología</w:t>
            </w:r>
            <w:r>
              <w:rPr>
                <w:noProof/>
                <w:webHidden/>
              </w:rPr>
              <w:tab/>
            </w:r>
            <w:r>
              <w:rPr>
                <w:noProof/>
                <w:webHidden/>
              </w:rPr>
              <w:fldChar w:fldCharType="begin"/>
            </w:r>
            <w:r>
              <w:rPr>
                <w:noProof/>
                <w:webHidden/>
              </w:rPr>
              <w:instrText xml:space="preserve"> PAGEREF _Toc63183151 \h </w:instrText>
            </w:r>
            <w:r>
              <w:rPr>
                <w:noProof/>
                <w:webHidden/>
              </w:rPr>
            </w:r>
            <w:r>
              <w:rPr>
                <w:noProof/>
                <w:webHidden/>
              </w:rPr>
              <w:fldChar w:fldCharType="separate"/>
            </w:r>
            <w:r>
              <w:rPr>
                <w:noProof/>
                <w:webHidden/>
              </w:rPr>
              <w:t>17</w:t>
            </w:r>
            <w:r>
              <w:rPr>
                <w:noProof/>
                <w:webHidden/>
              </w:rPr>
              <w:fldChar w:fldCharType="end"/>
            </w:r>
          </w:hyperlink>
        </w:p>
        <w:p w14:paraId="1D5BEA30" w14:textId="2B1419A8" w:rsidR="00850C4E" w:rsidRDefault="00850C4E">
          <w:pPr>
            <w:pStyle w:val="IDC2"/>
            <w:tabs>
              <w:tab w:val="right" w:leader="dot" w:pos="8776"/>
            </w:tabs>
            <w:rPr>
              <w:rFonts w:asciiTheme="minorHAnsi" w:hAnsiTheme="minorHAnsi" w:cstheme="minorBidi"/>
              <w:bCs w:val="0"/>
              <w:noProof/>
              <w:sz w:val="22"/>
              <w:lang w:val="ca-ES" w:eastAsia="ca-ES"/>
            </w:rPr>
          </w:pPr>
          <w:hyperlink w:anchor="_Toc63183152" w:history="1">
            <w:r w:rsidRPr="00BC4505">
              <w:rPr>
                <w:rStyle w:val="Enlla"/>
                <w:noProof/>
                <w:highlight w:val="yellow"/>
              </w:rPr>
              <w:t>5.2. Cronograma</w:t>
            </w:r>
            <w:r>
              <w:rPr>
                <w:noProof/>
                <w:webHidden/>
              </w:rPr>
              <w:tab/>
            </w:r>
            <w:r>
              <w:rPr>
                <w:noProof/>
                <w:webHidden/>
              </w:rPr>
              <w:fldChar w:fldCharType="begin"/>
            </w:r>
            <w:r>
              <w:rPr>
                <w:noProof/>
                <w:webHidden/>
              </w:rPr>
              <w:instrText xml:space="preserve"> PAGEREF _Toc63183152 \h </w:instrText>
            </w:r>
            <w:r>
              <w:rPr>
                <w:noProof/>
                <w:webHidden/>
              </w:rPr>
            </w:r>
            <w:r>
              <w:rPr>
                <w:noProof/>
                <w:webHidden/>
              </w:rPr>
              <w:fldChar w:fldCharType="separate"/>
            </w:r>
            <w:r>
              <w:rPr>
                <w:noProof/>
                <w:webHidden/>
              </w:rPr>
              <w:t>20</w:t>
            </w:r>
            <w:r>
              <w:rPr>
                <w:noProof/>
                <w:webHidden/>
              </w:rPr>
              <w:fldChar w:fldCharType="end"/>
            </w:r>
          </w:hyperlink>
        </w:p>
        <w:p w14:paraId="6A340183" w14:textId="78B6EBAB" w:rsidR="00850C4E" w:rsidRDefault="00850C4E">
          <w:pPr>
            <w:pStyle w:val="IDC1"/>
            <w:tabs>
              <w:tab w:val="right" w:leader="dot" w:pos="8776"/>
            </w:tabs>
            <w:rPr>
              <w:rFonts w:asciiTheme="minorHAnsi" w:hAnsiTheme="minorHAnsi" w:cstheme="minorBidi"/>
              <w:b w:val="0"/>
              <w:bCs w:val="0"/>
              <w:iCs w:val="0"/>
              <w:noProof/>
              <w:sz w:val="22"/>
              <w:szCs w:val="22"/>
              <w:lang w:val="ca-ES" w:eastAsia="ca-ES"/>
            </w:rPr>
          </w:pPr>
          <w:hyperlink w:anchor="_Toc63183153" w:history="1">
            <w:r w:rsidRPr="00BC4505">
              <w:rPr>
                <w:rStyle w:val="Enlla"/>
                <w:noProof/>
                <w:highlight w:val="yellow"/>
              </w:rPr>
              <w:t>6. BIBLIOGRAFÍA</w:t>
            </w:r>
            <w:r>
              <w:rPr>
                <w:noProof/>
                <w:webHidden/>
              </w:rPr>
              <w:tab/>
            </w:r>
            <w:r>
              <w:rPr>
                <w:noProof/>
                <w:webHidden/>
              </w:rPr>
              <w:fldChar w:fldCharType="begin"/>
            </w:r>
            <w:r>
              <w:rPr>
                <w:noProof/>
                <w:webHidden/>
              </w:rPr>
              <w:instrText xml:space="preserve"> PAGEREF _Toc63183153 \h </w:instrText>
            </w:r>
            <w:r>
              <w:rPr>
                <w:noProof/>
                <w:webHidden/>
              </w:rPr>
            </w:r>
            <w:r>
              <w:rPr>
                <w:noProof/>
                <w:webHidden/>
              </w:rPr>
              <w:fldChar w:fldCharType="separate"/>
            </w:r>
            <w:r>
              <w:rPr>
                <w:noProof/>
                <w:webHidden/>
              </w:rPr>
              <w:t>23</w:t>
            </w:r>
            <w:r>
              <w:rPr>
                <w:noProof/>
                <w:webHidden/>
              </w:rPr>
              <w:fldChar w:fldCharType="end"/>
            </w:r>
          </w:hyperlink>
        </w:p>
        <w:p w14:paraId="6093FB22" w14:textId="682AE2C4" w:rsidR="00207459" w:rsidRPr="00722C10" w:rsidRDefault="00207459">
          <w:r w:rsidRPr="00722C10">
            <w:rPr>
              <w:b/>
              <w:bCs/>
            </w:rPr>
            <w:fldChar w:fldCharType="end"/>
          </w:r>
        </w:p>
      </w:sdtContent>
    </w:sdt>
    <w:p w14:paraId="107F228B" w14:textId="77777777" w:rsidR="00207459" w:rsidRPr="00722C10" w:rsidRDefault="00207459" w:rsidP="00883827">
      <w:pPr>
        <w:sectPr w:rsidR="00207459" w:rsidRPr="00722C10" w:rsidSect="00207459">
          <w:headerReference w:type="even" r:id="rId11"/>
          <w:headerReference w:type="default" r:id="rId12"/>
          <w:type w:val="oddPage"/>
          <w:pgSz w:w="11906" w:h="16838" w:code="9"/>
          <w:pgMar w:top="1701" w:right="1418" w:bottom="1418" w:left="1418" w:header="709" w:footer="709" w:gutter="284"/>
          <w:pgNumType w:start="1"/>
          <w:cols w:space="708"/>
          <w:docGrid w:linePitch="360"/>
        </w:sectPr>
      </w:pPr>
    </w:p>
    <w:p w14:paraId="24BA48ED" w14:textId="19F6AF41" w:rsidR="003563E6" w:rsidRPr="00722C10" w:rsidRDefault="00850C4E" w:rsidP="006C682C">
      <w:pPr>
        <w:pStyle w:val="Ttol1"/>
        <w:numPr>
          <w:ilvl w:val="0"/>
          <w:numId w:val="0"/>
        </w:numPr>
      </w:pPr>
      <w:bookmarkStart w:id="2" w:name="_Toc57196815"/>
      <w:bookmarkStart w:id="3" w:name="_Toc60338150"/>
      <w:bookmarkStart w:id="4" w:name="_Toc63183121"/>
      <w:r w:rsidRPr="00722C10">
        <w:rPr>
          <w:highlight w:val="yellow"/>
        </w:rPr>
        <w:lastRenderedPageBreak/>
        <w:t>ÍNDICE DE FIGURAS</w:t>
      </w:r>
      <w:bookmarkEnd w:id="2"/>
      <w:bookmarkEnd w:id="3"/>
      <w:bookmarkEnd w:id="4"/>
    </w:p>
    <w:p w14:paraId="255B024B" w14:textId="20E7B8E1" w:rsidR="00196563" w:rsidRDefault="0083059B">
      <w:pPr>
        <w:pStyle w:val="ndexdillustracions"/>
        <w:tabs>
          <w:tab w:val="right" w:leader="dot" w:pos="8776"/>
        </w:tabs>
        <w:rPr>
          <w:rFonts w:asciiTheme="minorHAnsi" w:hAnsiTheme="minorHAnsi"/>
          <w:noProof/>
          <w:sz w:val="22"/>
          <w:lang w:val="ca-ES" w:eastAsia="ca-ES"/>
        </w:rPr>
      </w:pPr>
      <w:r>
        <w:fldChar w:fldCharType="begin"/>
      </w:r>
      <w:r>
        <w:instrText xml:space="preserve"> TOC \h \z \c "Figura" </w:instrText>
      </w:r>
      <w:r>
        <w:fldChar w:fldCharType="separate"/>
      </w:r>
      <w:hyperlink w:anchor="_Toc62757638" w:history="1">
        <w:r w:rsidR="00196563" w:rsidRPr="003A1F0F">
          <w:rPr>
            <w:rStyle w:val="Enlla"/>
            <w:noProof/>
          </w:rPr>
          <w:t>Figura 3.1: Controles de Mario Kart.</w:t>
        </w:r>
        <w:r w:rsidR="00196563">
          <w:rPr>
            <w:noProof/>
            <w:webHidden/>
          </w:rPr>
          <w:tab/>
        </w:r>
        <w:r w:rsidR="00196563">
          <w:rPr>
            <w:noProof/>
            <w:webHidden/>
          </w:rPr>
          <w:fldChar w:fldCharType="begin"/>
        </w:r>
        <w:r w:rsidR="00196563">
          <w:rPr>
            <w:noProof/>
            <w:webHidden/>
          </w:rPr>
          <w:instrText xml:space="preserve"> PAGEREF _Toc62757638 \h </w:instrText>
        </w:r>
        <w:r w:rsidR="00196563">
          <w:rPr>
            <w:noProof/>
            <w:webHidden/>
          </w:rPr>
        </w:r>
        <w:r w:rsidR="00196563">
          <w:rPr>
            <w:noProof/>
            <w:webHidden/>
          </w:rPr>
          <w:fldChar w:fldCharType="separate"/>
        </w:r>
        <w:r w:rsidR="00196563">
          <w:rPr>
            <w:noProof/>
            <w:webHidden/>
          </w:rPr>
          <w:t>6</w:t>
        </w:r>
        <w:r w:rsidR="00196563">
          <w:rPr>
            <w:noProof/>
            <w:webHidden/>
          </w:rPr>
          <w:fldChar w:fldCharType="end"/>
        </w:r>
      </w:hyperlink>
    </w:p>
    <w:p w14:paraId="2F73B750" w14:textId="69672BF1" w:rsidR="00196563" w:rsidRDefault="00850C4E">
      <w:pPr>
        <w:pStyle w:val="ndexdillustracions"/>
        <w:tabs>
          <w:tab w:val="right" w:leader="dot" w:pos="8776"/>
        </w:tabs>
        <w:rPr>
          <w:rFonts w:asciiTheme="minorHAnsi" w:hAnsiTheme="minorHAnsi"/>
          <w:noProof/>
          <w:sz w:val="22"/>
          <w:lang w:val="ca-ES" w:eastAsia="ca-ES"/>
        </w:rPr>
      </w:pPr>
      <w:hyperlink w:anchor="_Toc62757639" w:history="1">
        <w:r w:rsidR="00196563" w:rsidRPr="003A1F0F">
          <w:rPr>
            <w:rStyle w:val="Enlla"/>
            <w:noProof/>
          </w:rPr>
          <w:t>Figura 3.2: Tabla de probabilidad de los objetos en Mario Kart</w:t>
        </w:r>
        <w:r w:rsidR="00196563">
          <w:rPr>
            <w:noProof/>
            <w:webHidden/>
          </w:rPr>
          <w:tab/>
        </w:r>
        <w:r w:rsidR="00196563">
          <w:rPr>
            <w:noProof/>
            <w:webHidden/>
          </w:rPr>
          <w:fldChar w:fldCharType="begin"/>
        </w:r>
        <w:r w:rsidR="00196563">
          <w:rPr>
            <w:noProof/>
            <w:webHidden/>
          </w:rPr>
          <w:instrText xml:space="preserve"> PAGEREF _Toc62757639 \h </w:instrText>
        </w:r>
        <w:r w:rsidR="00196563">
          <w:rPr>
            <w:noProof/>
            <w:webHidden/>
          </w:rPr>
        </w:r>
        <w:r w:rsidR="00196563">
          <w:rPr>
            <w:noProof/>
            <w:webHidden/>
          </w:rPr>
          <w:fldChar w:fldCharType="separate"/>
        </w:r>
        <w:r w:rsidR="00196563">
          <w:rPr>
            <w:noProof/>
            <w:webHidden/>
          </w:rPr>
          <w:t>7</w:t>
        </w:r>
        <w:r w:rsidR="00196563">
          <w:rPr>
            <w:noProof/>
            <w:webHidden/>
          </w:rPr>
          <w:fldChar w:fldCharType="end"/>
        </w:r>
      </w:hyperlink>
    </w:p>
    <w:p w14:paraId="054C3728" w14:textId="40A9B5C7" w:rsidR="00196563" w:rsidRDefault="00850C4E">
      <w:pPr>
        <w:pStyle w:val="ndexdillustracions"/>
        <w:tabs>
          <w:tab w:val="right" w:leader="dot" w:pos="8776"/>
        </w:tabs>
        <w:rPr>
          <w:rFonts w:asciiTheme="minorHAnsi" w:hAnsiTheme="minorHAnsi"/>
          <w:noProof/>
          <w:sz w:val="22"/>
          <w:lang w:val="ca-ES" w:eastAsia="ca-ES"/>
        </w:rPr>
      </w:pPr>
      <w:hyperlink w:anchor="_Toc62757640" w:history="1">
        <w:r w:rsidR="00196563" w:rsidRPr="003A1F0F">
          <w:rPr>
            <w:rStyle w:val="Enlla"/>
            <w:noProof/>
          </w:rPr>
          <w:t>Figura 3.3: Modos de juego de Mario Kart.</w:t>
        </w:r>
        <w:r w:rsidR="00196563">
          <w:rPr>
            <w:noProof/>
            <w:webHidden/>
          </w:rPr>
          <w:tab/>
        </w:r>
        <w:r w:rsidR="00196563">
          <w:rPr>
            <w:noProof/>
            <w:webHidden/>
          </w:rPr>
          <w:fldChar w:fldCharType="begin"/>
        </w:r>
        <w:r w:rsidR="00196563">
          <w:rPr>
            <w:noProof/>
            <w:webHidden/>
          </w:rPr>
          <w:instrText xml:space="preserve"> PAGEREF _Toc62757640 \h </w:instrText>
        </w:r>
        <w:r w:rsidR="00196563">
          <w:rPr>
            <w:noProof/>
            <w:webHidden/>
          </w:rPr>
        </w:r>
        <w:r w:rsidR="00196563">
          <w:rPr>
            <w:noProof/>
            <w:webHidden/>
          </w:rPr>
          <w:fldChar w:fldCharType="separate"/>
        </w:r>
        <w:r w:rsidR="00196563">
          <w:rPr>
            <w:noProof/>
            <w:webHidden/>
          </w:rPr>
          <w:t>8</w:t>
        </w:r>
        <w:r w:rsidR="00196563">
          <w:rPr>
            <w:noProof/>
            <w:webHidden/>
          </w:rPr>
          <w:fldChar w:fldCharType="end"/>
        </w:r>
      </w:hyperlink>
    </w:p>
    <w:p w14:paraId="57ECAAC2" w14:textId="2831B7FB" w:rsidR="00196563" w:rsidRDefault="00850C4E">
      <w:pPr>
        <w:pStyle w:val="ndexdillustracions"/>
        <w:tabs>
          <w:tab w:val="right" w:leader="dot" w:pos="8776"/>
        </w:tabs>
        <w:rPr>
          <w:rFonts w:asciiTheme="minorHAnsi" w:hAnsiTheme="minorHAnsi"/>
          <w:noProof/>
          <w:sz w:val="22"/>
          <w:lang w:val="ca-ES" w:eastAsia="ca-ES"/>
        </w:rPr>
      </w:pPr>
      <w:hyperlink w:anchor="_Toc62757641" w:history="1">
        <w:r w:rsidR="00196563" w:rsidRPr="003A1F0F">
          <w:rPr>
            <w:rStyle w:val="Enlla"/>
            <w:noProof/>
          </w:rPr>
          <w:t>Figura 4.1: Imagen del juego de Empire.</w:t>
        </w:r>
        <w:r w:rsidR="00196563">
          <w:rPr>
            <w:noProof/>
            <w:webHidden/>
          </w:rPr>
          <w:tab/>
        </w:r>
        <w:r w:rsidR="00196563">
          <w:rPr>
            <w:noProof/>
            <w:webHidden/>
          </w:rPr>
          <w:fldChar w:fldCharType="begin"/>
        </w:r>
        <w:r w:rsidR="00196563">
          <w:rPr>
            <w:noProof/>
            <w:webHidden/>
          </w:rPr>
          <w:instrText xml:space="preserve"> PAGEREF _Toc62757641 \h </w:instrText>
        </w:r>
        <w:r w:rsidR="00196563">
          <w:rPr>
            <w:noProof/>
            <w:webHidden/>
          </w:rPr>
        </w:r>
        <w:r w:rsidR="00196563">
          <w:rPr>
            <w:noProof/>
            <w:webHidden/>
          </w:rPr>
          <w:fldChar w:fldCharType="separate"/>
        </w:r>
        <w:r w:rsidR="00196563">
          <w:rPr>
            <w:noProof/>
            <w:webHidden/>
          </w:rPr>
          <w:t>11</w:t>
        </w:r>
        <w:r w:rsidR="00196563">
          <w:rPr>
            <w:noProof/>
            <w:webHidden/>
          </w:rPr>
          <w:fldChar w:fldCharType="end"/>
        </w:r>
      </w:hyperlink>
    </w:p>
    <w:p w14:paraId="2D5FBB48" w14:textId="5E199C60" w:rsidR="00196563" w:rsidRDefault="00850C4E">
      <w:pPr>
        <w:pStyle w:val="ndexdillustracions"/>
        <w:tabs>
          <w:tab w:val="right" w:leader="dot" w:pos="8776"/>
        </w:tabs>
        <w:rPr>
          <w:rFonts w:asciiTheme="minorHAnsi" w:hAnsiTheme="minorHAnsi"/>
          <w:noProof/>
          <w:sz w:val="22"/>
          <w:lang w:val="ca-ES" w:eastAsia="ca-ES"/>
        </w:rPr>
      </w:pPr>
      <w:hyperlink w:anchor="_Toc62757642" w:history="1">
        <w:r w:rsidR="00196563" w:rsidRPr="003A1F0F">
          <w:rPr>
            <w:rStyle w:val="Enlla"/>
            <w:noProof/>
          </w:rPr>
          <w:t>Figura 4.2: Topología Cliente-Servidor</w:t>
        </w:r>
        <w:r w:rsidR="00196563">
          <w:rPr>
            <w:noProof/>
            <w:webHidden/>
          </w:rPr>
          <w:tab/>
        </w:r>
        <w:r w:rsidR="00196563">
          <w:rPr>
            <w:noProof/>
            <w:webHidden/>
          </w:rPr>
          <w:fldChar w:fldCharType="begin"/>
        </w:r>
        <w:r w:rsidR="00196563">
          <w:rPr>
            <w:noProof/>
            <w:webHidden/>
          </w:rPr>
          <w:instrText xml:space="preserve"> PAGEREF _Toc62757642 \h </w:instrText>
        </w:r>
        <w:r w:rsidR="00196563">
          <w:rPr>
            <w:noProof/>
            <w:webHidden/>
          </w:rPr>
        </w:r>
        <w:r w:rsidR="00196563">
          <w:rPr>
            <w:noProof/>
            <w:webHidden/>
          </w:rPr>
          <w:fldChar w:fldCharType="separate"/>
        </w:r>
        <w:r w:rsidR="00196563">
          <w:rPr>
            <w:noProof/>
            <w:webHidden/>
          </w:rPr>
          <w:t>14</w:t>
        </w:r>
        <w:r w:rsidR="00196563">
          <w:rPr>
            <w:noProof/>
            <w:webHidden/>
          </w:rPr>
          <w:fldChar w:fldCharType="end"/>
        </w:r>
      </w:hyperlink>
    </w:p>
    <w:p w14:paraId="68071481" w14:textId="4CA074B9" w:rsidR="00207459" w:rsidRPr="00722C10" w:rsidRDefault="0083059B" w:rsidP="00E73D75">
      <w:pPr>
        <w:sectPr w:rsidR="00207459" w:rsidRPr="00722C10" w:rsidSect="00207459">
          <w:type w:val="oddPage"/>
          <w:pgSz w:w="11906" w:h="16838" w:code="9"/>
          <w:pgMar w:top="1701" w:right="1418" w:bottom="1418" w:left="1418" w:header="709" w:footer="709" w:gutter="284"/>
          <w:cols w:space="708"/>
          <w:docGrid w:linePitch="360"/>
        </w:sectPr>
      </w:pPr>
      <w:r>
        <w:rPr>
          <w:b/>
          <w:bCs/>
          <w:noProof/>
        </w:rPr>
        <w:fldChar w:fldCharType="end"/>
      </w:r>
      <w:r w:rsidR="00207459" w:rsidRPr="00722C10">
        <w:br w:type="page"/>
      </w:r>
    </w:p>
    <w:p w14:paraId="4529AA49" w14:textId="0B74C221" w:rsidR="00F73A65" w:rsidRPr="00722C10" w:rsidRDefault="00850C4E" w:rsidP="006C682C">
      <w:pPr>
        <w:pStyle w:val="Ttol1"/>
        <w:numPr>
          <w:ilvl w:val="0"/>
          <w:numId w:val="0"/>
        </w:numPr>
      </w:pPr>
      <w:bookmarkStart w:id="5" w:name="_Toc57196816"/>
      <w:bookmarkStart w:id="6" w:name="_Toc60338151"/>
      <w:bookmarkStart w:id="7" w:name="_Toc63183122"/>
      <w:r w:rsidRPr="00722C10">
        <w:rPr>
          <w:highlight w:val="yellow"/>
        </w:rPr>
        <w:lastRenderedPageBreak/>
        <w:t>ÍNDICE DE TABLAS</w:t>
      </w:r>
      <w:bookmarkEnd w:id="5"/>
      <w:bookmarkEnd w:id="6"/>
      <w:bookmarkEnd w:id="7"/>
    </w:p>
    <w:p w14:paraId="1FF8F7DF" w14:textId="43375A2F" w:rsidR="00196563" w:rsidRDefault="0083059B">
      <w:pPr>
        <w:pStyle w:val="ndexdillustracions"/>
        <w:tabs>
          <w:tab w:val="right" w:leader="dot" w:pos="8776"/>
        </w:tabs>
        <w:rPr>
          <w:rFonts w:asciiTheme="minorHAnsi" w:hAnsiTheme="minorHAnsi"/>
          <w:noProof/>
          <w:sz w:val="22"/>
          <w:lang w:val="ca-ES" w:eastAsia="ca-ES"/>
        </w:rPr>
      </w:pPr>
      <w:r>
        <w:fldChar w:fldCharType="begin"/>
      </w:r>
      <w:r>
        <w:instrText xml:space="preserve"> TOC \h \z \c "Tablas" </w:instrText>
      </w:r>
      <w:r>
        <w:fldChar w:fldCharType="separate"/>
      </w:r>
      <w:hyperlink w:anchor="_Toc62757643" w:history="1">
        <w:r w:rsidR="00196563" w:rsidRPr="005A2143">
          <w:rPr>
            <w:rStyle w:val="Enlla"/>
            <w:noProof/>
          </w:rPr>
          <w:t>Tablas 5.1: Tareas de la documentación</w:t>
        </w:r>
        <w:r w:rsidR="00196563">
          <w:rPr>
            <w:noProof/>
            <w:webHidden/>
          </w:rPr>
          <w:tab/>
        </w:r>
        <w:r w:rsidR="00196563">
          <w:rPr>
            <w:noProof/>
            <w:webHidden/>
          </w:rPr>
          <w:fldChar w:fldCharType="begin"/>
        </w:r>
        <w:r w:rsidR="00196563">
          <w:rPr>
            <w:noProof/>
            <w:webHidden/>
          </w:rPr>
          <w:instrText xml:space="preserve"> PAGEREF _Toc62757643 \h </w:instrText>
        </w:r>
        <w:r w:rsidR="00196563">
          <w:rPr>
            <w:noProof/>
            <w:webHidden/>
          </w:rPr>
        </w:r>
        <w:r w:rsidR="00196563">
          <w:rPr>
            <w:noProof/>
            <w:webHidden/>
          </w:rPr>
          <w:fldChar w:fldCharType="separate"/>
        </w:r>
        <w:r w:rsidR="00196563">
          <w:rPr>
            <w:noProof/>
            <w:webHidden/>
          </w:rPr>
          <w:t>18</w:t>
        </w:r>
        <w:r w:rsidR="00196563">
          <w:rPr>
            <w:noProof/>
            <w:webHidden/>
          </w:rPr>
          <w:fldChar w:fldCharType="end"/>
        </w:r>
      </w:hyperlink>
    </w:p>
    <w:p w14:paraId="2D49F9C8" w14:textId="006C4210" w:rsidR="00196563" w:rsidRDefault="00850C4E">
      <w:pPr>
        <w:pStyle w:val="ndexdillustracions"/>
        <w:tabs>
          <w:tab w:val="right" w:leader="dot" w:pos="8776"/>
        </w:tabs>
        <w:rPr>
          <w:rFonts w:asciiTheme="minorHAnsi" w:hAnsiTheme="minorHAnsi"/>
          <w:noProof/>
          <w:sz w:val="22"/>
          <w:lang w:val="ca-ES" w:eastAsia="ca-ES"/>
        </w:rPr>
      </w:pPr>
      <w:hyperlink w:anchor="_Toc62757644" w:history="1">
        <w:r w:rsidR="00196563" w:rsidRPr="005A2143">
          <w:rPr>
            <w:rStyle w:val="Enlla"/>
            <w:noProof/>
          </w:rPr>
          <w:t>Tablas 5.2: Tareas del producto</w:t>
        </w:r>
        <w:r w:rsidR="00196563">
          <w:rPr>
            <w:noProof/>
            <w:webHidden/>
          </w:rPr>
          <w:tab/>
        </w:r>
        <w:r w:rsidR="00196563">
          <w:rPr>
            <w:noProof/>
            <w:webHidden/>
          </w:rPr>
          <w:fldChar w:fldCharType="begin"/>
        </w:r>
        <w:r w:rsidR="00196563">
          <w:rPr>
            <w:noProof/>
            <w:webHidden/>
          </w:rPr>
          <w:instrText xml:space="preserve"> PAGEREF _Toc62757644 \h </w:instrText>
        </w:r>
        <w:r w:rsidR="00196563">
          <w:rPr>
            <w:noProof/>
            <w:webHidden/>
          </w:rPr>
        </w:r>
        <w:r w:rsidR="00196563">
          <w:rPr>
            <w:noProof/>
            <w:webHidden/>
          </w:rPr>
          <w:fldChar w:fldCharType="separate"/>
        </w:r>
        <w:r w:rsidR="00196563">
          <w:rPr>
            <w:noProof/>
            <w:webHidden/>
          </w:rPr>
          <w:t>19</w:t>
        </w:r>
        <w:r w:rsidR="00196563">
          <w:rPr>
            <w:noProof/>
            <w:webHidden/>
          </w:rPr>
          <w:fldChar w:fldCharType="end"/>
        </w:r>
      </w:hyperlink>
    </w:p>
    <w:p w14:paraId="0A004A59" w14:textId="037539CF" w:rsidR="00196563" w:rsidRDefault="00850C4E">
      <w:pPr>
        <w:pStyle w:val="ndexdillustracions"/>
        <w:tabs>
          <w:tab w:val="right" w:leader="dot" w:pos="8776"/>
        </w:tabs>
        <w:rPr>
          <w:rFonts w:asciiTheme="minorHAnsi" w:hAnsiTheme="minorHAnsi"/>
          <w:noProof/>
          <w:sz w:val="22"/>
          <w:lang w:val="ca-ES" w:eastAsia="ca-ES"/>
        </w:rPr>
      </w:pPr>
      <w:hyperlink w:anchor="_Toc62757645" w:history="1">
        <w:r w:rsidR="00196563" w:rsidRPr="005A2143">
          <w:rPr>
            <w:rStyle w:val="Enlla"/>
            <w:noProof/>
          </w:rPr>
          <w:t>Tablas 5.3: Cronograma del TFG</w:t>
        </w:r>
        <w:r w:rsidR="00196563">
          <w:rPr>
            <w:noProof/>
            <w:webHidden/>
          </w:rPr>
          <w:tab/>
        </w:r>
        <w:r w:rsidR="00196563">
          <w:rPr>
            <w:noProof/>
            <w:webHidden/>
          </w:rPr>
          <w:fldChar w:fldCharType="begin"/>
        </w:r>
        <w:r w:rsidR="00196563">
          <w:rPr>
            <w:noProof/>
            <w:webHidden/>
          </w:rPr>
          <w:instrText xml:space="preserve"> PAGEREF _Toc62757645 \h </w:instrText>
        </w:r>
        <w:r w:rsidR="00196563">
          <w:rPr>
            <w:noProof/>
            <w:webHidden/>
          </w:rPr>
        </w:r>
        <w:r w:rsidR="00196563">
          <w:rPr>
            <w:noProof/>
            <w:webHidden/>
          </w:rPr>
          <w:fldChar w:fldCharType="separate"/>
        </w:r>
        <w:r w:rsidR="00196563">
          <w:rPr>
            <w:noProof/>
            <w:webHidden/>
          </w:rPr>
          <w:t>21</w:t>
        </w:r>
        <w:r w:rsidR="00196563">
          <w:rPr>
            <w:noProof/>
            <w:webHidden/>
          </w:rPr>
          <w:fldChar w:fldCharType="end"/>
        </w:r>
      </w:hyperlink>
    </w:p>
    <w:p w14:paraId="3B757A13" w14:textId="77777777" w:rsidR="00850C4E" w:rsidRDefault="0083059B" w:rsidP="00196563">
      <w:pPr>
        <w:rPr>
          <w:b/>
          <w:bCs/>
          <w:noProof/>
        </w:rPr>
        <w:sectPr w:rsidR="00850C4E" w:rsidSect="00315928">
          <w:type w:val="oddPage"/>
          <w:pgSz w:w="11906" w:h="16838" w:code="9"/>
          <w:pgMar w:top="1701" w:right="1418" w:bottom="1418" w:left="1418" w:header="709" w:footer="709" w:gutter="284"/>
          <w:cols w:space="708"/>
          <w:docGrid w:linePitch="360"/>
        </w:sectPr>
      </w:pPr>
      <w:r>
        <w:rPr>
          <w:b/>
          <w:bCs/>
          <w:noProof/>
        </w:rPr>
        <w:fldChar w:fldCharType="end"/>
      </w:r>
    </w:p>
    <w:p w14:paraId="768D6BA3" w14:textId="218FBBEA" w:rsidR="00196563" w:rsidRDefault="00850C4E" w:rsidP="00850C4E">
      <w:pPr>
        <w:pStyle w:val="Ttol1"/>
        <w:numPr>
          <w:ilvl w:val="0"/>
          <w:numId w:val="0"/>
        </w:numPr>
      </w:pPr>
      <w:bookmarkStart w:id="8" w:name="_Toc63183123"/>
      <w:r>
        <w:lastRenderedPageBreak/>
        <w:t xml:space="preserve">GLOSARIO DE </w:t>
      </w:r>
      <w:bookmarkEnd w:id="8"/>
      <w:r>
        <w:t>TÉRMINOS</w:t>
      </w:r>
    </w:p>
    <w:tbl>
      <w:tblPr>
        <w:tblStyle w:val="Taulaambquadrcula"/>
        <w:tblW w:w="5000" w:type="pct"/>
        <w:tblLook w:val="04A0" w:firstRow="1" w:lastRow="0" w:firstColumn="1" w:lastColumn="0" w:noHBand="0" w:noVBand="1"/>
      </w:tblPr>
      <w:tblGrid>
        <w:gridCol w:w="1811"/>
        <w:gridCol w:w="6965"/>
      </w:tblGrid>
      <w:tr w:rsidR="00850C4E" w14:paraId="1544E9C5" w14:textId="77777777" w:rsidTr="00850C4E">
        <w:tc>
          <w:tcPr>
            <w:tcW w:w="1032" w:type="pct"/>
          </w:tcPr>
          <w:p w14:paraId="21F2FE4C" w14:textId="3F98FEE7" w:rsidR="00850C4E" w:rsidRDefault="00850C4E" w:rsidP="00850C4E">
            <w:r>
              <w:t>TFG</w:t>
            </w:r>
          </w:p>
        </w:tc>
        <w:tc>
          <w:tcPr>
            <w:tcW w:w="3968" w:type="pct"/>
          </w:tcPr>
          <w:p w14:paraId="02125B4A" w14:textId="692431D0" w:rsidR="00850C4E" w:rsidRDefault="00850C4E" w:rsidP="00850C4E">
            <w:r>
              <w:t>Trabajo de Fin de Grado</w:t>
            </w:r>
          </w:p>
        </w:tc>
      </w:tr>
      <w:tr w:rsidR="00850C4E" w14:paraId="3720C815" w14:textId="77777777" w:rsidTr="00850C4E">
        <w:tc>
          <w:tcPr>
            <w:tcW w:w="1032" w:type="pct"/>
          </w:tcPr>
          <w:p w14:paraId="5AE2A31A" w14:textId="24C86DDD" w:rsidR="00850C4E" w:rsidRDefault="00850C4E" w:rsidP="00850C4E">
            <w:r>
              <w:t>HUD</w:t>
            </w:r>
          </w:p>
        </w:tc>
        <w:tc>
          <w:tcPr>
            <w:tcW w:w="3968" w:type="pct"/>
          </w:tcPr>
          <w:p w14:paraId="4397F1B7" w14:textId="77777777" w:rsidR="00850C4E" w:rsidRDefault="00850C4E" w:rsidP="00850C4E"/>
        </w:tc>
      </w:tr>
      <w:tr w:rsidR="006A75D4" w14:paraId="2C5CE5F9" w14:textId="77777777" w:rsidTr="00850C4E">
        <w:tc>
          <w:tcPr>
            <w:tcW w:w="1032" w:type="pct"/>
          </w:tcPr>
          <w:p w14:paraId="3FD7A73E" w14:textId="79D13DF3" w:rsidR="006A75D4" w:rsidRDefault="006A75D4" w:rsidP="00850C4E">
            <w:r>
              <w:t>LAN</w:t>
            </w:r>
          </w:p>
        </w:tc>
        <w:tc>
          <w:tcPr>
            <w:tcW w:w="3968" w:type="pct"/>
          </w:tcPr>
          <w:p w14:paraId="4F37D7C1" w14:textId="77777777" w:rsidR="006A75D4" w:rsidRDefault="006A75D4" w:rsidP="00850C4E"/>
        </w:tc>
      </w:tr>
      <w:tr w:rsidR="006A75D4" w14:paraId="37DE2294" w14:textId="77777777" w:rsidTr="00850C4E">
        <w:tc>
          <w:tcPr>
            <w:tcW w:w="1032" w:type="pct"/>
          </w:tcPr>
          <w:p w14:paraId="3B5166CD" w14:textId="00AC82BF" w:rsidR="006A75D4" w:rsidRDefault="006A75D4" w:rsidP="00850C4E">
            <w:r>
              <w:t>LAG</w:t>
            </w:r>
          </w:p>
        </w:tc>
        <w:tc>
          <w:tcPr>
            <w:tcW w:w="3968" w:type="pct"/>
          </w:tcPr>
          <w:p w14:paraId="3CE1A75B" w14:textId="77777777" w:rsidR="006A75D4" w:rsidRDefault="006A75D4" w:rsidP="00850C4E"/>
        </w:tc>
      </w:tr>
    </w:tbl>
    <w:p w14:paraId="0E693272" w14:textId="77777777" w:rsidR="00850C4E" w:rsidRPr="00850C4E" w:rsidRDefault="00850C4E" w:rsidP="00850C4E"/>
    <w:p w14:paraId="34DCBB98" w14:textId="77777777" w:rsidR="00850C4E" w:rsidRDefault="00850C4E" w:rsidP="00196563"/>
    <w:p w14:paraId="104328D5" w14:textId="26AA83C2" w:rsidR="00196563" w:rsidRPr="00722C10" w:rsidRDefault="00196563" w:rsidP="00E73D75">
      <w:pPr>
        <w:spacing w:before="0" w:after="200"/>
        <w:jc w:val="left"/>
        <w:sectPr w:rsidR="00196563" w:rsidRPr="00722C10" w:rsidSect="00315928">
          <w:type w:val="oddPage"/>
          <w:pgSz w:w="11906" w:h="16838" w:code="9"/>
          <w:pgMar w:top="1701" w:right="1418" w:bottom="1418" w:left="1418" w:header="709" w:footer="709" w:gutter="284"/>
          <w:cols w:space="708"/>
          <w:docGrid w:linePitch="360"/>
        </w:sectPr>
      </w:pPr>
    </w:p>
    <w:p w14:paraId="5F7F7F6F" w14:textId="0F060905" w:rsidR="0020755D" w:rsidRPr="006B7F53" w:rsidRDefault="00850C4E" w:rsidP="006C682C">
      <w:pPr>
        <w:pStyle w:val="Ttol1"/>
        <w:rPr>
          <w:highlight w:val="yellow"/>
        </w:rPr>
      </w:pPr>
      <w:bookmarkStart w:id="9" w:name="_Ref57132738"/>
      <w:bookmarkStart w:id="10" w:name="_Ref57132781"/>
      <w:bookmarkStart w:id="11" w:name="_Toc57196817"/>
      <w:bookmarkStart w:id="12" w:name="_Toc60338152"/>
      <w:bookmarkStart w:id="13" w:name="_Toc63183124"/>
      <w:r w:rsidRPr="006B7F53">
        <w:rPr>
          <w:highlight w:val="yellow"/>
        </w:rPr>
        <w:lastRenderedPageBreak/>
        <w:t>INTRODUCCIÓN</w:t>
      </w:r>
      <w:bookmarkEnd w:id="9"/>
      <w:bookmarkEnd w:id="10"/>
      <w:bookmarkEnd w:id="11"/>
      <w:bookmarkEnd w:id="12"/>
      <w:bookmarkEnd w:id="13"/>
    </w:p>
    <w:p w14:paraId="434C84A9" w14:textId="48CC6279" w:rsidR="003E0A47" w:rsidRPr="00CE350F" w:rsidRDefault="00CE350F" w:rsidP="00883827">
      <w:pPr>
        <w:rPr>
          <w:rFonts w:eastAsia="Times New Roman"/>
        </w:rPr>
      </w:pPr>
      <w:r w:rsidRPr="00CE350F">
        <w:rPr>
          <w:rFonts w:eastAsia="Times New Roman"/>
        </w:rPr>
        <w:t>En</w:t>
      </w:r>
      <w:r w:rsidR="009412F0" w:rsidRPr="00CE350F">
        <w:rPr>
          <w:rFonts w:eastAsia="Times New Roman"/>
        </w:rPr>
        <w:t xml:space="preserve"> este TFG se </w:t>
      </w:r>
      <w:r w:rsidRPr="00CE350F">
        <w:rPr>
          <w:rFonts w:eastAsia="Times New Roman"/>
        </w:rPr>
        <w:t>hará</w:t>
      </w:r>
      <w:r w:rsidR="009412F0" w:rsidRPr="00CE350F">
        <w:rPr>
          <w:rFonts w:eastAsia="Times New Roman"/>
        </w:rPr>
        <w:t xml:space="preserve"> un juego de conducción arcade</w:t>
      </w:r>
      <w:r w:rsidR="00C0793E" w:rsidRPr="00CE350F">
        <w:rPr>
          <w:rFonts w:eastAsia="Times New Roman"/>
        </w:rPr>
        <w:t xml:space="preserve"> centrado en el multijugador. Así que para hacer este </w:t>
      </w:r>
      <w:r w:rsidR="00196563">
        <w:rPr>
          <w:rFonts w:eastAsia="Times New Roman"/>
        </w:rPr>
        <w:t>producto</w:t>
      </w:r>
      <w:r w:rsidR="00C0793E" w:rsidRPr="00CE350F">
        <w:rPr>
          <w:rFonts w:eastAsia="Times New Roman"/>
        </w:rPr>
        <w:t xml:space="preserve"> se separará en tres partes</w:t>
      </w:r>
      <w:r w:rsidR="003E0A47" w:rsidRPr="00CE350F">
        <w:rPr>
          <w:rFonts w:eastAsia="Times New Roman"/>
        </w:rPr>
        <w:t>.</w:t>
      </w:r>
    </w:p>
    <w:p w14:paraId="0296ECF9" w14:textId="54626D2B" w:rsidR="00CE350F" w:rsidRDefault="00C0793E" w:rsidP="00883827">
      <w:pPr>
        <w:rPr>
          <w:rFonts w:eastAsia="Times New Roman"/>
        </w:rPr>
      </w:pPr>
      <w:r w:rsidRPr="00CE350F">
        <w:rPr>
          <w:rFonts w:eastAsia="Times New Roman"/>
        </w:rPr>
        <w:t xml:space="preserve">Primero se hará la parte del cliente, que será como tener el juego sin multijugador. </w:t>
      </w:r>
      <w:r w:rsidR="00CE350F">
        <w:rPr>
          <w:rFonts w:eastAsia="Times New Roman"/>
        </w:rPr>
        <w:t xml:space="preserve">Allí estará implementado todas las mecánicas que existan en el juego. Por ejemplo, el sistema de conducción, la inteligencia artificial, </w:t>
      </w:r>
      <w:r w:rsidR="0020755D">
        <w:rPr>
          <w:rFonts w:eastAsia="Times New Roman"/>
        </w:rPr>
        <w:t>los objetos, las reglas del juego y el HUD</w:t>
      </w:r>
      <w:r w:rsidR="00CE350F">
        <w:rPr>
          <w:rFonts w:eastAsia="Times New Roman"/>
        </w:rPr>
        <w:t xml:space="preserve"> </w:t>
      </w:r>
    </w:p>
    <w:p w14:paraId="5F5D09A6" w14:textId="1E066FF4" w:rsidR="003E0A47" w:rsidRPr="00CE350F" w:rsidRDefault="00CE350F" w:rsidP="00CE350F">
      <w:pPr>
        <w:rPr>
          <w:rFonts w:eastAsia="Times New Roman"/>
        </w:rPr>
      </w:pPr>
      <w:r>
        <w:rPr>
          <w:rFonts w:eastAsia="Times New Roman"/>
        </w:rPr>
        <w:t>Una vez la parte del cliente funciona perfectamente se</w:t>
      </w:r>
      <w:r w:rsidR="00C0793E" w:rsidRPr="00CE350F">
        <w:rPr>
          <w:rFonts w:eastAsia="Times New Roman"/>
        </w:rPr>
        <w:t xml:space="preserve"> hará el servidor. </w:t>
      </w:r>
      <w:r w:rsidR="00850C4E">
        <w:rPr>
          <w:rFonts w:eastAsia="Times New Roman"/>
        </w:rPr>
        <w:t>Este</w:t>
      </w:r>
      <w:r w:rsidR="00C0793E" w:rsidRPr="00CE350F">
        <w:rPr>
          <w:rFonts w:eastAsia="Times New Roman"/>
        </w:rPr>
        <w:t xml:space="preserve"> será el encargado de gestionar la partida multijugador, contendrá una base de datos para poder guardar </w:t>
      </w:r>
      <w:r>
        <w:rPr>
          <w:rFonts w:eastAsia="Times New Roman"/>
        </w:rPr>
        <w:t>estadísticas de nuestros jugadores, entre otros</w:t>
      </w:r>
      <w:r w:rsidR="00C0793E" w:rsidRPr="00CE350F">
        <w:rPr>
          <w:rFonts w:eastAsia="Times New Roman"/>
        </w:rPr>
        <w:t xml:space="preserve">. </w:t>
      </w:r>
      <w:r>
        <w:rPr>
          <w:rFonts w:eastAsia="Times New Roman"/>
        </w:rPr>
        <w:t>Será un servidor autoritativo</w:t>
      </w:r>
      <w:r w:rsidR="0020755D">
        <w:rPr>
          <w:rFonts w:eastAsia="Times New Roman"/>
        </w:rPr>
        <w:t>, por lo que todos los inputs de los jugadores irán a la instancia del juego que estará ejecutando el servidor.</w:t>
      </w:r>
    </w:p>
    <w:p w14:paraId="72648DC1" w14:textId="6F5BBE5B" w:rsidR="0029469D" w:rsidRDefault="003E0A47" w:rsidP="00883827">
      <w:pPr>
        <w:rPr>
          <w:rFonts w:eastAsia="Times New Roman"/>
        </w:rPr>
      </w:pPr>
      <w:r w:rsidRPr="00CE350F">
        <w:rPr>
          <w:rFonts w:eastAsia="Times New Roman"/>
        </w:rPr>
        <w:t>Para acabar se hará la integración del cliente con el servidor. Lo que se hará es hacer el modo de juego del multijugador, que hará que</w:t>
      </w:r>
      <w:r w:rsidR="0020755D">
        <w:rPr>
          <w:rFonts w:eastAsia="Times New Roman"/>
        </w:rPr>
        <w:t xml:space="preserve"> </w:t>
      </w:r>
      <w:r w:rsidRPr="00CE350F">
        <w:rPr>
          <w:rFonts w:eastAsia="Times New Roman"/>
        </w:rPr>
        <w:t xml:space="preserve">el cliente </w:t>
      </w:r>
      <w:r w:rsidR="0020755D">
        <w:rPr>
          <w:rFonts w:eastAsia="Times New Roman"/>
        </w:rPr>
        <w:t>se comunique</w:t>
      </w:r>
      <w:r w:rsidRPr="00CE350F">
        <w:rPr>
          <w:rFonts w:eastAsia="Times New Roman"/>
        </w:rPr>
        <w:t xml:space="preserve"> con el servidor.</w:t>
      </w:r>
    </w:p>
    <w:p w14:paraId="6B9AF597" w14:textId="77777777" w:rsidR="009412F0" w:rsidRPr="00722C10" w:rsidRDefault="009412F0" w:rsidP="00883827">
      <w:pPr>
        <w:rPr>
          <w:rFonts w:eastAsia="Times New Roman"/>
        </w:rPr>
      </w:pPr>
    </w:p>
    <w:p w14:paraId="26CC0546" w14:textId="77777777" w:rsidR="00616E7D" w:rsidRPr="00722C10" w:rsidRDefault="00616E7D" w:rsidP="00883827">
      <w:pPr>
        <w:pStyle w:val="captol"/>
        <w:sectPr w:rsidR="00616E7D" w:rsidRPr="00722C10" w:rsidSect="00AC1DFF">
          <w:headerReference w:type="even" r:id="rId13"/>
          <w:headerReference w:type="default" r:id="rId14"/>
          <w:type w:val="oddPage"/>
          <w:pgSz w:w="11906" w:h="16838" w:code="9"/>
          <w:pgMar w:top="1701" w:right="1418" w:bottom="1418" w:left="1418" w:header="709" w:footer="709" w:gutter="284"/>
          <w:pgNumType w:start="1"/>
          <w:cols w:space="708"/>
          <w:docGrid w:linePitch="360"/>
        </w:sectPr>
      </w:pPr>
    </w:p>
    <w:p w14:paraId="57A4AF72" w14:textId="6585E5E2" w:rsidR="00883827" w:rsidRPr="00624ADB" w:rsidRDefault="00850C4E" w:rsidP="006C682C">
      <w:pPr>
        <w:pStyle w:val="Ttol1"/>
        <w:rPr>
          <w:highlight w:val="magenta"/>
        </w:rPr>
      </w:pPr>
      <w:bookmarkStart w:id="14" w:name="_Toc60338153"/>
      <w:bookmarkStart w:id="15" w:name="_Ref57125620"/>
      <w:bookmarkStart w:id="16" w:name="_Ref57125624"/>
      <w:bookmarkStart w:id="17" w:name="_Ref57132886"/>
      <w:bookmarkStart w:id="18" w:name="_Toc57196818"/>
      <w:bookmarkStart w:id="19" w:name="_Toc63183125"/>
      <w:r w:rsidRPr="00624ADB">
        <w:rPr>
          <w:highlight w:val="magenta"/>
        </w:rPr>
        <w:lastRenderedPageBreak/>
        <w:t>OBJETIVOS</w:t>
      </w:r>
      <w:bookmarkEnd w:id="14"/>
      <w:bookmarkEnd w:id="19"/>
    </w:p>
    <w:p w14:paraId="685436FF" w14:textId="52CD98A2" w:rsidR="000A2A0D" w:rsidRPr="00DF4A77" w:rsidRDefault="00765819" w:rsidP="00DF4A77">
      <w:r w:rsidRPr="00722C10">
        <w:t>Los objetivos que ahora se mencionarán se separarán en el objetivo principal y los secundarios. El principal será, el requisito necesario para que se pueda llegar a la conclusión de que el proyecto ha sido un éxito. Los secundarios serán los que ayudarán a saber si la conclusión del proyecto será sobresaliente o, por el contrario, suficiente.</w:t>
      </w:r>
      <w:bookmarkStart w:id="20" w:name="_Toc60338154"/>
    </w:p>
    <w:p w14:paraId="29C1721F" w14:textId="296A2683" w:rsidR="009C2DE9" w:rsidRPr="00624ADB" w:rsidRDefault="009C2DE9" w:rsidP="00DF4A77">
      <w:pPr>
        <w:pStyle w:val="Ttol2"/>
        <w:rPr>
          <w:highlight w:val="magenta"/>
        </w:rPr>
      </w:pPr>
      <w:bookmarkStart w:id="21" w:name="_Toc63183126"/>
      <w:r w:rsidRPr="00624ADB">
        <w:rPr>
          <w:highlight w:val="magenta"/>
        </w:rPr>
        <w:t>Objetivo Principal</w:t>
      </w:r>
      <w:bookmarkEnd w:id="20"/>
      <w:bookmarkEnd w:id="21"/>
    </w:p>
    <w:p w14:paraId="7D43CB6D" w14:textId="2489B3E7" w:rsidR="009C2DE9" w:rsidRPr="00722C10" w:rsidRDefault="00800065" w:rsidP="00883827">
      <w:pPr>
        <w:jc w:val="center"/>
        <w:rPr>
          <w:i/>
          <w:iCs/>
        </w:rPr>
      </w:pPr>
      <w:r w:rsidRPr="00722C10">
        <w:rPr>
          <w:i/>
          <w:iCs/>
        </w:rPr>
        <w:t>Hacer que el multijugador funcione sin errores importantes.</w:t>
      </w:r>
    </w:p>
    <w:p w14:paraId="565DD17A" w14:textId="2D90AA56" w:rsidR="00800065" w:rsidRPr="00722C10" w:rsidRDefault="00800065" w:rsidP="00883827">
      <w:r w:rsidRPr="00722C10">
        <w:t>Al ser un prototipo de un videojuego en red</w:t>
      </w:r>
      <w:r w:rsidR="00883827" w:rsidRPr="00722C10">
        <w:t>, el TFG estará centrado en eso. Por eso, ocupará dos tercios del desarrollo del prototipo, hacer el sistema multijugador</w:t>
      </w:r>
      <w:r w:rsidR="003D7529" w:rsidRPr="00722C10">
        <w:t xml:space="preserve"> (</w:t>
      </w:r>
      <w:hyperlink w:anchor="_Diseño_Metodológico_y" w:history="1">
        <w:r w:rsidR="003D7529" w:rsidRPr="00722C10">
          <w:rPr>
            <w:rStyle w:val="Enlla"/>
            <w:color w:val="auto"/>
            <w:u w:val="none"/>
          </w:rPr>
          <w:t>véase</w:t>
        </w:r>
        <w:r w:rsidR="00765819" w:rsidRPr="00722C10">
          <w:rPr>
            <w:rStyle w:val="Enlla"/>
            <w:color w:val="auto"/>
            <w:u w:val="none"/>
          </w:rPr>
          <w:t xml:space="preserve"> el</w:t>
        </w:r>
        <w:r w:rsidR="003D7529" w:rsidRPr="00722C10">
          <w:rPr>
            <w:rStyle w:val="Enlla"/>
            <w:color w:val="auto"/>
            <w:u w:val="none"/>
          </w:rPr>
          <w:t xml:space="preserve"> apartado 5</w:t>
        </w:r>
      </w:hyperlink>
      <w:r w:rsidR="003D7529" w:rsidRPr="00722C10">
        <w:t>). En cuanto a errores importantes se considera que son aquellos que hagan que la experiencia de juego de los jugadores de la partida sea mala.</w:t>
      </w:r>
    </w:p>
    <w:p w14:paraId="2CE00F55" w14:textId="74E60093" w:rsidR="009C2DE9" w:rsidRPr="00980834" w:rsidRDefault="009C2DE9" w:rsidP="000A2A0D">
      <w:pPr>
        <w:pStyle w:val="Ttol2"/>
        <w:rPr>
          <w:highlight w:val="yellow"/>
        </w:rPr>
      </w:pPr>
      <w:bookmarkStart w:id="22" w:name="_Toc60338155"/>
      <w:bookmarkStart w:id="23" w:name="_Toc63183127"/>
      <w:r w:rsidRPr="00980834">
        <w:rPr>
          <w:highlight w:val="yellow"/>
        </w:rPr>
        <w:t>Objetivos Secundarios</w:t>
      </w:r>
      <w:bookmarkEnd w:id="22"/>
      <w:bookmarkEnd w:id="23"/>
    </w:p>
    <w:p w14:paraId="36B0EAFC" w14:textId="5C9C8225" w:rsidR="00800065" w:rsidRPr="00722C10" w:rsidRDefault="00800065" w:rsidP="00883827">
      <w:pPr>
        <w:jc w:val="center"/>
        <w:rPr>
          <w:i/>
          <w:iCs/>
        </w:rPr>
      </w:pPr>
      <w:r w:rsidRPr="00722C10">
        <w:rPr>
          <w:i/>
          <w:iCs/>
        </w:rPr>
        <w:t xml:space="preserve">Hacer que </w:t>
      </w:r>
      <w:r w:rsidR="003D7529" w:rsidRPr="00722C10">
        <w:rPr>
          <w:i/>
          <w:iCs/>
        </w:rPr>
        <w:t>la conducción</w:t>
      </w:r>
      <w:r w:rsidRPr="00722C10">
        <w:rPr>
          <w:i/>
          <w:iCs/>
        </w:rPr>
        <w:t xml:space="preserve"> sea divertid</w:t>
      </w:r>
      <w:r w:rsidR="003D7529" w:rsidRPr="00722C10">
        <w:rPr>
          <w:i/>
          <w:iCs/>
        </w:rPr>
        <w:t>a</w:t>
      </w:r>
      <w:r w:rsidRPr="00722C10">
        <w:rPr>
          <w:i/>
          <w:iCs/>
        </w:rPr>
        <w:t>.</w:t>
      </w:r>
    </w:p>
    <w:p w14:paraId="7BA508CA" w14:textId="63A59083" w:rsidR="003D7529" w:rsidRPr="00722C10" w:rsidRDefault="003D7529" w:rsidP="003D7529">
      <w:pPr>
        <w:jc w:val="left"/>
      </w:pPr>
      <w:r w:rsidRPr="00722C10">
        <w:t xml:space="preserve">Este objetivo podría ser principal, pero se ha considerado que es </w:t>
      </w:r>
      <w:r w:rsidR="00850C4E">
        <w:t>secundario, ya que</w:t>
      </w:r>
      <w:r w:rsidRPr="00722C10">
        <w:t xml:space="preserve"> es muy subjetivo. Un sistema que sea divertido para alguien puede no serlo para otro. Aunque se intentará que la conducción sea divertida para la mayoría de gente que lo pruebe.</w:t>
      </w:r>
    </w:p>
    <w:p w14:paraId="7ED59095" w14:textId="7ECA4A56" w:rsidR="00765819" w:rsidRPr="00722C10" w:rsidRDefault="00765819" w:rsidP="00765819">
      <w:pPr>
        <w:jc w:val="center"/>
        <w:rPr>
          <w:i/>
          <w:iCs/>
        </w:rPr>
      </w:pPr>
      <w:r w:rsidRPr="00722C10">
        <w:rPr>
          <w:i/>
          <w:iCs/>
        </w:rPr>
        <w:t>Que el juego no tenga bugs graves.</w:t>
      </w:r>
    </w:p>
    <w:p w14:paraId="4524CC81" w14:textId="0C603F9B" w:rsidR="00765819" w:rsidRPr="00722C10" w:rsidRDefault="00850C4E" w:rsidP="00765819">
      <w:pPr>
        <w:jc w:val="left"/>
      </w:pPr>
      <w:r>
        <w:t>Este</w:t>
      </w:r>
      <w:r w:rsidR="00765819" w:rsidRPr="00722C10">
        <w:t xml:space="preserve"> debe ser también casi principal, ya que no se quiere que el juego sea injugable por errores. Así que se intentará que el juego esté lo más pulido posible.</w:t>
      </w:r>
    </w:p>
    <w:bookmarkEnd w:id="15"/>
    <w:bookmarkEnd w:id="16"/>
    <w:bookmarkEnd w:id="17"/>
    <w:bookmarkEnd w:id="18"/>
    <w:p w14:paraId="452B8446" w14:textId="77777777" w:rsidR="00E42BEC" w:rsidRPr="00722C10" w:rsidRDefault="00E42BEC" w:rsidP="00207459"/>
    <w:p w14:paraId="255535AE" w14:textId="7BE2C1A3" w:rsidR="00EE5814" w:rsidRPr="00722C10" w:rsidRDefault="00EE5814" w:rsidP="00883827">
      <w:pPr>
        <w:pStyle w:val="captol"/>
        <w:sectPr w:rsidR="00EE5814" w:rsidRPr="00722C10" w:rsidSect="000B5247">
          <w:headerReference w:type="default" r:id="rId15"/>
          <w:type w:val="oddPage"/>
          <w:pgSz w:w="11906" w:h="16838" w:code="9"/>
          <w:pgMar w:top="1701" w:right="1418" w:bottom="1418" w:left="1418" w:header="709" w:footer="709" w:gutter="284"/>
          <w:cols w:space="708"/>
          <w:docGrid w:linePitch="360"/>
        </w:sectPr>
      </w:pPr>
    </w:p>
    <w:p w14:paraId="0E6A7E29" w14:textId="2FDBBDA3" w:rsidR="006A1A5B" w:rsidRPr="00217076" w:rsidRDefault="00850C4E" w:rsidP="006C682C">
      <w:pPr>
        <w:pStyle w:val="Ttol1"/>
        <w:rPr>
          <w:highlight w:val="red"/>
        </w:rPr>
      </w:pPr>
      <w:bookmarkStart w:id="24" w:name="_Toc60338156"/>
      <w:bookmarkStart w:id="25" w:name="_Toc63183128"/>
      <w:r w:rsidRPr="00217076">
        <w:rPr>
          <w:highlight w:val="red"/>
        </w:rPr>
        <w:lastRenderedPageBreak/>
        <w:t>ANÁLISIS DE REFERENTES</w:t>
      </w:r>
      <w:bookmarkEnd w:id="24"/>
      <w:bookmarkEnd w:id="25"/>
    </w:p>
    <w:p w14:paraId="5D27EC95" w14:textId="77777777" w:rsidR="006A1A5B" w:rsidRPr="00722C10" w:rsidRDefault="006A1A5B" w:rsidP="00883827">
      <w:r w:rsidRPr="00722C10">
        <w:t>Para analizar los referentes se debe separar en dos partes, los referentes de multijugador en línea y los referentes de juegos de karts.</w:t>
      </w:r>
    </w:p>
    <w:p w14:paraId="5FABE625" w14:textId="05AE1CB3" w:rsidR="006A1A5B" w:rsidRPr="006B7F53" w:rsidRDefault="006A1A5B" w:rsidP="000A2A0D">
      <w:pPr>
        <w:pStyle w:val="Ttol2"/>
        <w:rPr>
          <w:highlight w:val="yellow"/>
        </w:rPr>
      </w:pPr>
      <w:bookmarkStart w:id="26" w:name="_Toc57196819"/>
      <w:bookmarkStart w:id="27" w:name="_Toc60338157"/>
      <w:bookmarkStart w:id="28" w:name="_Toc63183129"/>
      <w:r w:rsidRPr="006B7F53">
        <w:rPr>
          <w:highlight w:val="yellow"/>
        </w:rPr>
        <w:t>Referentes de Juegos M</w:t>
      </w:r>
      <w:bookmarkEnd w:id="26"/>
      <w:r w:rsidRPr="006B7F53">
        <w:rPr>
          <w:highlight w:val="yellow"/>
        </w:rPr>
        <w:t>ultijugador En Línea</w:t>
      </w:r>
      <w:bookmarkEnd w:id="27"/>
      <w:bookmarkEnd w:id="28"/>
    </w:p>
    <w:p w14:paraId="60A9075C" w14:textId="63DDDEDA" w:rsidR="006A1A5B" w:rsidRPr="00722C10" w:rsidRDefault="006A1A5B" w:rsidP="00883827">
      <w:r w:rsidRPr="00722C10">
        <w:t xml:space="preserve">En este </w:t>
      </w:r>
      <w:r w:rsidR="00850C4E">
        <w:t>subapartado</w:t>
      </w:r>
      <w:r w:rsidRPr="00722C10">
        <w:t xml:space="preserve"> solo se analizarán las comunicaciones del sistema multijugador, se analizará los envíos de paquetes del cliente al servidor, y se intentará ver lo que hacen bien o mal.</w:t>
      </w:r>
    </w:p>
    <w:p w14:paraId="41865B5F" w14:textId="53DB1E3E" w:rsidR="006A1A5B" w:rsidRPr="00980834" w:rsidRDefault="006A1A5B" w:rsidP="00DF4A77">
      <w:pPr>
        <w:pStyle w:val="Ttol3"/>
        <w:rPr>
          <w:highlight w:val="red"/>
        </w:rPr>
      </w:pPr>
      <w:bookmarkStart w:id="29" w:name="_Toc60338158"/>
      <w:bookmarkStart w:id="30" w:name="_Toc63183130"/>
      <w:r w:rsidRPr="00980834">
        <w:rPr>
          <w:highlight w:val="red"/>
        </w:rPr>
        <w:t>Rocket League</w:t>
      </w:r>
      <w:bookmarkStart w:id="31" w:name="_Toc57196822"/>
      <w:bookmarkEnd w:id="29"/>
      <w:bookmarkEnd w:id="30"/>
    </w:p>
    <w:p w14:paraId="19277DBD" w14:textId="3F638ED8" w:rsidR="002C5CD1" w:rsidRPr="002C5CD1" w:rsidRDefault="00D71B4B" w:rsidP="002C5CD1">
      <w:pPr>
        <w:rPr>
          <w:highlight w:val="red"/>
        </w:rPr>
      </w:pPr>
      <w:r w:rsidRPr="00D71B4B">
        <w:t>TODO</w:t>
      </w:r>
    </w:p>
    <w:p w14:paraId="67DEA1DC" w14:textId="57727518" w:rsidR="00722C10" w:rsidRPr="00217076" w:rsidRDefault="008A6589" w:rsidP="00DF4A77">
      <w:pPr>
        <w:pStyle w:val="Ttol4"/>
        <w:rPr>
          <w:highlight w:val="red"/>
        </w:rPr>
      </w:pPr>
      <w:r w:rsidRPr="00217076">
        <w:rPr>
          <w:highlight w:val="red"/>
        </w:rPr>
        <w:t>Funcionamiento Online</w:t>
      </w:r>
    </w:p>
    <w:p w14:paraId="5D02F4C1" w14:textId="14F54374" w:rsidR="002C5CD1" w:rsidRPr="002C5CD1" w:rsidRDefault="00D71B4B" w:rsidP="002C5CD1">
      <w:pPr>
        <w:rPr>
          <w:highlight w:val="red"/>
        </w:rPr>
      </w:pPr>
      <w:r w:rsidRPr="00D71B4B">
        <w:t>TODO</w:t>
      </w:r>
    </w:p>
    <w:p w14:paraId="5A6C1996" w14:textId="1D398591" w:rsidR="006A1A5B" w:rsidRDefault="006A1A5B" w:rsidP="00DF4A77">
      <w:pPr>
        <w:pStyle w:val="Ttol3"/>
        <w:rPr>
          <w:highlight w:val="red"/>
        </w:rPr>
      </w:pPr>
      <w:bookmarkStart w:id="32" w:name="_Toc60338159"/>
      <w:bookmarkStart w:id="33" w:name="_Toc63183131"/>
      <w:r w:rsidRPr="008A6589">
        <w:rPr>
          <w:highlight w:val="red"/>
        </w:rPr>
        <w:t>Among Us</w:t>
      </w:r>
      <w:bookmarkEnd w:id="31"/>
      <w:bookmarkEnd w:id="32"/>
      <w:bookmarkEnd w:id="33"/>
    </w:p>
    <w:p w14:paraId="4B292559" w14:textId="19EF63A0" w:rsidR="002C5CD1" w:rsidRPr="002C5CD1" w:rsidRDefault="00D71B4B" w:rsidP="002C5CD1">
      <w:pPr>
        <w:rPr>
          <w:highlight w:val="red"/>
        </w:rPr>
      </w:pPr>
      <w:r w:rsidRPr="00D71B4B">
        <w:t>TODO</w:t>
      </w:r>
    </w:p>
    <w:p w14:paraId="67215202" w14:textId="5574848D" w:rsidR="008A6589" w:rsidRDefault="008A6589" w:rsidP="00C11E7D">
      <w:pPr>
        <w:pStyle w:val="Ttol4"/>
        <w:rPr>
          <w:highlight w:val="red"/>
        </w:rPr>
      </w:pPr>
      <w:r w:rsidRPr="002C5CD1">
        <w:rPr>
          <w:highlight w:val="red"/>
        </w:rPr>
        <w:t>Funcionamiento Online</w:t>
      </w:r>
    </w:p>
    <w:p w14:paraId="720DF966" w14:textId="07108C13" w:rsidR="002C5CD1" w:rsidRPr="002C5CD1" w:rsidRDefault="00D71B4B" w:rsidP="002C5CD1">
      <w:pPr>
        <w:rPr>
          <w:highlight w:val="red"/>
        </w:rPr>
      </w:pPr>
      <w:r w:rsidRPr="00D71B4B">
        <w:t>TODO</w:t>
      </w:r>
    </w:p>
    <w:p w14:paraId="001E73AD" w14:textId="4E2E9156" w:rsidR="006A1A5B" w:rsidRPr="0020755D" w:rsidRDefault="006A1A5B" w:rsidP="000A2A0D">
      <w:pPr>
        <w:pStyle w:val="Ttol2"/>
        <w:rPr>
          <w:highlight w:val="magenta"/>
        </w:rPr>
      </w:pPr>
      <w:bookmarkStart w:id="34" w:name="_Toc57196823"/>
      <w:bookmarkStart w:id="35" w:name="_Toc60338160"/>
      <w:bookmarkStart w:id="36" w:name="_Toc63183132"/>
      <w:r w:rsidRPr="0020755D">
        <w:rPr>
          <w:highlight w:val="magenta"/>
        </w:rPr>
        <w:t xml:space="preserve">Referentes de Juegos de </w:t>
      </w:r>
      <w:bookmarkEnd w:id="34"/>
      <w:r w:rsidRPr="0020755D">
        <w:rPr>
          <w:highlight w:val="magenta"/>
        </w:rPr>
        <w:t>Carreras Arcade</w:t>
      </w:r>
      <w:bookmarkEnd w:id="35"/>
      <w:bookmarkEnd w:id="36"/>
    </w:p>
    <w:p w14:paraId="2B4861B5" w14:textId="4F3FED1E" w:rsidR="006A1A5B" w:rsidRPr="008A6589" w:rsidRDefault="006A1A5B" w:rsidP="00883827">
      <w:r w:rsidRPr="008A6589">
        <w:t xml:space="preserve">En este subapartado solo se verán </w:t>
      </w:r>
      <w:r w:rsidR="00E51B1E">
        <w:t xml:space="preserve">la configuración de los controles, </w:t>
      </w:r>
      <w:r w:rsidRPr="008A6589">
        <w:t>las mecánicas y los modos de juegos que tiene cada juego</w:t>
      </w:r>
      <w:r w:rsidR="00E51B1E">
        <w:t xml:space="preserve"> que se analizará. Se </w:t>
      </w:r>
      <w:r w:rsidR="0020755D">
        <w:t>analizarán</w:t>
      </w:r>
      <w:r w:rsidR="00E51B1E">
        <w:t xml:space="preserve"> tres juegos de este género, Mario Kart 8, Team Sonic Racing y Crash Team Racing Nitro Fueled.</w:t>
      </w:r>
    </w:p>
    <w:p w14:paraId="2D165D6A" w14:textId="0A3C2829" w:rsidR="002C5CD1" w:rsidRPr="00624ADB" w:rsidRDefault="002C5CD1" w:rsidP="00DF4A77">
      <w:pPr>
        <w:pStyle w:val="Ttol3"/>
        <w:rPr>
          <w:highlight w:val="magenta"/>
        </w:rPr>
      </w:pPr>
      <w:bookmarkStart w:id="37" w:name="_Toc57196824"/>
      <w:bookmarkStart w:id="38" w:name="_Toc60338161"/>
      <w:bookmarkStart w:id="39" w:name="_Toc63183133"/>
      <w:r w:rsidRPr="00624ADB">
        <w:rPr>
          <w:highlight w:val="magenta"/>
        </w:rPr>
        <w:t>Mario Kart 8</w:t>
      </w:r>
      <w:bookmarkEnd w:id="39"/>
    </w:p>
    <w:p w14:paraId="57845009" w14:textId="6B8AEF59" w:rsidR="00D71B4B" w:rsidRDefault="002C5CD1" w:rsidP="002C5CD1">
      <w:r w:rsidRPr="00624ADB">
        <w:lastRenderedPageBreak/>
        <w:t xml:space="preserve">Mario Kart 8 </w:t>
      </w:r>
      <w:r>
        <w:fldChar w:fldCharType="begin"/>
      </w:r>
      <w:r w:rsidR="00624ADB" w:rsidRPr="00624ADB">
        <w:instrText xml:space="preserve"> ADDIN ZOTERO_ITEM CSL_CITATION {"citationID":"kjzMeon8","properties":{"formattedCitation":"(Nintendo, 2013)","plainCitation":"(Nintendo, 2013)","noteIndex":0},"citationItems":[{"id":22,"uris":["http://zotero.org/users/local/eauejolH/items/8HQ2C95C"],"uri":["http://zotero.org/users/local/eauejolH/items/8HQ2C95C"],"itemData":{"id":22,"type":"book","title":"Mario Kart 8","author":[{"literal":"Nintendo"}],"issued":{"date-parts":[["2013",6,11]]}}}],"schema":"https://github.com/citation-style-language/schema/raw/master/csl-citation.json"} </w:instrText>
      </w:r>
      <w:r>
        <w:fldChar w:fldCharType="separate"/>
      </w:r>
      <w:r w:rsidR="00624ADB" w:rsidRPr="00624ADB">
        <w:rPr>
          <w:rFonts w:cs="Times New Roman"/>
        </w:rPr>
        <w:t>(Nintendo, 2013)</w:t>
      </w:r>
      <w:r>
        <w:fldChar w:fldCharType="end"/>
      </w:r>
      <w:r w:rsidR="00850C4E">
        <w:t>,</w:t>
      </w:r>
      <w:r w:rsidR="00624ADB" w:rsidRPr="00624ADB">
        <w:t xml:space="preserve"> que f</w:t>
      </w:r>
      <w:r w:rsidR="00624ADB">
        <w:t>ue lanzado por Nintendo en el 2013, es el octavo juego de</w:t>
      </w:r>
      <w:r w:rsidR="009D7C89">
        <w:t xml:space="preserve"> la saga Mario Kart. Dicha saga se caracteriza por unas carreras arcades asimétricas de, normalmente, doce jugadores</w:t>
      </w:r>
      <w:r w:rsidR="009A72B4">
        <w:t xml:space="preserve">. En dicha carrera solo hay una regla, seguir el trazado, aunque hay algún atajo. En las carreras, también se pueden coger objetos, que, aunque son aleatorios, son una manera muy fácil de </w:t>
      </w:r>
      <w:r w:rsidR="00C940FD">
        <w:t>ganar posiciones o defender la que tienes.</w:t>
      </w:r>
    </w:p>
    <w:p w14:paraId="1FA6844E" w14:textId="49474DF0" w:rsidR="009A72B4" w:rsidRPr="00624ADB" w:rsidRDefault="009A72B4" w:rsidP="002C5CD1">
      <w:r>
        <w:t>A continuación, se explicarán la configuración de los controles que tiene el juego, sus mecánicas y para acabar sus modos de juego.</w:t>
      </w:r>
    </w:p>
    <w:p w14:paraId="21295B61" w14:textId="3C66B5E6" w:rsidR="00731ADE" w:rsidRPr="00457485" w:rsidRDefault="00731ADE" w:rsidP="00DF4A77">
      <w:pPr>
        <w:pStyle w:val="Ttol4"/>
        <w:rPr>
          <w:highlight w:val="magenta"/>
        </w:rPr>
      </w:pPr>
      <w:r w:rsidRPr="00457485">
        <w:rPr>
          <w:highlight w:val="magenta"/>
        </w:rPr>
        <w:t>Controles</w:t>
      </w:r>
    </w:p>
    <w:p w14:paraId="333BDB11" w14:textId="77777777" w:rsidR="00A84A26" w:rsidRDefault="00A84A26" w:rsidP="00A84A26">
      <w:pPr>
        <w:keepNext/>
        <w:jc w:val="center"/>
      </w:pPr>
      <w:r>
        <w:rPr>
          <w:noProof/>
        </w:rPr>
        <w:drawing>
          <wp:inline distT="0" distB="0" distL="0" distR="0" wp14:anchorId="68BB4060" wp14:editId="6BEABB0C">
            <wp:extent cx="3600000" cy="1602000"/>
            <wp:effectExtent l="0" t="0" r="635" b="0"/>
            <wp:docPr id="4"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2308" t="4864" r="12479" b="35561"/>
                    <a:stretch/>
                  </pic:blipFill>
                  <pic:spPr bwMode="auto">
                    <a:xfrm>
                      <a:off x="0" y="0"/>
                      <a:ext cx="3600000" cy="1602000"/>
                    </a:xfrm>
                    <a:prstGeom prst="rect">
                      <a:avLst/>
                    </a:prstGeom>
                    <a:noFill/>
                    <a:ln>
                      <a:noFill/>
                    </a:ln>
                    <a:extLst>
                      <a:ext uri="{53640926-AAD7-44D8-BBD7-CCE9431645EC}">
                        <a14:shadowObscured xmlns:a14="http://schemas.microsoft.com/office/drawing/2010/main"/>
                      </a:ext>
                    </a:extLst>
                  </pic:spPr>
                </pic:pic>
              </a:graphicData>
            </a:graphic>
          </wp:inline>
        </w:drawing>
      </w:r>
    </w:p>
    <w:p w14:paraId="233856F1" w14:textId="796A50D0" w:rsidR="00A84A26" w:rsidRPr="00A84A26" w:rsidRDefault="00A84A26" w:rsidP="00A84A26">
      <w:pPr>
        <w:pStyle w:val="Llegenda"/>
        <w:jc w:val="left"/>
      </w:pPr>
      <w:bookmarkStart w:id="40" w:name="_Toc62757638"/>
      <w:r w:rsidRPr="00A84A26">
        <w:t xml:space="preserve">Figura </w:t>
      </w:r>
      <w:fldSimple w:instr=" STYLEREF 1 \s ">
        <w:r w:rsidR="00AD7D60">
          <w:rPr>
            <w:noProof/>
          </w:rPr>
          <w:t>3</w:t>
        </w:r>
      </w:fldSimple>
      <w:r w:rsidR="00AD7D60">
        <w:t>.</w:t>
      </w:r>
      <w:fldSimple w:instr=" SEQ Figura \* ARABIC \s 1 ">
        <w:r w:rsidR="00AD7D60">
          <w:rPr>
            <w:noProof/>
          </w:rPr>
          <w:t>1</w:t>
        </w:r>
      </w:fldSimple>
      <w:r w:rsidRPr="00A84A26">
        <w:t>: Controles de Mario Kart.</w:t>
      </w:r>
      <w:bookmarkEnd w:id="40"/>
    </w:p>
    <w:p w14:paraId="4B5D0F52" w14:textId="56B2C4E5" w:rsidR="00D71B4B" w:rsidRPr="002B0B17" w:rsidRDefault="00D71B4B" w:rsidP="00D71B4B">
      <w:r w:rsidRPr="002B0B17">
        <w:t xml:space="preserve">Teniendo como referencia el mando de la </w:t>
      </w:r>
      <w:r w:rsidR="002B68AB" w:rsidRPr="002B0B17">
        <w:t>Switch</w:t>
      </w:r>
      <w:r w:rsidRPr="002B0B17">
        <w:t>, Mario Kart tiene los siguientes controles:</w:t>
      </w:r>
    </w:p>
    <w:p w14:paraId="37E00A36" w14:textId="10283475" w:rsidR="00D71B4B" w:rsidRDefault="002B68AB" w:rsidP="00D71B4B">
      <w:pPr>
        <w:pStyle w:val="Pargrafdellista"/>
        <w:numPr>
          <w:ilvl w:val="0"/>
          <w:numId w:val="33"/>
        </w:numPr>
      </w:pPr>
      <w:r>
        <w:t>A</w:t>
      </w:r>
      <w:r w:rsidR="00D71B4B">
        <w:t>: Acelerar</w:t>
      </w:r>
    </w:p>
    <w:p w14:paraId="5760AB8A" w14:textId="1C57ACAF" w:rsidR="00D71B4B" w:rsidRDefault="002B68AB" w:rsidP="00D71B4B">
      <w:pPr>
        <w:pStyle w:val="Pargrafdellista"/>
        <w:numPr>
          <w:ilvl w:val="0"/>
          <w:numId w:val="33"/>
        </w:numPr>
      </w:pPr>
      <w:r>
        <w:t>B</w:t>
      </w:r>
      <w:r w:rsidR="00D71B4B">
        <w:t>: Frenar</w:t>
      </w:r>
    </w:p>
    <w:p w14:paraId="0DA9312A" w14:textId="6A8883B9" w:rsidR="00D71B4B" w:rsidRDefault="00D71B4B" w:rsidP="00D71B4B">
      <w:pPr>
        <w:pStyle w:val="Pargrafdellista"/>
        <w:numPr>
          <w:ilvl w:val="0"/>
          <w:numId w:val="33"/>
        </w:numPr>
      </w:pPr>
      <w:r>
        <w:t>L: Lanzar objeto</w:t>
      </w:r>
    </w:p>
    <w:p w14:paraId="5548989F" w14:textId="12323B5C" w:rsidR="00D71B4B" w:rsidRDefault="00D71B4B" w:rsidP="00D71B4B">
      <w:pPr>
        <w:pStyle w:val="Pargrafdellista"/>
        <w:numPr>
          <w:ilvl w:val="0"/>
          <w:numId w:val="33"/>
        </w:numPr>
      </w:pPr>
      <w:r>
        <w:t>R: Derrapar</w:t>
      </w:r>
    </w:p>
    <w:p w14:paraId="2C2C2D3C" w14:textId="04FC036B" w:rsidR="00731ADE" w:rsidRPr="00731ADE" w:rsidRDefault="00D71B4B" w:rsidP="00731ADE">
      <w:pPr>
        <w:pStyle w:val="Pargrafdellista"/>
        <w:numPr>
          <w:ilvl w:val="0"/>
          <w:numId w:val="33"/>
        </w:numPr>
      </w:pPr>
      <w:r>
        <w:t xml:space="preserve">Joystick </w:t>
      </w:r>
      <w:r w:rsidR="002B68AB">
        <w:t>I</w:t>
      </w:r>
      <w:r>
        <w:t xml:space="preserve">zquierdo: </w:t>
      </w:r>
      <w:r w:rsidR="002B68AB">
        <w:t>G</w:t>
      </w:r>
      <w:r>
        <w:t>irar (aunque también se puede habilitar la opción de girar rotando el mando como si fuese el volante.)</w:t>
      </w:r>
    </w:p>
    <w:p w14:paraId="68C171CA" w14:textId="40629636" w:rsidR="002C5CD1" w:rsidRPr="00850C4E" w:rsidRDefault="002C5CD1" w:rsidP="00DF4A77">
      <w:pPr>
        <w:pStyle w:val="Ttol4"/>
        <w:rPr>
          <w:highlight w:val="magenta"/>
        </w:rPr>
      </w:pPr>
      <w:r w:rsidRPr="00850C4E">
        <w:rPr>
          <w:highlight w:val="magenta"/>
        </w:rPr>
        <w:t>Mecánicas</w:t>
      </w:r>
    </w:p>
    <w:p w14:paraId="776BC4B7" w14:textId="070466A2" w:rsidR="002C5CD1" w:rsidRDefault="005D57B4" w:rsidP="002C5CD1">
      <w:r>
        <w:t>En este apartado se analizará la mecánica del movimiento del personaje, como también los objetos que hay en el juego.</w:t>
      </w:r>
    </w:p>
    <w:p w14:paraId="4EE20C86" w14:textId="009F7677" w:rsidR="005D57B4" w:rsidRDefault="005D57B4" w:rsidP="002C5CD1">
      <w:r>
        <w:t>Primero de todo el personaje tiene cuatro mecánicas simples,</w:t>
      </w:r>
      <w:r w:rsidR="000763BE">
        <w:t xml:space="preserve"> acelerar, frenar, girar y derrapar.</w:t>
      </w:r>
    </w:p>
    <w:p w14:paraId="009074DF" w14:textId="6DB836F6" w:rsidR="000763BE" w:rsidRDefault="000763BE" w:rsidP="002C5CD1">
      <w:r>
        <w:lastRenderedPageBreak/>
        <w:t xml:space="preserve">La primera mecánica, la de acelerar, es muy simple, </w:t>
      </w:r>
      <w:r w:rsidR="00457485">
        <w:t>se pulsa</w:t>
      </w:r>
      <w:r>
        <w:t xml:space="preserve"> el botón de acelerar y el vehículo acelera hasta llegar a su velocidad máxima. Si </w:t>
      </w:r>
      <w:r w:rsidR="00457485">
        <w:t>se deja</w:t>
      </w:r>
      <w:r>
        <w:t xml:space="preserve"> de acelerar el vehículo llegará a frenarse por completo, pero tardando más que si frenas pulsando el botón de frenar.</w:t>
      </w:r>
    </w:p>
    <w:p w14:paraId="1E281CF0" w14:textId="1A2D331D" w:rsidR="000763BE" w:rsidRDefault="000763BE" w:rsidP="002C5CD1">
      <w:r>
        <w:t xml:space="preserve">El freno es muy parecido a la de acelerar, si </w:t>
      </w:r>
      <w:r w:rsidR="00457485">
        <w:t xml:space="preserve">se </w:t>
      </w:r>
      <w:r>
        <w:t>pulsa su botón, éste llegará a frenar el coche. Pero si</w:t>
      </w:r>
      <w:r w:rsidR="00457485">
        <w:t xml:space="preserve"> se</w:t>
      </w:r>
      <w:r>
        <w:t xml:space="preserve"> sigue frenando, una vez el vehículo llega a velocidad cero, éste irá marcha atrás. Yendo marcha atrás si dejas de pulsar el botón, el vehículo se frenará por completo, de la misma forma que pasa al acelerar.</w:t>
      </w:r>
    </w:p>
    <w:p w14:paraId="6F870FA3" w14:textId="067025AE" w:rsidR="00D71B4B" w:rsidRDefault="00457485" w:rsidP="00D71B4B">
      <w:r>
        <w:t>El giro es bastante simple, se mueve el joystick, o el mando si se ha configurado de tal manera, y el coche gira. Esta mecánica se junta con la siguiente, ya que si se está mucho rato girando el kart empezará a derrapar.</w:t>
      </w:r>
    </w:p>
    <w:p w14:paraId="457FE627" w14:textId="00319376" w:rsidR="00D71B4B" w:rsidRDefault="00AD7D60" w:rsidP="00D71B4B">
      <w:r>
        <w:t xml:space="preserve">La mecánica de derrape te ofrece hacer un giro con más ángulo que girando de manera normal y además </w:t>
      </w:r>
      <w:r w:rsidR="0056381E">
        <w:t>te da un turbo extra que va augmentando en función de la duración del derrape.</w:t>
      </w:r>
      <w:r>
        <w:t xml:space="preserve"> </w:t>
      </w:r>
    </w:p>
    <w:p w14:paraId="48E07A3F" w14:textId="2599CD44" w:rsidR="00217076" w:rsidRDefault="000763BE" w:rsidP="00850C4E">
      <w:pPr>
        <w:keepNext/>
        <w:jc w:val="center"/>
      </w:pPr>
      <w:r>
        <w:rPr>
          <w:noProof/>
        </w:rPr>
        <w:drawing>
          <wp:inline distT="0" distB="0" distL="0" distR="0" wp14:anchorId="7890778B" wp14:editId="11185CEE">
            <wp:extent cx="5400000" cy="1054800"/>
            <wp:effectExtent l="0" t="0" r="0" b="0"/>
            <wp:docPr id="3" name="Imat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000" cy="1054800"/>
                    </a:xfrm>
                    <a:prstGeom prst="rect">
                      <a:avLst/>
                    </a:prstGeom>
                    <a:noFill/>
                    <a:ln>
                      <a:noFill/>
                    </a:ln>
                  </pic:spPr>
                </pic:pic>
              </a:graphicData>
            </a:graphic>
          </wp:inline>
        </w:drawing>
      </w:r>
    </w:p>
    <w:p w14:paraId="7CF8005A" w14:textId="6F1086BC" w:rsidR="000763BE" w:rsidRPr="00217076" w:rsidRDefault="00217076" w:rsidP="00217076">
      <w:pPr>
        <w:pStyle w:val="Llegenda"/>
      </w:pPr>
      <w:bookmarkStart w:id="41" w:name="_Toc62757639"/>
      <w:r w:rsidRPr="00217076">
        <w:t xml:space="preserve">Figura </w:t>
      </w:r>
      <w:fldSimple w:instr=" STYLEREF 1 \s ">
        <w:r w:rsidR="00AD7D60">
          <w:rPr>
            <w:noProof/>
          </w:rPr>
          <w:t>3</w:t>
        </w:r>
      </w:fldSimple>
      <w:r w:rsidR="00AD7D60">
        <w:t>.</w:t>
      </w:r>
      <w:fldSimple w:instr=" SEQ Figura \* ARABIC \s 1 ">
        <w:r w:rsidR="00AD7D60">
          <w:rPr>
            <w:noProof/>
          </w:rPr>
          <w:t>2</w:t>
        </w:r>
      </w:fldSimple>
      <w:r w:rsidRPr="00217076">
        <w:t>: Tabla de probabilidad de los objetos en Mario Kart</w:t>
      </w:r>
      <w:bookmarkEnd w:id="41"/>
    </w:p>
    <w:p w14:paraId="0FDFE602" w14:textId="7F00BA5E" w:rsidR="000763BE" w:rsidRPr="000763BE" w:rsidRDefault="000763BE" w:rsidP="000763BE">
      <w:r>
        <w:t xml:space="preserve">Los objetos que pueden salir si </w:t>
      </w:r>
      <w:r w:rsidR="00457485">
        <w:t xml:space="preserve">se </w:t>
      </w:r>
      <w:r>
        <w:t>recoge una caja misteriosa, varían según la posición que esté</w:t>
      </w:r>
      <w:r w:rsidR="00457485">
        <w:t xml:space="preserve"> el jugador</w:t>
      </w:r>
      <w:r>
        <w:t>. Como se ve en la figura</w:t>
      </w:r>
      <w:r w:rsidR="00250095">
        <w:t xml:space="preserve">, hay algunos objetos, los que más ventajas te dan, solo aparecen si estas en las últimas posiciones. En </w:t>
      </w:r>
      <w:r w:rsidR="0056381E">
        <w:t>cambio,</w:t>
      </w:r>
      <w:r w:rsidR="00250095">
        <w:t xml:space="preserve"> los objetos más defensivos aparecen cuando estas en las primeras posi</w:t>
      </w:r>
      <w:r w:rsidR="0056381E">
        <w:t>c</w:t>
      </w:r>
      <w:r w:rsidR="00250095">
        <w:t>iones.</w:t>
      </w:r>
      <w:r>
        <w:t xml:space="preserve"> </w:t>
      </w:r>
    </w:p>
    <w:p w14:paraId="6F746625" w14:textId="73AA32BA" w:rsidR="002C5CD1" w:rsidRPr="00457485" w:rsidRDefault="002C5CD1" w:rsidP="00DF4A77">
      <w:pPr>
        <w:pStyle w:val="Ttol4"/>
        <w:rPr>
          <w:highlight w:val="magenta"/>
        </w:rPr>
      </w:pPr>
      <w:r w:rsidRPr="00457485">
        <w:rPr>
          <w:highlight w:val="magenta"/>
        </w:rPr>
        <w:t>Modos de Juego</w:t>
      </w:r>
    </w:p>
    <w:p w14:paraId="63690CB1" w14:textId="6F65BE03" w:rsidR="002C5CD1" w:rsidRDefault="008F3F0F" w:rsidP="002C5CD1">
      <w:r>
        <w:t xml:space="preserve">Mario Kart tiene </w:t>
      </w:r>
      <w:r w:rsidR="0056381E">
        <w:t>cuatro</w:t>
      </w:r>
      <w:r>
        <w:t xml:space="preserve"> modos de juego.</w:t>
      </w:r>
    </w:p>
    <w:p w14:paraId="10B915CB" w14:textId="77777777" w:rsidR="00AD7D60" w:rsidRDefault="00AD7D60" w:rsidP="00AD7D60">
      <w:pPr>
        <w:keepNext/>
        <w:jc w:val="center"/>
      </w:pPr>
      <w:r>
        <w:rPr>
          <w:noProof/>
        </w:rPr>
        <w:lastRenderedPageBreak/>
        <w:drawing>
          <wp:inline distT="0" distB="0" distL="0" distR="0" wp14:anchorId="0A4A2EB3" wp14:editId="7DFDEA74">
            <wp:extent cx="3600000" cy="2023200"/>
            <wp:effectExtent l="0" t="0" r="635" b="0"/>
            <wp:docPr id="5" name="Imat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00000" cy="2023200"/>
                    </a:xfrm>
                    <a:prstGeom prst="rect">
                      <a:avLst/>
                    </a:prstGeom>
                    <a:noFill/>
                    <a:ln>
                      <a:noFill/>
                    </a:ln>
                  </pic:spPr>
                </pic:pic>
              </a:graphicData>
            </a:graphic>
          </wp:inline>
        </w:drawing>
      </w:r>
    </w:p>
    <w:p w14:paraId="4F119D8B" w14:textId="7EAB46ED" w:rsidR="00AD7D60" w:rsidRPr="00AD7D60" w:rsidRDefault="00AD7D60" w:rsidP="00AD7D60">
      <w:pPr>
        <w:pStyle w:val="Llegenda"/>
        <w:jc w:val="left"/>
      </w:pPr>
      <w:bookmarkStart w:id="42" w:name="_Toc62757640"/>
      <w:r w:rsidRPr="00AD7D60">
        <w:t xml:space="preserve">Figura </w:t>
      </w:r>
      <w:fldSimple w:instr=" STYLEREF 1 \s ">
        <w:r w:rsidRPr="00AD7D60">
          <w:rPr>
            <w:noProof/>
          </w:rPr>
          <w:t>3</w:t>
        </w:r>
      </w:fldSimple>
      <w:r w:rsidRPr="00AD7D60">
        <w:t>.</w:t>
      </w:r>
      <w:fldSimple w:instr=" SEQ Figura \* ARABIC \s 1 ">
        <w:r w:rsidRPr="00AD7D60">
          <w:rPr>
            <w:noProof/>
          </w:rPr>
          <w:t>3</w:t>
        </w:r>
      </w:fldSimple>
      <w:r w:rsidRPr="00AD7D60">
        <w:t>: Modos de juego de Mario Kart</w:t>
      </w:r>
      <w:r>
        <w:t>.</w:t>
      </w:r>
      <w:bookmarkEnd w:id="42"/>
    </w:p>
    <w:p w14:paraId="1F3DB5D4" w14:textId="4EC8B1CF" w:rsidR="008F3F0F" w:rsidRDefault="008F3F0F" w:rsidP="002C5CD1">
      <w:r>
        <w:t>El primero, Gran Prix, se puede jugar tanto contra la máquina o contra otros jugadores y se caracteriza por disputar una copa que está compuesta de cuatro carreras normalmente de tres vueltas. Este modo de juego tiene cinco niveles de dificultad, 50cc, 100cc 150cc, espejo y 200cc. Cada dificultad es más velocidad para el vehículo del jugador, a excepción del modo espejo que tiene una velocidad de 150cc, pero con los mapas invertidos.</w:t>
      </w:r>
    </w:p>
    <w:p w14:paraId="543248D6" w14:textId="180FD098" w:rsidR="008F3F0F" w:rsidRDefault="008F3F0F" w:rsidP="002C5CD1">
      <w:r>
        <w:t>El segundo es más para practicar los circuitos</w:t>
      </w:r>
      <w:r w:rsidR="005D57B4">
        <w:t xml:space="preserve">, tienes normalmente tres vueltas en un circuito que el jugador elija, con tres turbos que puedes usar cuando quieras de la vuelta contrarreloj, sin la posibilidad de recoger objetos. La comunidad usa este modo de juego para establecer récords mundiales en los circuitos, además el jugador puede elegir si correr solo o contra un fantasma. </w:t>
      </w:r>
      <w:r w:rsidR="00850C4E">
        <w:t>La contrarreloj</w:t>
      </w:r>
      <w:r w:rsidR="005D57B4">
        <w:t xml:space="preserve"> solo tiene modo un jugador.</w:t>
      </w:r>
    </w:p>
    <w:p w14:paraId="0BB50F85" w14:textId="36705BFF" w:rsidR="005D57B4" w:rsidRDefault="005D57B4" w:rsidP="002C5CD1">
      <w:r>
        <w:t>El tercer modo de juego es bastante parecido al primero, pero el jugador puede elegir las reglas de la competición. El jugador</w:t>
      </w:r>
      <w:r w:rsidR="00850C4E">
        <w:t xml:space="preserve"> elige</w:t>
      </w:r>
      <w:r>
        <w:t xml:space="preserve"> la dificultad, si quiere que haya dos equipos, la dificultad de la inteligencia artificial, los tipos de vehículo de la </w:t>
      </w:r>
      <w:r w:rsidR="00850C4E">
        <w:t>máquina</w:t>
      </w:r>
      <w:r>
        <w:t xml:space="preserve"> y los circuitos que aparecen, el jugador puede poner todos los circuitos del juego. En este modo de juego también hay la posibilidad de jugar contra otros jugadores.</w:t>
      </w:r>
    </w:p>
    <w:p w14:paraId="476AE066" w14:textId="008EB68D" w:rsidR="005D57B4" w:rsidRPr="002C5CD1" w:rsidRDefault="005D57B4" w:rsidP="002C5CD1">
      <w:r>
        <w:t xml:space="preserve">El cuarto y último, también es un modo de juego multijugador. En </w:t>
      </w:r>
      <w:r w:rsidR="00850C4E">
        <w:t>este</w:t>
      </w:r>
      <w:r>
        <w:t xml:space="preserve"> debes competir individualmente o por equipos a una serie de competición, por ejemplo, coger el máximo </w:t>
      </w:r>
      <w:r w:rsidR="0056381E">
        <w:t>número</w:t>
      </w:r>
      <w:r>
        <w:t xml:space="preserve"> de monedas, evitar que te golpeen, entre otros. Aquí los mapas que hay son originales para este modo en específico.</w:t>
      </w:r>
    </w:p>
    <w:p w14:paraId="5785802F" w14:textId="3A6BF172" w:rsidR="006A1A5B" w:rsidRPr="002B68AB" w:rsidRDefault="006A1A5B" w:rsidP="00DF4A77">
      <w:pPr>
        <w:pStyle w:val="Ttol3"/>
        <w:rPr>
          <w:highlight w:val="yellow"/>
        </w:rPr>
      </w:pPr>
      <w:bookmarkStart w:id="43" w:name="_Toc57196825"/>
      <w:bookmarkStart w:id="44" w:name="_Toc60338162"/>
      <w:bookmarkStart w:id="45" w:name="_Toc63183134"/>
      <w:bookmarkEnd w:id="37"/>
      <w:bookmarkEnd w:id="38"/>
      <w:r w:rsidRPr="002B68AB">
        <w:rPr>
          <w:highlight w:val="yellow"/>
        </w:rPr>
        <w:t>Team Sonic Racing</w:t>
      </w:r>
      <w:bookmarkEnd w:id="43"/>
      <w:bookmarkEnd w:id="44"/>
      <w:bookmarkEnd w:id="45"/>
    </w:p>
    <w:p w14:paraId="39991EB1" w14:textId="40ED2A16" w:rsidR="00CD42B3" w:rsidRDefault="00243FB3" w:rsidP="00CD42B3">
      <w:bookmarkStart w:id="46" w:name="_Toc57196826"/>
      <w:bookmarkStart w:id="47" w:name="_Toc60338163"/>
      <w:r w:rsidRPr="00B3160A">
        <w:lastRenderedPageBreak/>
        <w:t xml:space="preserve">En cuanto a </w:t>
      </w:r>
      <w:r w:rsidR="00CD42B3" w:rsidRPr="00B3160A">
        <w:t>Team Sonic Racing</w:t>
      </w:r>
      <w:r w:rsidRPr="00B3160A">
        <w:t xml:space="preserve"> </w:t>
      </w:r>
      <w:r>
        <w:fldChar w:fldCharType="begin"/>
      </w:r>
      <w:r w:rsidR="00B3160A" w:rsidRPr="00B3160A">
        <w:instrText xml:space="preserve"> ADDIN ZOTERO_ITEM CSL_CITATION {"citationID":"8F8nQaXi","properties":{"formattedCitation":"(Sumo Digital, 2019)","plainCitation":"(Sumo Digital, 2019)","noteIndex":0},"citationItems":[{"id":25,"uris":["http://zotero.org/users/local/eauejolH/items/25Z86SMF"],"uri":["http://zotero.org/users/local/eauejolH/items/25Z86SMF"],"itemData":{"id":25,"type":"book","title":"Team Sonic Racing","author":[{"literal":"Sumo Digital"}],"issued":{"date-parts":[["2019",5,21]]}}}],"schema":"https://github.com/citation-style-language/schema/raw/master/csl-citation.json"} </w:instrText>
      </w:r>
      <w:r>
        <w:fldChar w:fldCharType="separate"/>
      </w:r>
      <w:r w:rsidR="00B3160A" w:rsidRPr="00B3160A">
        <w:rPr>
          <w:rFonts w:cs="Times New Roman"/>
        </w:rPr>
        <w:t>(Sumo Digital, 2019)</w:t>
      </w:r>
      <w:r>
        <w:fldChar w:fldCharType="end"/>
      </w:r>
      <w:r w:rsidR="001C3673">
        <w:t>, es un juego de carreras arcade, muy parecido a Mario Kart 8, pero con los personajes del universo Sonic.</w:t>
      </w:r>
    </w:p>
    <w:p w14:paraId="29DE9A70" w14:textId="24C4DD31" w:rsidR="00E51B1E" w:rsidRPr="00B3160A" w:rsidRDefault="00E51B1E" w:rsidP="00CD42B3">
      <w:r>
        <w:t>Seguidamente se detallará la configuración de los controles, sus mecánicas y para acabar sus modos de juego que hay en Team Sonic Racing.</w:t>
      </w:r>
    </w:p>
    <w:p w14:paraId="544CC6FE" w14:textId="619103E5" w:rsidR="00731ADE" w:rsidRPr="00243FB3" w:rsidRDefault="00731ADE" w:rsidP="00DF4A77">
      <w:pPr>
        <w:pStyle w:val="Ttol4"/>
        <w:rPr>
          <w:highlight w:val="yellow"/>
        </w:rPr>
      </w:pPr>
      <w:r w:rsidRPr="00243FB3">
        <w:rPr>
          <w:highlight w:val="yellow"/>
        </w:rPr>
        <w:t>Controles</w:t>
      </w:r>
    </w:p>
    <w:p w14:paraId="10D6AA05" w14:textId="24CB23FD" w:rsidR="002B68AB" w:rsidRDefault="002B68AB" w:rsidP="002B68AB">
      <w:r w:rsidRPr="002B0B17">
        <w:t>Teniendo como referencia el mando de la Switch, Team Sonic Racing tiene los siguientes</w:t>
      </w:r>
      <w:r>
        <w:t xml:space="preserve"> controles:</w:t>
      </w:r>
    </w:p>
    <w:p w14:paraId="16453FB6" w14:textId="4110BCC5" w:rsidR="002B68AB" w:rsidRDefault="002B68AB" w:rsidP="002B68AB">
      <w:pPr>
        <w:pStyle w:val="Pargrafdellista"/>
        <w:numPr>
          <w:ilvl w:val="0"/>
          <w:numId w:val="33"/>
        </w:numPr>
      </w:pPr>
      <w:r>
        <w:t>R: Acelerar</w:t>
      </w:r>
    </w:p>
    <w:p w14:paraId="79A9DDF0" w14:textId="0CD5CCBC" w:rsidR="002B68AB" w:rsidRDefault="002B68AB" w:rsidP="002B68AB">
      <w:pPr>
        <w:pStyle w:val="Pargrafdellista"/>
        <w:numPr>
          <w:ilvl w:val="0"/>
          <w:numId w:val="33"/>
        </w:numPr>
      </w:pPr>
      <w:r>
        <w:t>L: Frenar/Derrapar</w:t>
      </w:r>
    </w:p>
    <w:p w14:paraId="04B44291" w14:textId="7E55D075" w:rsidR="002B68AB" w:rsidRDefault="00C82218" w:rsidP="002B68AB">
      <w:pPr>
        <w:pStyle w:val="Pargrafdellista"/>
        <w:numPr>
          <w:ilvl w:val="0"/>
          <w:numId w:val="33"/>
        </w:numPr>
      </w:pPr>
      <w:r>
        <w:t>B</w:t>
      </w:r>
      <w:r w:rsidR="002B68AB">
        <w:t>: Lanzar objeto</w:t>
      </w:r>
    </w:p>
    <w:p w14:paraId="3D2B181B" w14:textId="7984C078" w:rsidR="00C82218" w:rsidRDefault="00C82218" w:rsidP="002B68AB">
      <w:pPr>
        <w:pStyle w:val="Pargrafdellista"/>
        <w:numPr>
          <w:ilvl w:val="0"/>
          <w:numId w:val="33"/>
        </w:numPr>
      </w:pPr>
      <w:r>
        <w:t>A: Ceder Objetos</w:t>
      </w:r>
    </w:p>
    <w:p w14:paraId="1D015E26" w14:textId="21C2C35C" w:rsidR="002B68AB" w:rsidRDefault="002B68AB" w:rsidP="002B68AB">
      <w:pPr>
        <w:pStyle w:val="Pargrafdellista"/>
        <w:numPr>
          <w:ilvl w:val="0"/>
          <w:numId w:val="33"/>
        </w:numPr>
      </w:pPr>
      <w:r>
        <w:t xml:space="preserve">X: </w:t>
      </w:r>
      <w:r w:rsidR="00C82218">
        <w:t>Megaturbo</w:t>
      </w:r>
    </w:p>
    <w:p w14:paraId="177AEE39" w14:textId="702A9B6F" w:rsidR="002B68AB" w:rsidRPr="00731ADE" w:rsidRDefault="002B68AB" w:rsidP="002B68AB">
      <w:pPr>
        <w:pStyle w:val="Pargrafdellista"/>
        <w:numPr>
          <w:ilvl w:val="0"/>
          <w:numId w:val="33"/>
        </w:numPr>
      </w:pPr>
      <w:r>
        <w:t>Joystick Izquierdo: Girar</w:t>
      </w:r>
    </w:p>
    <w:p w14:paraId="3C9127B0" w14:textId="0C773584" w:rsidR="002C5CD1" w:rsidRPr="00E51B1E" w:rsidRDefault="002C5CD1" w:rsidP="00DF4A77">
      <w:pPr>
        <w:pStyle w:val="Ttol4"/>
        <w:rPr>
          <w:highlight w:val="yellow"/>
        </w:rPr>
      </w:pPr>
      <w:r w:rsidRPr="00E51B1E">
        <w:rPr>
          <w:highlight w:val="yellow"/>
        </w:rPr>
        <w:t>Mecánicas</w:t>
      </w:r>
    </w:p>
    <w:p w14:paraId="27AC57D1" w14:textId="33E9C087" w:rsidR="002C5CD1" w:rsidRDefault="00E51B1E" w:rsidP="002C5CD1">
      <w:r>
        <w:t>En las mecánicas son bastantes parecidas a las de Mario Kart, aunque tiene alguna única.</w:t>
      </w:r>
    </w:p>
    <w:p w14:paraId="298BC466" w14:textId="0BCB29BC" w:rsidR="00E51B1E" w:rsidRDefault="00E51B1E" w:rsidP="002C5CD1">
      <w:r>
        <w:t>La de acelerar, es básicamente lo mismo que tienen los otros dos juegos. Augmenta su velocidad hasta llegar a un máximo</w:t>
      </w:r>
      <w:r w:rsidR="001C3673">
        <w:t>. Si dejas de pulsar ese botón el vehículo se para completamente por la fricción del suelo.</w:t>
      </w:r>
    </w:p>
    <w:p w14:paraId="0C0CBB73" w14:textId="4689A57A" w:rsidR="001C3673" w:rsidRPr="002C5CD1" w:rsidRDefault="001C3673" w:rsidP="002C5CD1">
      <w:r>
        <w:t>El cambio en este juego viene con el megaturbo, como se explicará en el apartado siguiente</w:t>
      </w:r>
      <w:r w:rsidR="00866470">
        <w:t xml:space="preserve">, Team Sonic Racing dispone de </w:t>
      </w:r>
    </w:p>
    <w:p w14:paraId="19B1AE57" w14:textId="77777777" w:rsidR="002C5CD1" w:rsidRPr="00A84A26" w:rsidRDefault="002C5CD1" w:rsidP="00DF4A77">
      <w:pPr>
        <w:pStyle w:val="Ttol4"/>
        <w:rPr>
          <w:highlight w:val="yellow"/>
        </w:rPr>
      </w:pPr>
      <w:r w:rsidRPr="00A84A26">
        <w:rPr>
          <w:highlight w:val="yellow"/>
        </w:rPr>
        <w:t>Modos de Juego</w:t>
      </w:r>
    </w:p>
    <w:p w14:paraId="507A0909" w14:textId="2E6D404B" w:rsidR="002C5CD1" w:rsidRDefault="00D94D5F" w:rsidP="002C5CD1">
      <w:r>
        <w:t>Team Sonic Racing t</w:t>
      </w:r>
      <w:r w:rsidR="0056381E">
        <w:t>iene cuatro modos de juego</w:t>
      </w:r>
      <w:r>
        <w:t>.</w:t>
      </w:r>
    </w:p>
    <w:p w14:paraId="30484973" w14:textId="1A096B64" w:rsidR="00D94D5F" w:rsidRPr="002C5CD1" w:rsidRDefault="00D94D5F" w:rsidP="002C5CD1">
      <w:r>
        <w:t>El primero es un modo aventura. Ese modo es el único para un solo jugador.</w:t>
      </w:r>
    </w:p>
    <w:p w14:paraId="6A5F108E" w14:textId="06C3DA4D" w:rsidR="00E42BEC" w:rsidRPr="009A72B4" w:rsidRDefault="006A1A5B" w:rsidP="00DF4A77">
      <w:pPr>
        <w:pStyle w:val="Ttol3"/>
        <w:rPr>
          <w:highlight w:val="red"/>
          <w:lang w:val="en-US"/>
        </w:rPr>
      </w:pPr>
      <w:bookmarkStart w:id="48" w:name="_Toc63183135"/>
      <w:r w:rsidRPr="009A72B4">
        <w:rPr>
          <w:highlight w:val="red"/>
          <w:lang w:val="en-US"/>
        </w:rPr>
        <w:t>Crash Team Racing Nitro Fueled</w:t>
      </w:r>
      <w:bookmarkEnd w:id="46"/>
      <w:bookmarkEnd w:id="47"/>
      <w:bookmarkEnd w:id="48"/>
    </w:p>
    <w:p w14:paraId="1B7D391E" w14:textId="299A529E" w:rsidR="002B68AB" w:rsidRPr="0029469D" w:rsidRDefault="00B3160A" w:rsidP="002B68AB">
      <w:pPr>
        <w:rPr>
          <w:lang w:val="en-US"/>
        </w:rPr>
      </w:pPr>
      <w:r w:rsidRPr="0029469D">
        <w:rPr>
          <w:lang w:val="en-US"/>
        </w:rPr>
        <w:lastRenderedPageBreak/>
        <w:t xml:space="preserve">Para </w:t>
      </w:r>
      <w:proofErr w:type="spellStart"/>
      <w:r w:rsidRPr="0029469D">
        <w:rPr>
          <w:lang w:val="en-US"/>
        </w:rPr>
        <w:t>acabar</w:t>
      </w:r>
      <w:proofErr w:type="spellEnd"/>
      <w:r w:rsidR="002B68AB" w:rsidRPr="0029469D">
        <w:rPr>
          <w:lang w:val="en-US"/>
        </w:rPr>
        <w:t xml:space="preserve"> Crash Team Racing Nitro Fueled</w:t>
      </w:r>
      <w:r w:rsidRPr="0029469D">
        <w:rPr>
          <w:lang w:val="en-US"/>
        </w:rPr>
        <w:t xml:space="preserve"> </w:t>
      </w:r>
      <w:r w:rsidRPr="00E51B1E">
        <w:fldChar w:fldCharType="begin"/>
      </w:r>
      <w:r w:rsidRPr="0029469D">
        <w:rPr>
          <w:lang w:val="en-US"/>
        </w:rPr>
        <w:instrText xml:space="preserve"> ADDIN ZOTERO_ITEM CSL_CITATION {"citationID":"MJMvKNhp","properties":{"formattedCitation":"(Beenox, 2019)","plainCitation":"(Beenox, 2019)","noteIndex":0},"citationItems":[{"id":26,"uris":["http://zotero.org/users/local/eauejolH/items/ZV296X24"],"uri":["http://zotero.org/users/local/eauejolH/items/ZV296X24"],"itemData":{"id":26,"type":"book","title":"Crash Team Racing Nitro Fueled","author":[{"literal":"Beenox"}],"issued":{"date-parts":[["2019",6,21]]}}}],"schema":"https://github.com/citation-style-language/schema/raw/master/csl-citation.json"} </w:instrText>
      </w:r>
      <w:r w:rsidRPr="00E51B1E">
        <w:fldChar w:fldCharType="separate"/>
      </w:r>
      <w:r w:rsidRPr="0029469D">
        <w:rPr>
          <w:rFonts w:cs="Times New Roman"/>
          <w:lang w:val="en-US"/>
        </w:rPr>
        <w:t>(Beenox, 2019)</w:t>
      </w:r>
      <w:r w:rsidRPr="00E51B1E">
        <w:fldChar w:fldCharType="end"/>
      </w:r>
      <w:r w:rsidRPr="0029469D">
        <w:rPr>
          <w:lang w:val="en-US"/>
        </w:rPr>
        <w:t xml:space="preserve">, remake del </w:t>
      </w:r>
      <w:proofErr w:type="spellStart"/>
      <w:r w:rsidRPr="0029469D">
        <w:rPr>
          <w:lang w:val="en-US"/>
        </w:rPr>
        <w:t>mítico</w:t>
      </w:r>
      <w:proofErr w:type="spellEnd"/>
      <w:r w:rsidR="00E51B1E" w:rsidRPr="0029469D">
        <w:rPr>
          <w:lang w:val="en-US"/>
        </w:rPr>
        <w:t xml:space="preserve"> </w:t>
      </w:r>
      <w:proofErr w:type="spellStart"/>
      <w:r w:rsidRPr="0029469D">
        <w:rPr>
          <w:lang w:val="en-US"/>
        </w:rPr>
        <w:t>juego</w:t>
      </w:r>
      <w:proofErr w:type="spellEnd"/>
      <w:r w:rsidRPr="0029469D">
        <w:rPr>
          <w:lang w:val="en-US"/>
        </w:rPr>
        <w:t xml:space="preserve"> Crash Team Racing </w:t>
      </w:r>
      <w:r w:rsidRPr="00E51B1E">
        <w:fldChar w:fldCharType="begin"/>
      </w:r>
      <w:r w:rsidRPr="0029469D">
        <w:rPr>
          <w:lang w:val="en-US"/>
        </w:rPr>
        <w:instrText xml:space="preserve"> ADDIN ZOTERO_ITEM CSL_CITATION {"citationID":"8a0PSMHB","properties":{"formattedCitation":"(Naughty Dog, 1999)","plainCitation":"(Naughty Dog, 1999)","noteIndex":0},"citationItems":[{"id":27,"uris":["http://zotero.org/users/local/eauejolH/items/P9ZT6LW8"],"uri":["http://zotero.org/users/local/eauejolH/items/P9ZT6LW8"],"itemData":{"id":27,"type":"book","title":"Crash Team Racing","author":[{"literal":"Naughty Dog"}],"issued":{"date-parts":[["1999",9,30]]}}}],"schema":"https://github.com/citation-style-language/schema/raw/master/csl-citation.json"} </w:instrText>
      </w:r>
      <w:r w:rsidRPr="00E51B1E">
        <w:fldChar w:fldCharType="separate"/>
      </w:r>
      <w:r w:rsidRPr="0029469D">
        <w:rPr>
          <w:rFonts w:cs="Times New Roman"/>
          <w:lang w:val="en-US"/>
        </w:rPr>
        <w:t>(Naughty Dog, 1999)</w:t>
      </w:r>
      <w:r w:rsidRPr="00E51B1E">
        <w:fldChar w:fldCharType="end"/>
      </w:r>
      <w:r w:rsidRPr="0029469D">
        <w:rPr>
          <w:lang w:val="en-US"/>
        </w:rPr>
        <w:t xml:space="preserve"> de PlayStation 1.</w:t>
      </w:r>
    </w:p>
    <w:p w14:paraId="7BD373A2" w14:textId="61E980BF" w:rsidR="00731ADE" w:rsidRPr="009A72B4" w:rsidRDefault="00731ADE" w:rsidP="00DF4A77">
      <w:pPr>
        <w:pStyle w:val="Ttol4"/>
        <w:rPr>
          <w:highlight w:val="yellow"/>
        </w:rPr>
      </w:pPr>
      <w:r w:rsidRPr="009A72B4">
        <w:rPr>
          <w:highlight w:val="yellow"/>
        </w:rPr>
        <w:t>Controles</w:t>
      </w:r>
    </w:p>
    <w:p w14:paraId="73B9E1C3" w14:textId="36C2501D" w:rsidR="002B68AB" w:rsidRPr="002B0B17" w:rsidRDefault="002B68AB" w:rsidP="002B68AB">
      <w:r w:rsidRPr="002B0B17">
        <w:t>Teniendo como referencia el mando de la Switch, Crash Team Racing Nitro Fueled tiene los siguientes controles:</w:t>
      </w:r>
    </w:p>
    <w:p w14:paraId="3D16DCF1" w14:textId="363C9A60" w:rsidR="002B68AB" w:rsidRDefault="00C82218" w:rsidP="002B68AB">
      <w:pPr>
        <w:pStyle w:val="Pargrafdellista"/>
        <w:numPr>
          <w:ilvl w:val="0"/>
          <w:numId w:val="33"/>
        </w:numPr>
      </w:pPr>
      <w:r>
        <w:t>B</w:t>
      </w:r>
      <w:r w:rsidR="002B68AB">
        <w:t>: Acelerar</w:t>
      </w:r>
    </w:p>
    <w:p w14:paraId="3126EC88" w14:textId="734BE956" w:rsidR="002B68AB" w:rsidRDefault="00C82218" w:rsidP="002B68AB">
      <w:pPr>
        <w:pStyle w:val="Pargrafdellista"/>
        <w:numPr>
          <w:ilvl w:val="0"/>
          <w:numId w:val="33"/>
        </w:numPr>
      </w:pPr>
      <w:r>
        <w:t>Y</w:t>
      </w:r>
      <w:r w:rsidR="002B68AB">
        <w:t>: Frenar</w:t>
      </w:r>
    </w:p>
    <w:p w14:paraId="42438D3D" w14:textId="00E7E63F" w:rsidR="00C82218" w:rsidRDefault="00C82218" w:rsidP="002B68AB">
      <w:pPr>
        <w:pStyle w:val="Pargrafdellista"/>
        <w:numPr>
          <w:ilvl w:val="0"/>
          <w:numId w:val="33"/>
        </w:numPr>
      </w:pPr>
      <w:r>
        <w:t>L/R: Derrapar</w:t>
      </w:r>
    </w:p>
    <w:p w14:paraId="3D4CF539" w14:textId="77777777" w:rsidR="002B68AB" w:rsidRDefault="002B68AB" w:rsidP="002B68AB">
      <w:pPr>
        <w:pStyle w:val="Pargrafdellista"/>
        <w:numPr>
          <w:ilvl w:val="0"/>
          <w:numId w:val="33"/>
        </w:numPr>
      </w:pPr>
      <w:r>
        <w:t>A: Lanzar objeto</w:t>
      </w:r>
    </w:p>
    <w:p w14:paraId="4C68610D" w14:textId="77777777" w:rsidR="002B68AB" w:rsidRDefault="002B68AB" w:rsidP="002B68AB">
      <w:pPr>
        <w:pStyle w:val="Pargrafdellista"/>
        <w:numPr>
          <w:ilvl w:val="0"/>
          <w:numId w:val="33"/>
        </w:numPr>
      </w:pPr>
      <w:r>
        <w:t>X: Habilidad de Equipo</w:t>
      </w:r>
    </w:p>
    <w:p w14:paraId="5B60054A" w14:textId="77777777" w:rsidR="002B68AB" w:rsidRPr="00731ADE" w:rsidRDefault="002B68AB" w:rsidP="002B68AB">
      <w:pPr>
        <w:pStyle w:val="Pargrafdellista"/>
        <w:numPr>
          <w:ilvl w:val="0"/>
          <w:numId w:val="33"/>
        </w:numPr>
      </w:pPr>
      <w:r>
        <w:t>Joystick Izquierdo: Girar</w:t>
      </w:r>
    </w:p>
    <w:p w14:paraId="36F91666" w14:textId="7BFB8969" w:rsidR="002C5CD1" w:rsidRPr="0056381E" w:rsidRDefault="002C5CD1" w:rsidP="00DF4A77">
      <w:pPr>
        <w:pStyle w:val="Ttol4"/>
        <w:rPr>
          <w:highlight w:val="yellow"/>
        </w:rPr>
      </w:pPr>
      <w:r w:rsidRPr="0056381E">
        <w:rPr>
          <w:highlight w:val="yellow"/>
        </w:rPr>
        <w:t>Mecánicas</w:t>
      </w:r>
    </w:p>
    <w:p w14:paraId="0CDD1DAD" w14:textId="2A117553" w:rsidR="002C5CD1" w:rsidRPr="002C5CD1" w:rsidRDefault="00D71B4B" w:rsidP="002C5CD1">
      <w:r w:rsidRPr="00D71B4B">
        <w:t>TODO</w:t>
      </w:r>
    </w:p>
    <w:p w14:paraId="19C8286D" w14:textId="77777777" w:rsidR="002C5CD1" w:rsidRPr="00D94D5F" w:rsidRDefault="002C5CD1" w:rsidP="00DF4A77">
      <w:pPr>
        <w:pStyle w:val="Ttol4"/>
        <w:rPr>
          <w:highlight w:val="yellow"/>
        </w:rPr>
      </w:pPr>
      <w:r w:rsidRPr="00D94D5F">
        <w:rPr>
          <w:highlight w:val="yellow"/>
        </w:rPr>
        <w:t>Modos de Juego</w:t>
      </w:r>
    </w:p>
    <w:p w14:paraId="2EC3A861" w14:textId="73882D72" w:rsidR="002C5CD1" w:rsidRPr="002C5CD1" w:rsidRDefault="00D71B4B" w:rsidP="002C5CD1">
      <w:r w:rsidRPr="00D71B4B">
        <w:t>TODO</w:t>
      </w:r>
    </w:p>
    <w:p w14:paraId="66C916F4" w14:textId="77777777" w:rsidR="004705D2" w:rsidRPr="008A6589" w:rsidRDefault="004705D2" w:rsidP="00883827">
      <w:pPr>
        <w:rPr>
          <w:lang w:val="en-US"/>
        </w:rPr>
      </w:pPr>
    </w:p>
    <w:p w14:paraId="68C2A8AF" w14:textId="2CAC55A9" w:rsidR="006A1A5B" w:rsidRPr="008A6589" w:rsidRDefault="006A1A5B" w:rsidP="00883827">
      <w:pPr>
        <w:pStyle w:val="captol"/>
        <w:rPr>
          <w:lang w:val="en-US"/>
        </w:rPr>
        <w:sectPr w:rsidR="006A1A5B" w:rsidRPr="008A6589" w:rsidSect="000B5247">
          <w:headerReference w:type="default" r:id="rId19"/>
          <w:type w:val="oddPage"/>
          <w:pgSz w:w="11906" w:h="16838" w:code="9"/>
          <w:pgMar w:top="1701" w:right="1418" w:bottom="1418" w:left="1418" w:header="709" w:footer="709" w:gutter="284"/>
          <w:cols w:space="708"/>
          <w:docGrid w:linePitch="360"/>
        </w:sectPr>
      </w:pPr>
    </w:p>
    <w:p w14:paraId="14A83CE8" w14:textId="1400FFAE" w:rsidR="006A1A5B" w:rsidRPr="00C11E7D" w:rsidRDefault="00850C4E" w:rsidP="006C682C">
      <w:pPr>
        <w:pStyle w:val="Ttol1"/>
        <w:rPr>
          <w:highlight w:val="yellow"/>
        </w:rPr>
      </w:pPr>
      <w:bookmarkStart w:id="49" w:name="_Toc60338164"/>
      <w:bookmarkStart w:id="50" w:name="_Hlk60246115"/>
      <w:bookmarkStart w:id="51" w:name="_Ref57125730"/>
      <w:bookmarkStart w:id="52" w:name="_Toc57196830"/>
      <w:bookmarkStart w:id="53" w:name="_Toc63183136"/>
      <w:r w:rsidRPr="006C682C">
        <w:rPr>
          <w:highlight w:val="yellow"/>
        </w:rPr>
        <w:lastRenderedPageBreak/>
        <w:t>MARCO</w:t>
      </w:r>
      <w:r w:rsidRPr="00C11E7D">
        <w:rPr>
          <w:highlight w:val="yellow"/>
        </w:rPr>
        <w:t xml:space="preserve"> TEÓRICO</w:t>
      </w:r>
      <w:bookmarkEnd w:id="49"/>
      <w:bookmarkEnd w:id="53"/>
    </w:p>
    <w:p w14:paraId="6048E5D2" w14:textId="6477F1DA" w:rsidR="001D0A0F" w:rsidRPr="00243FB3" w:rsidRDefault="00E31017" w:rsidP="000A2A0D">
      <w:pPr>
        <w:pStyle w:val="Ttol2"/>
        <w:rPr>
          <w:highlight w:val="magenta"/>
        </w:rPr>
      </w:pPr>
      <w:bookmarkStart w:id="54" w:name="_Toc63183137"/>
      <w:bookmarkEnd w:id="50"/>
      <w:r w:rsidRPr="00243FB3">
        <w:rPr>
          <w:highlight w:val="magenta"/>
        </w:rPr>
        <w:t>Del Multijugador Local al Multijugador En Línea</w:t>
      </w:r>
      <w:bookmarkEnd w:id="54"/>
    </w:p>
    <w:p w14:paraId="2213EEA5" w14:textId="67A58AEB" w:rsidR="00524352" w:rsidRPr="0020755D" w:rsidRDefault="00524352" w:rsidP="00DF4A77">
      <w:pPr>
        <w:pStyle w:val="Ttol3"/>
        <w:rPr>
          <w:highlight w:val="yellow"/>
        </w:rPr>
      </w:pPr>
      <w:bookmarkStart w:id="55" w:name="_Toc63183138"/>
      <w:r w:rsidRPr="0020755D">
        <w:rPr>
          <w:highlight w:val="yellow"/>
        </w:rPr>
        <w:t>Evolución de los Multijugadores</w:t>
      </w:r>
      <w:bookmarkEnd w:id="55"/>
    </w:p>
    <w:p w14:paraId="54CF4D36" w14:textId="62FEE5C0" w:rsidR="001D0A0F" w:rsidRPr="002B0B17" w:rsidRDefault="00F16449" w:rsidP="001D0A0F">
      <w:r w:rsidRPr="002B0B17">
        <w:t xml:space="preserve">El multijugador en los videojuegos existe, prácticamente desde su creación. Tennis for Two </w:t>
      </w:r>
      <w:r w:rsidR="00D10201" w:rsidRPr="002B0B17">
        <w:fldChar w:fldCharType="begin"/>
      </w:r>
      <w:r w:rsidR="00D10201" w:rsidRPr="002B0B17">
        <w:instrText xml:space="preserve"> ADDIN ZOTERO_ITEM CSL_CITATION {"citationID":"hOMjQeUi","properties":{"formattedCitation":"(William Higginbotham, 1958)","plainCitation":"(William Higginbotham, 1958)","noteIndex":0},"citationItems":[{"id":18,"uris":["http://zotero.org/users/local/eauejolH/items/ACR4IT79"],"uri":["http://zotero.org/users/local/eauejolH/items/ACR4IT79"],"itemData":{"id":18,"type":"book","title":"Table for Two","author":[{"literal":"William Higginbotham"}],"issued":{"date-parts":[["1958",10,18]]}}}],"schema":"https://github.com/citation-style-language/schema/raw/master/csl-citation.json"} </w:instrText>
      </w:r>
      <w:r w:rsidR="00D10201" w:rsidRPr="002B0B17">
        <w:fldChar w:fldCharType="separate"/>
      </w:r>
      <w:r w:rsidR="00D10201" w:rsidRPr="002B0B17">
        <w:rPr>
          <w:rFonts w:cs="Times New Roman"/>
        </w:rPr>
        <w:t>(William Higginbotham, 1958)</w:t>
      </w:r>
      <w:r w:rsidR="00D10201" w:rsidRPr="002B0B17">
        <w:fldChar w:fldCharType="end"/>
      </w:r>
      <w:r w:rsidRPr="002B0B17">
        <w:t>, que fue hecho en un osciloscopio, era un juego para dos jugadores, por ello multijugador.</w:t>
      </w:r>
    </w:p>
    <w:p w14:paraId="6803A95F" w14:textId="773C3E0D" w:rsidR="00F16449" w:rsidRPr="002B0B17" w:rsidRDefault="00F16449" w:rsidP="001D0A0F">
      <w:r w:rsidRPr="002B0B17">
        <w:t>El primer juego multijugador en línea surgió el año 1973, para PLATO</w:t>
      </w:r>
      <w:r w:rsidR="005D24E4" w:rsidRPr="002B0B17">
        <w:t xml:space="preserve"> </w:t>
      </w:r>
      <w:r w:rsidR="005D24E4" w:rsidRPr="002B0B17">
        <w:fldChar w:fldCharType="begin"/>
      </w:r>
      <w:r w:rsidR="005D24E4" w:rsidRPr="002B0B17">
        <w:instrText xml:space="preserve"> ADDIN ZOTERO_ITEM CSL_CITATION {"citationID":"OZGWQ79J","properties":{"formattedCitation":"(Universidad de Illinois, 1960)","plainCitation":"(Universidad de Illinois, 1960)","noteIndex":0},"citationItems":[{"id":13,"uris":["http://zotero.org/users/local/eauejolH/items/PHA2X9MJ"],"uri":["http://zotero.org/users/local/eauejolH/items/PHA2X9MJ"],"itemData":{"id":13,"type":"book","title":"PLATO","URL":"https://distributedmuseum.illinois.edu/exhibit/plato/","author":[{"literal":"Universidad de Illinois"}],"issued":{"date-parts":[["1960"]]}}}],"schema":"https://github.com/citation-style-language/schema/raw/master/csl-citation.json"} </w:instrText>
      </w:r>
      <w:r w:rsidR="005D24E4" w:rsidRPr="002B0B17">
        <w:fldChar w:fldCharType="separate"/>
      </w:r>
      <w:r w:rsidR="005D24E4" w:rsidRPr="002B0B17">
        <w:rPr>
          <w:rFonts w:cs="Times New Roman"/>
        </w:rPr>
        <w:t>(Universidad de Illinois, 1960)</w:t>
      </w:r>
      <w:r w:rsidR="005D24E4" w:rsidRPr="002B0B17">
        <w:fldChar w:fldCharType="end"/>
      </w:r>
      <w:r w:rsidRPr="002B0B17">
        <w:t>, que fue una de las primeras máquinas con un sistema de internet</w:t>
      </w:r>
      <w:r w:rsidR="00850C4E">
        <w:t>. E</w:t>
      </w:r>
      <w:r w:rsidR="005D24E4" w:rsidRPr="002B0B17">
        <w:t xml:space="preserve">se juego se llama </w:t>
      </w:r>
      <w:proofErr w:type="spellStart"/>
      <w:r w:rsidR="005D24E4" w:rsidRPr="002B0B17">
        <w:t>Empire</w:t>
      </w:r>
      <w:proofErr w:type="spellEnd"/>
      <w:r w:rsidR="007D2366" w:rsidRPr="002B0B17">
        <w:t xml:space="preserve"> </w:t>
      </w:r>
      <w:r w:rsidR="005D24E4" w:rsidRPr="002B0B17">
        <w:fldChar w:fldCharType="begin"/>
      </w:r>
      <w:r w:rsidR="00624ADB" w:rsidRPr="002B0B17">
        <w:instrText xml:space="preserve"> ADDIN ZOTERO_ITEM CSL_CITATION {"citationID":"6msVWBBI","properties":{"formattedCitation":"(Daleske, 1973)","plainCitation":"(Daleske, 1973)","noteIndex":0},"citationItems":[{"id":19,"uris":["http://zotero.org/users/local/eauejolH/items/VJEYCVQG"],"uri":["http://zotero.org/users/local/eauejolH/items/VJEYCVQG"],"itemData":{"id":19,"type":"book","title":"Empire","author":[{"family":"Daleske","given":"John"}],"issued":{"date-parts":[["1973"]]}}}],"schema":"https://github.com/citation-style-language/schema/raw/master/csl-citation.json"} </w:instrText>
      </w:r>
      <w:r w:rsidR="005D24E4" w:rsidRPr="002B0B17">
        <w:fldChar w:fldCharType="separate"/>
      </w:r>
      <w:r w:rsidR="00624ADB" w:rsidRPr="002B0B17">
        <w:rPr>
          <w:rFonts w:cs="Times New Roman"/>
        </w:rPr>
        <w:t>(Daleske, 1973)</w:t>
      </w:r>
      <w:r w:rsidR="005D24E4" w:rsidRPr="002B0B17">
        <w:fldChar w:fldCharType="end"/>
      </w:r>
      <w:r w:rsidR="005D24E4" w:rsidRPr="002B0B17">
        <w:t>, un juego de estrategia por turnos. Aunque prácticamente surgió a la par que Maze War</w:t>
      </w:r>
      <w:r w:rsidR="002C5CD1" w:rsidRPr="002B0B17">
        <w:t xml:space="preserve"> </w:t>
      </w:r>
      <w:r w:rsidR="002C5CD1" w:rsidRPr="002B0B17">
        <w:fldChar w:fldCharType="begin"/>
      </w:r>
      <w:r w:rsidR="00624ADB" w:rsidRPr="002B0B17">
        <w:instrText xml:space="preserve"> ADDIN ZOTERO_ITEM CSL_CITATION {"citationID":"AHmCKZgL","properties":{"formattedCitation":"(Jim Bowery, 1974)","plainCitation":"(Jim Bowery, 1974)","noteIndex":0},"citationItems":[{"id":20,"uris":["http://zotero.org/users/local/eauejolH/items/D9QSRSZH"],"uri":["http://zotero.org/users/local/eauejolH/items/D9QSRSZH"],"itemData":{"id":20,"type":"book","title":"Maze War","author":[{"literal":"Jim Bowery"}],"issued":{"date-parts":[["1974"]]}}}],"schema":"https://github.com/citation-style-language/schema/raw/master/csl-citation.json"} </w:instrText>
      </w:r>
      <w:r w:rsidR="002C5CD1" w:rsidRPr="002B0B17">
        <w:fldChar w:fldCharType="separate"/>
      </w:r>
      <w:r w:rsidR="00624ADB" w:rsidRPr="002B0B17">
        <w:rPr>
          <w:rFonts w:cs="Times New Roman"/>
        </w:rPr>
        <w:t>(Jim Bowery, 1974)</w:t>
      </w:r>
      <w:r w:rsidR="002C5CD1" w:rsidRPr="002B0B17">
        <w:fldChar w:fldCharType="end"/>
      </w:r>
      <w:r w:rsidR="005D24E4" w:rsidRPr="002B0B17">
        <w:t xml:space="preserve"> un juego de disparos en primera persona en línea.</w:t>
      </w:r>
    </w:p>
    <w:p w14:paraId="16B342B5" w14:textId="77777777" w:rsidR="002B68AB" w:rsidRPr="002B0B17" w:rsidRDefault="005D24E4" w:rsidP="002B68AB">
      <w:pPr>
        <w:keepNext/>
        <w:jc w:val="center"/>
      </w:pPr>
      <w:r w:rsidRPr="002B0B17">
        <w:rPr>
          <w:noProof/>
        </w:rPr>
        <w:drawing>
          <wp:inline distT="0" distB="0" distL="0" distR="0" wp14:anchorId="0E98FFF4" wp14:editId="6145B3E7">
            <wp:extent cx="3009900" cy="3009900"/>
            <wp:effectExtent l="0" t="0" r="0" b="0"/>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09900" cy="3009900"/>
                    </a:xfrm>
                    <a:prstGeom prst="rect">
                      <a:avLst/>
                    </a:prstGeom>
                    <a:noFill/>
                    <a:ln>
                      <a:noFill/>
                    </a:ln>
                  </pic:spPr>
                </pic:pic>
              </a:graphicData>
            </a:graphic>
          </wp:inline>
        </w:drawing>
      </w:r>
    </w:p>
    <w:p w14:paraId="026877C8" w14:textId="6E66B9C3" w:rsidR="005D24E4" w:rsidRPr="002B0B17" w:rsidRDefault="002B68AB" w:rsidP="002B68AB">
      <w:pPr>
        <w:pStyle w:val="Llegenda"/>
      </w:pPr>
      <w:bookmarkStart w:id="56" w:name="_Toc62757641"/>
      <w:r w:rsidRPr="002B0B17">
        <w:t xml:space="preserve">Figura </w:t>
      </w:r>
      <w:fldSimple w:instr=" STYLEREF 1 \s ">
        <w:r w:rsidR="00AD7D60" w:rsidRPr="002B0B17">
          <w:rPr>
            <w:noProof/>
          </w:rPr>
          <w:t>4</w:t>
        </w:r>
      </w:fldSimple>
      <w:r w:rsidR="00AD7D60" w:rsidRPr="002B0B17">
        <w:t>.</w:t>
      </w:r>
      <w:fldSimple w:instr=" SEQ Figura \* ARABIC \s 1 ">
        <w:r w:rsidR="00AD7D60" w:rsidRPr="002B0B17">
          <w:rPr>
            <w:noProof/>
          </w:rPr>
          <w:t>1</w:t>
        </w:r>
      </w:fldSimple>
      <w:r w:rsidRPr="002B0B17">
        <w:t>: Imagen del juego de Empire.</w:t>
      </w:r>
      <w:bookmarkEnd w:id="56"/>
    </w:p>
    <w:p w14:paraId="49FBD809" w14:textId="6BD8093B" w:rsidR="002C5CD1" w:rsidRPr="002B0B17" w:rsidRDefault="002C5CD1" w:rsidP="001D0A0F">
      <w:r w:rsidRPr="002B0B17">
        <w:t xml:space="preserve">Pero no fue hasta que salió el juego en LAN que hubo un incremento de demanda de este género de juegos. El juego en LAN, según </w:t>
      </w:r>
      <w:r w:rsidRPr="002B0B17">
        <w:fldChar w:fldCharType="begin"/>
      </w:r>
      <w:r w:rsidRPr="002B0B17">
        <w:instrText xml:space="preserve"> ADDIN ZOTERO_ITEM CSL_CITATION {"citationID":"U0c9QXCS","properties":{"formattedCitation":"(Glazer &amp; Sanjay Madhav, 2016)","plainCitation":"(Glazer &amp;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2B0B17">
        <w:fldChar w:fldCharType="separate"/>
      </w:r>
      <w:r w:rsidRPr="002B0B17">
        <w:rPr>
          <w:rFonts w:cs="Times New Roman"/>
        </w:rPr>
        <w:t>(Glazer &amp; Sanjay Madhav, 2016)</w:t>
      </w:r>
      <w:r w:rsidRPr="002B0B17">
        <w:fldChar w:fldCharType="end"/>
      </w:r>
      <w:r w:rsidRPr="002B0B17">
        <w:t xml:space="preserve"> se caracteriza ser un multijugador en red, pero requiere de estar en la misma red de internet</w:t>
      </w:r>
      <w:r w:rsidR="007D2366" w:rsidRPr="002B0B17">
        <w:t>.</w:t>
      </w:r>
    </w:p>
    <w:p w14:paraId="25930BEF" w14:textId="670C036F" w:rsidR="00D95CBD" w:rsidRPr="002B0B17" w:rsidRDefault="002C5CD1" w:rsidP="001D0A0F">
      <w:r w:rsidRPr="002B0B17">
        <w:lastRenderedPageBreak/>
        <w:t xml:space="preserve"> El primero en usar de esa </w:t>
      </w:r>
      <w:r w:rsidR="00C11E7D" w:rsidRPr="002B0B17">
        <w:t>tecnología</w:t>
      </w:r>
      <w:r w:rsidRPr="002B0B17">
        <w:t xml:space="preserve"> fue Doom</w:t>
      </w:r>
      <w:r w:rsidR="008259F1" w:rsidRPr="002B0B17">
        <w:t xml:space="preserve"> </w:t>
      </w:r>
      <w:r w:rsidR="008259F1" w:rsidRPr="002B0B17">
        <w:fldChar w:fldCharType="begin"/>
      </w:r>
      <w:r w:rsidR="00624ADB" w:rsidRPr="002B0B17">
        <w:instrText xml:space="preserve"> ADDIN ZOTERO_ITEM CSL_CITATION {"citationID":"CWGz7dAA","properties":{"formattedCitation":"(ID Software, 1993)","plainCitation":"(ID Software, 1993)","noteIndex":0},"citationItems":[{"id":21,"uris":["http://zotero.org/users/local/eauejolH/items/ZQSWA3YM"],"uri":["http://zotero.org/users/local/eauejolH/items/ZQSWA3YM"],"itemData":{"id":21,"type":"book","title":"Doom","author":[{"literal":"ID Software"}],"issued":{"date-parts":[["1993"]]}}}],"schema":"https://github.com/citation-style-language/schema/raw/master/csl-citation.json"} </w:instrText>
      </w:r>
      <w:r w:rsidR="008259F1" w:rsidRPr="002B0B17">
        <w:fldChar w:fldCharType="separate"/>
      </w:r>
      <w:r w:rsidR="00624ADB" w:rsidRPr="002B0B17">
        <w:rPr>
          <w:rFonts w:cs="Times New Roman"/>
        </w:rPr>
        <w:t>(ID Software, 1993)</w:t>
      </w:r>
      <w:r w:rsidR="008259F1" w:rsidRPr="002B0B17">
        <w:fldChar w:fldCharType="end"/>
      </w:r>
      <w:r w:rsidRPr="002B0B17">
        <w:t>.</w:t>
      </w:r>
    </w:p>
    <w:p w14:paraId="40BAED20" w14:textId="5E27B0FA" w:rsidR="00D71B4B" w:rsidRPr="002C5CD1" w:rsidRDefault="00D71B4B" w:rsidP="001D0A0F">
      <w:r w:rsidRPr="00980834">
        <w:rPr>
          <w:highlight w:val="yellow"/>
        </w:rPr>
        <w:t>TODO</w:t>
      </w:r>
    </w:p>
    <w:p w14:paraId="448BA217" w14:textId="210AD516" w:rsidR="00E31017" w:rsidRPr="00457485" w:rsidRDefault="00E31017" w:rsidP="00DF4A77">
      <w:pPr>
        <w:pStyle w:val="Ttol3"/>
        <w:rPr>
          <w:highlight w:val="magenta"/>
        </w:rPr>
      </w:pPr>
      <w:bookmarkStart w:id="57" w:name="_Toc63183139"/>
      <w:r w:rsidRPr="00457485">
        <w:rPr>
          <w:highlight w:val="magenta"/>
        </w:rPr>
        <w:t>Multijugador Local</w:t>
      </w:r>
      <w:bookmarkEnd w:id="57"/>
    </w:p>
    <w:p w14:paraId="220E2856" w14:textId="6D1EE5AB" w:rsidR="001D0A0F" w:rsidRPr="002B0B17" w:rsidRDefault="003828B5" w:rsidP="001D0A0F">
      <w:r w:rsidRPr="002B0B17">
        <w:t xml:space="preserve">Según </w:t>
      </w:r>
      <w:r w:rsidRPr="002B0B17">
        <w:fldChar w:fldCharType="begin"/>
      </w:r>
      <w:r w:rsidRPr="002B0B17">
        <w:instrText xml:space="preserve"> ADDIN ZOTERO_ITEM CSL_CITATION {"citationID":"vRnTiDxX","properties":{"formattedCitation":"(Glazer &amp; Sanjay Madhav, 2016)","plainCitation":"(Glazer &amp;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2B0B17">
        <w:fldChar w:fldCharType="separate"/>
      </w:r>
      <w:r w:rsidRPr="002B0B17">
        <w:rPr>
          <w:rFonts w:cs="Times New Roman"/>
        </w:rPr>
        <w:t>(Glazer &amp; Sanjay Madhav, 2016)</w:t>
      </w:r>
      <w:r w:rsidRPr="002B0B17">
        <w:fldChar w:fldCharType="end"/>
      </w:r>
      <w:r w:rsidRPr="002B0B17">
        <w:t xml:space="preserve"> un juego con multijugador local es aquel que está diseñado para jugar diferentes personas en el mismo ordenador. Un ejemplo de ellos son l</w:t>
      </w:r>
      <w:r w:rsidR="00D95CBD" w:rsidRPr="002B0B17">
        <w:t>a saga</w:t>
      </w:r>
      <w:r w:rsidRPr="002B0B17">
        <w:t xml:space="preserve"> Mario Kart</w:t>
      </w:r>
      <w:r w:rsidR="00D95CBD" w:rsidRPr="002B0B17">
        <w:t xml:space="preserve"> </w:t>
      </w:r>
      <w:r w:rsidR="00D95CBD" w:rsidRPr="002B0B17">
        <w:fldChar w:fldCharType="begin"/>
      </w:r>
      <w:r w:rsidR="00D95CBD" w:rsidRPr="002B0B17">
        <w:instrText xml:space="preserve"> ADDIN ZOTERO_ITEM CSL_CITATION {"citationID":"PKUKFNtc","properties":{"formattedCitation":"(Nintendo, 1992)","plainCitation":"(Nintendo, 1992)","noteIndex":0},"citationItems":[{"id":15,"uris":["http://zotero.org/users/local/eauejolH/items/BPV3ZBMV"],"uri":["http://zotero.org/users/local/eauejolH/items/BPV3ZBMV"],"itemData":{"id":15,"type":"book","title":"Super Mario Kart","author":[{"literal":"Nintendo"}],"issued":{"date-parts":[["1992",8,27]]}}}],"schema":"https://github.com/citation-style-language/schema/raw/master/csl-citation.json"} </w:instrText>
      </w:r>
      <w:r w:rsidR="00D95CBD" w:rsidRPr="002B0B17">
        <w:fldChar w:fldCharType="separate"/>
      </w:r>
      <w:r w:rsidR="00D95CBD" w:rsidRPr="002B0B17">
        <w:rPr>
          <w:rFonts w:cs="Times New Roman"/>
        </w:rPr>
        <w:t>(Nintendo, 1992)</w:t>
      </w:r>
      <w:r w:rsidR="00D95CBD" w:rsidRPr="002B0B17">
        <w:fldChar w:fldCharType="end"/>
      </w:r>
      <w:r w:rsidRPr="002B0B17">
        <w:t xml:space="preserve"> (antes del 8</w:t>
      </w:r>
      <w:r w:rsidR="00D95CBD" w:rsidRPr="002B0B17">
        <w:t xml:space="preserve"> que introduce el juego en línea</w:t>
      </w:r>
      <w:r w:rsidRPr="002B0B17">
        <w:t>)</w:t>
      </w:r>
      <w:r w:rsidR="006A75D4">
        <w:t>,</w:t>
      </w:r>
      <w:r w:rsidRPr="002B0B17">
        <w:t xml:space="preserve"> el Final Fantasy Chrystal Chronicles </w:t>
      </w:r>
      <w:r w:rsidRPr="002B0B17">
        <w:fldChar w:fldCharType="begin"/>
      </w:r>
      <w:r w:rsidRPr="002B0B17">
        <w:instrText xml:space="preserve"> ADDIN ZOTERO_ITEM CSL_CITATION {"citationID":"JeW60DCC","properties":{"formattedCitation":"(Square Enix, 2004)","plainCitation":"(Square Enix, 2004)","noteIndex":0},"citationItems":[{"id":14,"uris":["http://zotero.org/users/local/eauejolH/items/FIM52FSR"],"uri":["http://zotero.org/users/local/eauejolH/items/FIM52FSR"],"itemData":{"id":14,"type":"book","title":"Final Fantasy: Crystal Chronicles","author":[{"literal":"Square Enix"}],"issued":{"date-parts":[["2004",3,11]]}}}],"schema":"https://github.com/citation-style-language/schema/raw/master/csl-citation.json"} </w:instrText>
      </w:r>
      <w:r w:rsidRPr="002B0B17">
        <w:fldChar w:fldCharType="separate"/>
      </w:r>
      <w:r w:rsidRPr="002B0B17">
        <w:rPr>
          <w:rFonts w:cs="Times New Roman"/>
        </w:rPr>
        <w:t>(Square Enix, 2004)</w:t>
      </w:r>
      <w:r w:rsidRPr="002B0B17">
        <w:fldChar w:fldCharType="end"/>
      </w:r>
      <w:r w:rsidRPr="002B0B17">
        <w:t>, entre muchos otros</w:t>
      </w:r>
      <w:r w:rsidR="00D95CBD" w:rsidRPr="002B0B17">
        <w:t xml:space="preserve">. Estos juegos implementaban un sistema que permitía </w:t>
      </w:r>
      <w:r w:rsidR="0056381E" w:rsidRPr="002B0B17">
        <w:t>a</w:t>
      </w:r>
      <w:r w:rsidR="00D95CBD" w:rsidRPr="002B0B17">
        <w:t xml:space="preserve"> diversos jugadores jugar contra ellos, Mario Kart, o en cooperativo siguiendo una historia, Final Fantasy Chrystal Chronicles.</w:t>
      </w:r>
    </w:p>
    <w:p w14:paraId="02FA27BC" w14:textId="11CA7DA1" w:rsidR="00D95CBD" w:rsidRPr="002B0B17" w:rsidRDefault="00D95CBD" w:rsidP="001D0A0F">
      <w:r w:rsidRPr="002B0B17">
        <w:t>Este modo tiene alguna ventaja respecto al multijugador en línea, por ejemplo, no hay lag provocado por la conexión a internet</w:t>
      </w:r>
      <w:r w:rsidR="00457485" w:rsidRPr="002B0B17">
        <w:t>.</w:t>
      </w:r>
    </w:p>
    <w:p w14:paraId="29333427" w14:textId="4155410E" w:rsidR="00CE350F" w:rsidRPr="002B0B17" w:rsidRDefault="00D95CBD" w:rsidP="001D0A0F">
      <w:r w:rsidRPr="002B0B17">
        <w:t xml:space="preserve">Por el contrario, para poder disfrutar de las ventajas del multijugador local, necesitas que se </w:t>
      </w:r>
      <w:r w:rsidR="00250095" w:rsidRPr="002B0B17">
        <w:t>esté</w:t>
      </w:r>
      <w:r w:rsidRPr="002B0B17">
        <w:t xml:space="preserve"> jugando en la misma consola, por consiguiente, esos jugadores deben estar en el mismo espacio físico.</w:t>
      </w:r>
    </w:p>
    <w:p w14:paraId="65523D90" w14:textId="379D6DF5" w:rsidR="00E31017" w:rsidRPr="00457485" w:rsidRDefault="00E31017" w:rsidP="00DF4A77">
      <w:pPr>
        <w:pStyle w:val="Ttol3"/>
        <w:rPr>
          <w:highlight w:val="magenta"/>
        </w:rPr>
      </w:pPr>
      <w:bookmarkStart w:id="58" w:name="_Toc63183140"/>
      <w:r w:rsidRPr="00457485">
        <w:rPr>
          <w:highlight w:val="magenta"/>
        </w:rPr>
        <w:t>Multijugador En Línea</w:t>
      </w:r>
      <w:bookmarkEnd w:id="58"/>
    </w:p>
    <w:p w14:paraId="48DBC4D3" w14:textId="756432DB" w:rsidR="001D0A0F" w:rsidRDefault="00D95CBD" w:rsidP="001D0A0F">
      <w:r>
        <w:t xml:space="preserve">Según </w:t>
      </w:r>
      <w:r>
        <w:fldChar w:fldCharType="begin"/>
      </w:r>
      <w:r>
        <w:instrText xml:space="preserve"> ADDIN ZOTERO_ITEM CSL_CITATION {"citationID":"2KHp2uP4","properties":{"formattedCitation":"(Glazer &amp; Sanjay Madhav, 2016)","plainCitation":"(Glazer &amp;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fldChar w:fldCharType="separate"/>
      </w:r>
      <w:r w:rsidRPr="00D95CBD">
        <w:rPr>
          <w:rFonts w:cs="Times New Roman"/>
        </w:rPr>
        <w:t>(Glazer &amp; Sanjay Madhav, 2016)</w:t>
      </w:r>
      <w:r>
        <w:fldChar w:fldCharType="end"/>
      </w:r>
      <w:r>
        <w:t xml:space="preserve"> el multijugador en línea es aquel que requiere de, como mínimo, dos dispositivos conectados el uno del otro en la misma sesión de juego. Un ejemplo pueden ser la saga </w:t>
      </w:r>
      <w:r w:rsidRPr="002B0B17">
        <w:t>Call of Duty</w:t>
      </w:r>
      <w:r>
        <w:t xml:space="preserve"> </w:t>
      </w:r>
      <w:r>
        <w:fldChar w:fldCharType="begin"/>
      </w:r>
      <w:r>
        <w:instrText xml:space="preserve"> ADDIN ZOTERO_ITEM CSL_CITATION {"citationID":"JVGobfrm","properties":{"formattedCitation":"(Activision, 2004)","plainCitation":"(Activision, 2004)","noteIndex":0},"citationItems":[{"id":16,"uris":["http://zotero.org/users/local/eauejolH/items/XEPDUJND"],"uri":["http://zotero.org/users/local/eauejolH/items/XEPDUJND"],"itemData":{"id":16,"type":"book","title":"Call of Duty","author":[{"literal":"Activision"}],"issued":{"date-parts":[["2004",11,16]]}}}],"schema":"https://github.com/citation-style-language/schema/raw/master/csl-citation.json"} </w:instrText>
      </w:r>
      <w:r>
        <w:fldChar w:fldCharType="separate"/>
      </w:r>
      <w:r w:rsidRPr="00D95CBD">
        <w:rPr>
          <w:rFonts w:cs="Times New Roman"/>
        </w:rPr>
        <w:t>(Activision, 2004)</w:t>
      </w:r>
      <w:r>
        <w:fldChar w:fldCharType="end"/>
      </w:r>
      <w:r w:rsidR="00D10201">
        <w:t xml:space="preserve">, el </w:t>
      </w:r>
      <w:r w:rsidR="00D10201" w:rsidRPr="002B0B17">
        <w:t>Minecraft</w:t>
      </w:r>
      <w:r w:rsidR="00D10201">
        <w:t xml:space="preserve"> </w:t>
      </w:r>
      <w:r w:rsidR="00D10201">
        <w:fldChar w:fldCharType="begin"/>
      </w:r>
      <w:r w:rsidR="00D10201">
        <w:instrText xml:space="preserve"> ADDIN ZOTERO_ITEM CSL_CITATION {"citationID":"Q6BMU8s8","properties":{"formattedCitation":"(Mojang, 2011)","plainCitation":"(Mojang, 2011)","noteIndex":0},"citationItems":[{"id":17,"uris":["http://zotero.org/users/local/eauejolH/items/CFCJBT4J"],"uri":["http://zotero.org/users/local/eauejolH/items/CFCJBT4J"],"itemData":{"id":17,"type":"book","title":"Minecraft","author":[{"literal":"Mojang"}],"issued":{"date-parts":[["2011",11,18]]}}}],"schema":"https://github.com/citation-style-language/schema/raw/master/csl-citation.json"} </w:instrText>
      </w:r>
      <w:r w:rsidR="00D10201">
        <w:fldChar w:fldCharType="separate"/>
      </w:r>
      <w:r w:rsidR="00D10201" w:rsidRPr="00D10201">
        <w:rPr>
          <w:rFonts w:cs="Times New Roman"/>
        </w:rPr>
        <w:t>(Mojang, 2011)</w:t>
      </w:r>
      <w:r w:rsidR="00D10201">
        <w:fldChar w:fldCharType="end"/>
      </w:r>
      <w:r w:rsidR="00D10201">
        <w:t>, entre muchos otros.</w:t>
      </w:r>
    </w:p>
    <w:p w14:paraId="1FFFFC83" w14:textId="1F29E777" w:rsidR="005D24E4" w:rsidRDefault="005D24E4" w:rsidP="001D0A0F">
      <w:r>
        <w:t xml:space="preserve">Mientras que, en uno, </w:t>
      </w:r>
      <w:r w:rsidRPr="002B0B17">
        <w:t>Call of Duty</w:t>
      </w:r>
      <w:r>
        <w:t>, su modalidad principal es jugar en competitivo contra otros jugadores</w:t>
      </w:r>
      <w:r w:rsidR="006A75D4">
        <w:t>. E</w:t>
      </w:r>
      <w:r>
        <w:t>l otro se caracteriza por la exploración y la cooperación en un mundo que puedes hacer lo que se te pase por la cabeza.</w:t>
      </w:r>
    </w:p>
    <w:p w14:paraId="2F4D130E" w14:textId="5AEC6EF3" w:rsidR="008A6589" w:rsidRDefault="00D10201" w:rsidP="001D0A0F">
      <w:r>
        <w:t>El multijugador en línea, por lo que respecta al multijugador local, puedes jugar con gente de todo el mundo, conocidos o desconocidos.</w:t>
      </w:r>
    </w:p>
    <w:p w14:paraId="24248027" w14:textId="2F15C813" w:rsidR="00CE350F" w:rsidRDefault="00D10201" w:rsidP="001D0A0F">
      <w:r>
        <w:lastRenderedPageBreak/>
        <w:t>El principal problema que hay es que requiere de conexión a internet, aunque actualmente casi toda la población mundial tiene de ese servicio. En la era moderna de las consolas, el multijugador online requiere de una subscripción de pago.</w:t>
      </w:r>
    </w:p>
    <w:p w14:paraId="45963799" w14:textId="0AA79BD4" w:rsidR="00D10201" w:rsidRPr="001D0A0F" w:rsidRDefault="00D10201" w:rsidP="001D0A0F">
      <w:r>
        <w:t xml:space="preserve">Además, el multijugador al depender de la conexión a internet puede provocar que haya </w:t>
      </w:r>
      <w:r w:rsidRPr="007D2366">
        <w:t>lag</w:t>
      </w:r>
      <w:r>
        <w:t xml:space="preserve"> en los juegos. Por lo que, como se explicará en más detalle en la siguiente sección, se pueden perder paquetes que se envían a internet y hacer que la experiencia del juego sea mala. Por lo que los desarrolladores tendrán que innovar para hacer que este problema no cause </w:t>
      </w:r>
      <w:r w:rsidR="00457485">
        <w:t>muchas malas experiencias para el jugador.</w:t>
      </w:r>
    </w:p>
    <w:p w14:paraId="46375D93" w14:textId="21FB055A" w:rsidR="00E31017" w:rsidRPr="007D2366" w:rsidRDefault="00524352" w:rsidP="000A2A0D">
      <w:pPr>
        <w:pStyle w:val="Ttol2"/>
        <w:rPr>
          <w:highlight w:val="red"/>
        </w:rPr>
      </w:pPr>
      <w:bookmarkStart w:id="59" w:name="_Toc63183141"/>
      <w:r w:rsidRPr="007D2366">
        <w:rPr>
          <w:highlight w:val="red"/>
        </w:rPr>
        <w:t>Protocolos para la Comunicación en Tiempo Real</w:t>
      </w:r>
      <w:bookmarkEnd w:id="59"/>
    </w:p>
    <w:p w14:paraId="45D95E1E" w14:textId="47C395F8" w:rsidR="001D0A0F" w:rsidRPr="001D0A0F" w:rsidRDefault="00B94A67" w:rsidP="001D0A0F">
      <w:r>
        <w:t>Casi toda la población mundial tiene acceso a internet</w:t>
      </w:r>
    </w:p>
    <w:p w14:paraId="79087C78" w14:textId="3EFC6F27" w:rsidR="00524352" w:rsidRPr="001D0A0F" w:rsidRDefault="00524352" w:rsidP="00DF4A77">
      <w:pPr>
        <w:pStyle w:val="Ttol3"/>
        <w:rPr>
          <w:highlight w:val="red"/>
        </w:rPr>
      </w:pPr>
      <w:bookmarkStart w:id="60" w:name="_Toc63183142"/>
      <w:r w:rsidRPr="001D0A0F">
        <w:rPr>
          <w:highlight w:val="red"/>
        </w:rPr>
        <w:t>¿</w:t>
      </w:r>
      <w:r w:rsidRPr="00217076">
        <w:rPr>
          <w:highlight w:val="red"/>
        </w:rPr>
        <w:t>Cómo</w:t>
      </w:r>
      <w:r w:rsidRPr="001D0A0F">
        <w:rPr>
          <w:highlight w:val="red"/>
        </w:rPr>
        <w:t xml:space="preserve"> Funciona Internet?</w:t>
      </w:r>
      <w:bookmarkEnd w:id="60"/>
    </w:p>
    <w:p w14:paraId="7541053B" w14:textId="65B415EF" w:rsidR="001D0A0F" w:rsidRPr="001D0A0F" w:rsidRDefault="00D71B4B" w:rsidP="001D0A0F">
      <w:r w:rsidRPr="00D71B4B">
        <w:t>TODO</w:t>
      </w:r>
    </w:p>
    <w:p w14:paraId="03459B22" w14:textId="7B7CAFE7" w:rsidR="00524352" w:rsidRPr="001D0A0F" w:rsidRDefault="00260FF2" w:rsidP="00DF4A77">
      <w:pPr>
        <w:pStyle w:val="Ttol3"/>
        <w:rPr>
          <w:highlight w:val="red"/>
        </w:rPr>
      </w:pPr>
      <w:bookmarkStart w:id="61" w:name="_Toc63183143"/>
      <w:proofErr w:type="spellStart"/>
      <w:r>
        <w:rPr>
          <w:highlight w:val="red"/>
        </w:rPr>
        <w:t>T</w:t>
      </w:r>
      <w:r w:rsidR="006A75D4">
        <w:rPr>
          <w:highlight w:val="red"/>
        </w:rPr>
        <w:t>r</w:t>
      </w:r>
      <w:r>
        <w:rPr>
          <w:highlight w:val="red"/>
        </w:rPr>
        <w:t>ansport</w:t>
      </w:r>
      <w:proofErr w:type="spellEnd"/>
      <w:r>
        <w:rPr>
          <w:highlight w:val="red"/>
        </w:rPr>
        <w:t xml:space="preserve"> Control </w:t>
      </w:r>
      <w:proofErr w:type="spellStart"/>
      <w:r>
        <w:rPr>
          <w:highlight w:val="red"/>
        </w:rPr>
        <w:t>Protocol</w:t>
      </w:r>
      <w:proofErr w:type="spellEnd"/>
      <w:r>
        <w:rPr>
          <w:highlight w:val="red"/>
        </w:rPr>
        <w:t xml:space="preserve"> (</w:t>
      </w:r>
      <w:r w:rsidR="00524352" w:rsidRPr="00217076">
        <w:rPr>
          <w:highlight w:val="red"/>
        </w:rPr>
        <w:t>TCP</w:t>
      </w:r>
      <w:r>
        <w:rPr>
          <w:highlight w:val="red"/>
        </w:rPr>
        <w:t>)</w:t>
      </w:r>
      <w:bookmarkEnd w:id="61"/>
    </w:p>
    <w:p w14:paraId="77E53330" w14:textId="749BE25B" w:rsidR="001D0A0F" w:rsidRPr="001D0A0F" w:rsidRDefault="00D71B4B" w:rsidP="001D0A0F">
      <w:r w:rsidRPr="00D71B4B">
        <w:t>TODO</w:t>
      </w:r>
    </w:p>
    <w:p w14:paraId="3F9B39AB" w14:textId="6772DC2C" w:rsidR="00524352" w:rsidRPr="001D0A0F" w:rsidRDefault="006B5585" w:rsidP="00DF4A77">
      <w:pPr>
        <w:pStyle w:val="Ttol3"/>
        <w:rPr>
          <w:highlight w:val="red"/>
        </w:rPr>
      </w:pPr>
      <w:bookmarkStart w:id="62" w:name="_Toc63183144"/>
      <w:proofErr w:type="spellStart"/>
      <w:r>
        <w:rPr>
          <w:highlight w:val="red"/>
        </w:rPr>
        <w:t>User</w:t>
      </w:r>
      <w:proofErr w:type="spellEnd"/>
      <w:r>
        <w:rPr>
          <w:highlight w:val="red"/>
        </w:rPr>
        <w:t xml:space="preserve"> </w:t>
      </w:r>
      <w:proofErr w:type="spellStart"/>
      <w:r>
        <w:rPr>
          <w:highlight w:val="red"/>
        </w:rPr>
        <w:t>Datagram</w:t>
      </w:r>
      <w:proofErr w:type="spellEnd"/>
      <w:r>
        <w:rPr>
          <w:highlight w:val="red"/>
        </w:rPr>
        <w:t xml:space="preserve"> </w:t>
      </w:r>
      <w:proofErr w:type="spellStart"/>
      <w:r>
        <w:rPr>
          <w:highlight w:val="red"/>
        </w:rPr>
        <w:t>Protocol</w:t>
      </w:r>
      <w:proofErr w:type="spellEnd"/>
      <w:r>
        <w:rPr>
          <w:highlight w:val="red"/>
        </w:rPr>
        <w:t xml:space="preserve"> (</w:t>
      </w:r>
      <w:r w:rsidR="00524352" w:rsidRPr="00217076">
        <w:rPr>
          <w:highlight w:val="red"/>
        </w:rPr>
        <w:t>U</w:t>
      </w:r>
      <w:r>
        <w:rPr>
          <w:highlight w:val="red"/>
        </w:rPr>
        <w:t>DP)</w:t>
      </w:r>
      <w:bookmarkEnd w:id="62"/>
    </w:p>
    <w:p w14:paraId="56D62354" w14:textId="65A3076C" w:rsidR="001D0A0F" w:rsidRPr="001D0A0F" w:rsidRDefault="00D71B4B" w:rsidP="001D0A0F">
      <w:r w:rsidRPr="00D71B4B">
        <w:t>TODO</w:t>
      </w:r>
    </w:p>
    <w:p w14:paraId="69CB6DBC" w14:textId="1BCDDF80" w:rsidR="00E31017" w:rsidRPr="00C11E7D" w:rsidRDefault="006B5585" w:rsidP="000A2A0D">
      <w:pPr>
        <w:pStyle w:val="Ttol2"/>
        <w:rPr>
          <w:highlight w:val="yellow"/>
        </w:rPr>
      </w:pPr>
      <w:bookmarkStart w:id="63" w:name="_Toc63183145"/>
      <w:r>
        <w:rPr>
          <w:highlight w:val="yellow"/>
        </w:rPr>
        <w:t>Metodologías para el Desarrollo de Videojuegos En Línea</w:t>
      </w:r>
      <w:bookmarkEnd w:id="63"/>
    </w:p>
    <w:p w14:paraId="1D273D47" w14:textId="1DE3D813" w:rsidR="001D0A0F" w:rsidRPr="00CE350F" w:rsidRDefault="00CD42B3" w:rsidP="001D0A0F">
      <w:r>
        <w:t>En el desarrollo de videojuegos hay tres metodologías para encarar el multijugador. No hay una que sea mejor que la anterior, pero hay alguna metodología que es más recomendable que otra, dependiendo del género del juego que se haga.</w:t>
      </w:r>
    </w:p>
    <w:p w14:paraId="0170B070" w14:textId="6F620A2F" w:rsidR="00E31017" w:rsidRDefault="00E31017" w:rsidP="00DF4A77">
      <w:pPr>
        <w:pStyle w:val="Ttol3"/>
        <w:rPr>
          <w:highlight w:val="yellow"/>
        </w:rPr>
      </w:pPr>
      <w:bookmarkStart w:id="64" w:name="_Toc63183146"/>
      <w:r w:rsidRPr="00C11E7D">
        <w:rPr>
          <w:highlight w:val="yellow"/>
        </w:rPr>
        <w:t>Cliente-Servidor</w:t>
      </w:r>
      <w:bookmarkEnd w:id="64"/>
    </w:p>
    <w:p w14:paraId="1F2DB0F3" w14:textId="347ED19B" w:rsidR="00D94D5F" w:rsidRPr="00D94D5F" w:rsidRDefault="00D94D5F" w:rsidP="00D94D5F">
      <w:r w:rsidRPr="00D94D5F">
        <w:lastRenderedPageBreak/>
        <w:t>Cli</w:t>
      </w:r>
      <w:r>
        <w:t xml:space="preserve">ente-Servidor es la metodología más usado en la actualidad. </w:t>
      </w:r>
      <w:r w:rsidR="006B5585">
        <w:t xml:space="preserve">Aunque se ha usado en la mayoría de los multijugadores masivo online. </w:t>
      </w:r>
      <w:r>
        <w:t>Se caracteriza por tener un servidor, ubicado normalmente por regiones, y en él se conectan todos los jugadores de la partida</w:t>
      </w:r>
      <w:r w:rsidR="00260FF2">
        <w:t>, como se puede ver en la topología siguiente.</w:t>
      </w:r>
    </w:p>
    <w:p w14:paraId="74603BBB" w14:textId="77777777" w:rsidR="00CD42B3" w:rsidRDefault="00CD42B3" w:rsidP="00CD42B3">
      <w:pPr>
        <w:jc w:val="center"/>
      </w:pPr>
    </w:p>
    <w:p w14:paraId="2E7C8327" w14:textId="77777777" w:rsidR="00CD42B3" w:rsidRDefault="00CD42B3" w:rsidP="00CD42B3">
      <w:pPr>
        <w:keepNext/>
        <w:jc w:val="center"/>
      </w:pPr>
      <w:r>
        <w:rPr>
          <w:noProof/>
        </w:rPr>
        <w:drawing>
          <wp:inline distT="0" distB="0" distL="0" distR="0" wp14:anchorId="3D938000" wp14:editId="092D4303">
            <wp:extent cx="2700000" cy="2205235"/>
            <wp:effectExtent l="0" t="0" r="5715" b="5080"/>
            <wp:docPr id="8" name="Imat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tge 8"/>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2700000" cy="2205235"/>
                    </a:xfrm>
                    <a:prstGeom prst="rect">
                      <a:avLst/>
                    </a:prstGeom>
                    <a:noFill/>
                    <a:ln>
                      <a:noFill/>
                    </a:ln>
                  </pic:spPr>
                </pic:pic>
              </a:graphicData>
            </a:graphic>
          </wp:inline>
        </w:drawing>
      </w:r>
    </w:p>
    <w:p w14:paraId="79C03AFE" w14:textId="3F0D5B0F" w:rsidR="00CD42B3" w:rsidRPr="00CD42B3" w:rsidRDefault="00CD42B3" w:rsidP="00CD42B3">
      <w:pPr>
        <w:pStyle w:val="Llegenda"/>
      </w:pPr>
      <w:bookmarkStart w:id="65" w:name="_Toc62757642"/>
      <w:r w:rsidRPr="00CD42B3">
        <w:t xml:space="preserve">Figura </w:t>
      </w:r>
      <w:fldSimple w:instr=" STYLEREF 1 \s ">
        <w:r w:rsidR="00AD7D60">
          <w:rPr>
            <w:noProof/>
          </w:rPr>
          <w:t>4</w:t>
        </w:r>
      </w:fldSimple>
      <w:r w:rsidR="00AD7D60">
        <w:t>.</w:t>
      </w:r>
      <w:fldSimple w:instr=" SEQ Figura \* ARABIC \s 1 ">
        <w:r w:rsidR="00AD7D60">
          <w:rPr>
            <w:noProof/>
          </w:rPr>
          <w:t>2</w:t>
        </w:r>
      </w:fldSimple>
      <w:r w:rsidRPr="00CD42B3">
        <w:t xml:space="preserve">: </w:t>
      </w:r>
      <w:r w:rsidR="00C05C99">
        <w:t>Topología</w:t>
      </w:r>
      <w:r w:rsidRPr="00CD42B3">
        <w:t xml:space="preserve"> Cliente-Servidor</w:t>
      </w:r>
      <w:bookmarkEnd w:id="65"/>
    </w:p>
    <w:p w14:paraId="4808EC1A" w14:textId="534F5B98" w:rsidR="001D0A0F" w:rsidRDefault="00260FF2" w:rsidP="00CD42B3">
      <w:r>
        <w:t xml:space="preserve">El funcionamiento del cliente-servidor es sencillo, tanto el cliente como el servidor ejecutan una instancia del juego, aunque </w:t>
      </w:r>
      <w:r w:rsidR="006B5585">
        <w:t xml:space="preserve">el servidor puede ser o no autoritativo, más a delante se vera la diferencia, la instancia del servidor suele ser la que manda. </w:t>
      </w:r>
    </w:p>
    <w:p w14:paraId="2BB886EF" w14:textId="5DC3DE5E" w:rsidR="00260FF2" w:rsidRPr="00234549" w:rsidRDefault="00260FF2" w:rsidP="00260FF2">
      <w:pPr>
        <w:pStyle w:val="Ttol4"/>
        <w:rPr>
          <w:highlight w:val="yellow"/>
        </w:rPr>
      </w:pPr>
      <w:r w:rsidRPr="00234549">
        <w:rPr>
          <w:highlight w:val="yellow"/>
        </w:rPr>
        <w:t>Problemas del Cliente-Servidor</w:t>
      </w:r>
    </w:p>
    <w:p w14:paraId="3E3691A4" w14:textId="2679C317" w:rsidR="006B5585" w:rsidRDefault="006B5585" w:rsidP="006B5585">
      <w:r>
        <w:t>El problema principal del cliente-servidor es mucho mas costoso, que el peer-</w:t>
      </w:r>
      <w:proofErr w:type="spellStart"/>
      <w:r>
        <w:t>to</w:t>
      </w:r>
      <w:proofErr w:type="spellEnd"/>
      <w:r>
        <w:t>-peer. Ya que, como se verá en el siguiente subapartado, el p2p tiene ningún servidor.</w:t>
      </w:r>
    </w:p>
    <w:p w14:paraId="283E2046" w14:textId="2C6931B0" w:rsidR="006B5585" w:rsidRPr="006B5585" w:rsidRDefault="006B5585" w:rsidP="006B5585">
      <w:r>
        <w:t>El segundo problema crucial es de rendimiento, como se puede leer</w:t>
      </w:r>
    </w:p>
    <w:p w14:paraId="7F973EAA" w14:textId="0459D9B9" w:rsidR="00E31017" w:rsidRPr="00C11E7D" w:rsidRDefault="00E31017" w:rsidP="00DF4A77">
      <w:pPr>
        <w:pStyle w:val="Ttol3"/>
        <w:rPr>
          <w:highlight w:val="yellow"/>
        </w:rPr>
      </w:pPr>
      <w:bookmarkStart w:id="66" w:name="_Toc63183147"/>
      <w:r w:rsidRPr="00C11E7D">
        <w:rPr>
          <w:highlight w:val="yellow"/>
        </w:rPr>
        <w:t>Peer-</w:t>
      </w:r>
      <w:proofErr w:type="spellStart"/>
      <w:r w:rsidRPr="00C11E7D">
        <w:rPr>
          <w:highlight w:val="yellow"/>
        </w:rPr>
        <w:t>to</w:t>
      </w:r>
      <w:proofErr w:type="spellEnd"/>
      <w:r w:rsidRPr="00C11E7D">
        <w:rPr>
          <w:highlight w:val="yellow"/>
        </w:rPr>
        <w:t>-Peer</w:t>
      </w:r>
      <w:r w:rsidR="006B5585">
        <w:rPr>
          <w:highlight w:val="yellow"/>
        </w:rPr>
        <w:t xml:space="preserve"> (p2p)</w:t>
      </w:r>
      <w:bookmarkEnd w:id="66"/>
    </w:p>
    <w:p w14:paraId="24827FAE" w14:textId="211BA68E" w:rsidR="001D0A0F" w:rsidRPr="00CE350F" w:rsidRDefault="00D71B4B" w:rsidP="001D0A0F">
      <w:r w:rsidRPr="00D71B4B">
        <w:t>TODO</w:t>
      </w:r>
    </w:p>
    <w:p w14:paraId="7ECA0301" w14:textId="3D68EA70" w:rsidR="00E31017" w:rsidRPr="00C11E7D" w:rsidRDefault="00E31017" w:rsidP="00DF4A77">
      <w:pPr>
        <w:pStyle w:val="Ttol3"/>
        <w:rPr>
          <w:highlight w:val="yellow"/>
        </w:rPr>
      </w:pPr>
      <w:bookmarkStart w:id="67" w:name="_Toc63183148"/>
      <w:r w:rsidRPr="00C11E7D">
        <w:rPr>
          <w:highlight w:val="yellow"/>
        </w:rPr>
        <w:t>Servidor-Servidor</w:t>
      </w:r>
      <w:bookmarkEnd w:id="67"/>
    </w:p>
    <w:p w14:paraId="7CF69550" w14:textId="57EACBD6" w:rsidR="001D0A0F" w:rsidRPr="00CE350F" w:rsidRDefault="00D71B4B" w:rsidP="001D0A0F">
      <w:r w:rsidRPr="00D71B4B">
        <w:t>TODO</w:t>
      </w:r>
    </w:p>
    <w:p w14:paraId="6121CCB5" w14:textId="299E15EF" w:rsidR="000C6D98" w:rsidRPr="00234549" w:rsidRDefault="0020755D" w:rsidP="00883827">
      <w:pPr>
        <w:pStyle w:val="Ttol2"/>
        <w:rPr>
          <w:highlight w:val="yellow"/>
        </w:rPr>
      </w:pPr>
      <w:bookmarkStart w:id="68" w:name="_Toc63183149"/>
      <w:r w:rsidRPr="00234549">
        <w:rPr>
          <w:highlight w:val="yellow"/>
        </w:rPr>
        <w:lastRenderedPageBreak/>
        <w:t>Funcionamiento de un Coche</w:t>
      </w:r>
      <w:bookmarkEnd w:id="68"/>
    </w:p>
    <w:p w14:paraId="30BC38C8" w14:textId="6957834A" w:rsidR="00866470" w:rsidRPr="00866470" w:rsidRDefault="00866470" w:rsidP="00866470">
      <w:r>
        <w:t>En el juego el elemento principal es la conducción del vehículo y aunque no será un juego de simulación realista</w:t>
      </w:r>
      <w:r w:rsidR="0010701A">
        <w:t xml:space="preserve"> tendrá elementos muy parecidos al vehículo en la vida real</w:t>
      </w:r>
      <w:r w:rsidR="00260FF2">
        <w:t>. En está sección no se explicará nada sobre la evolución de los coches, solo se centrará en explicar su funcionamiento se manera sencilla.</w:t>
      </w:r>
    </w:p>
    <w:p w14:paraId="49C55ECE" w14:textId="77777777" w:rsidR="006A1A5B" w:rsidRDefault="006A1A5B" w:rsidP="00883827">
      <w:pPr>
        <w:rPr>
          <w:rFonts w:eastAsiaTheme="majorEastAsia"/>
        </w:rPr>
      </w:pPr>
      <w:bookmarkStart w:id="69" w:name="_Diseño_Metodológico_y"/>
      <w:bookmarkEnd w:id="69"/>
    </w:p>
    <w:p w14:paraId="0394CC0E" w14:textId="5D0CA93D" w:rsidR="0020755D" w:rsidRPr="00722C10" w:rsidRDefault="0020755D" w:rsidP="00883827">
      <w:pPr>
        <w:rPr>
          <w:rFonts w:eastAsiaTheme="majorEastAsia"/>
        </w:rPr>
        <w:sectPr w:rsidR="0020755D" w:rsidRPr="00722C10" w:rsidSect="006B5585">
          <w:headerReference w:type="default" r:id="rId22"/>
          <w:type w:val="oddPage"/>
          <w:pgSz w:w="11906" w:h="16838" w:code="9"/>
          <w:pgMar w:top="1701" w:right="1440" w:bottom="1440" w:left="1440" w:header="709" w:footer="709" w:gutter="284"/>
          <w:cols w:space="708"/>
          <w:docGrid w:linePitch="360"/>
        </w:sectPr>
      </w:pPr>
    </w:p>
    <w:p w14:paraId="49363907" w14:textId="0A990476" w:rsidR="002B4388" w:rsidRDefault="00850C4E" w:rsidP="006C682C">
      <w:pPr>
        <w:pStyle w:val="Ttol1"/>
        <w:rPr>
          <w:highlight w:val="yellow"/>
        </w:rPr>
      </w:pPr>
      <w:bookmarkStart w:id="70" w:name="_Toc60338180"/>
      <w:bookmarkStart w:id="71" w:name="_Toc63183150"/>
      <w:r w:rsidRPr="00BF0652">
        <w:rPr>
          <w:highlight w:val="yellow"/>
        </w:rPr>
        <w:lastRenderedPageBreak/>
        <w:t>DISEÑO METODOLÓGICO Y CRONOGRAMA</w:t>
      </w:r>
      <w:bookmarkEnd w:id="51"/>
      <w:bookmarkEnd w:id="52"/>
      <w:bookmarkEnd w:id="70"/>
      <w:bookmarkEnd w:id="71"/>
    </w:p>
    <w:p w14:paraId="76DB7445" w14:textId="71633B71" w:rsidR="00196563" w:rsidRPr="00196563" w:rsidRDefault="00196563" w:rsidP="00196563">
      <w:pPr>
        <w:pStyle w:val="Ttol2"/>
        <w:rPr>
          <w:highlight w:val="yellow"/>
        </w:rPr>
      </w:pPr>
      <w:bookmarkStart w:id="72" w:name="_Toc63183151"/>
      <w:r>
        <w:rPr>
          <w:highlight w:val="yellow"/>
        </w:rPr>
        <w:t>Metodología</w:t>
      </w:r>
      <w:bookmarkEnd w:id="72"/>
    </w:p>
    <w:p w14:paraId="22572179" w14:textId="4319470A" w:rsidR="00BF6605" w:rsidRDefault="0056381E" w:rsidP="002C5CD1">
      <w:r>
        <w:t xml:space="preserve">Este proyecto constará de tres </w:t>
      </w:r>
      <w:r w:rsidRPr="002B0B17">
        <w:t>milestones</w:t>
      </w:r>
      <w:r>
        <w:t xml:space="preserve"> predefinidas por las entregas de la documentación.</w:t>
      </w:r>
      <w:r w:rsidR="00BF0652">
        <w:t xml:space="preserve"> Estas milestones se pueden ver marcadas en el cronograma por unos rectángulos rojos en la semana que se deberá entregar este hito.</w:t>
      </w:r>
    </w:p>
    <w:p w14:paraId="3BEDA61E" w14:textId="77777777" w:rsidR="00BF0652" w:rsidRDefault="00BF6605" w:rsidP="002C5CD1">
      <w:r>
        <w:t xml:space="preserve">La primera corresponde con la entrega del anteproyecto y, aparte de tener acabado el documento, se tendrá hecho gran parte del cliente del juego. Así que solo faltará, para la segunda </w:t>
      </w:r>
      <w:r w:rsidRPr="002B0B17">
        <w:t>milestone</w:t>
      </w:r>
      <w:r>
        <w:t xml:space="preserve"> tener hecho el servidor y empezar con la integración. Ese hito, corresponderá con la entrega de la memoria intermedia. La última </w:t>
      </w:r>
      <w:r w:rsidRPr="002B0B17">
        <w:t>milestone</w:t>
      </w:r>
      <w:r>
        <w:t xml:space="preserve"> coincide con la entrega de la memoria y por lo tanto del trabajo. Así que se intentará tener el producto acabado y sin errores importantes.</w:t>
      </w:r>
      <w:r w:rsidR="00BF0652">
        <w:t xml:space="preserve"> </w:t>
      </w:r>
    </w:p>
    <w:p w14:paraId="3E901D99" w14:textId="2435F390" w:rsidR="00A42F08" w:rsidRDefault="00BF0652" w:rsidP="002C5CD1">
      <w:r>
        <w:t xml:space="preserve">Aparte este proyecto tendrá una metodología ágil, así </w:t>
      </w:r>
      <w:r w:rsidR="00A42F08">
        <w:t>que,</w:t>
      </w:r>
      <w:r>
        <w:t xml:space="preserve"> desde el inicio de la elaboración del producto, empezaran los sprints</w:t>
      </w:r>
      <w:r w:rsidR="00A42F08">
        <w:t>,</w:t>
      </w:r>
      <w:r>
        <w:t xml:space="preserve"> de una semana</w:t>
      </w:r>
      <w:r w:rsidR="00A42F08">
        <w:t xml:space="preserve"> de duración. Por lo que el juego siempre estará en funcionamiento.</w:t>
      </w:r>
    </w:p>
    <w:p w14:paraId="20EF37D2" w14:textId="77777777" w:rsidR="00196563" w:rsidRDefault="00196563" w:rsidP="00196563">
      <w:r>
        <w:t>Para hacer esto más fácil de leer, se separarán estas siete tareas en dos grupos generales. A continuación, se verán las tareas que engloban la documentación del trabajo.</w:t>
      </w:r>
    </w:p>
    <w:tbl>
      <w:tblPr>
        <w:tblStyle w:val="Taulaambquadrcula"/>
        <w:tblW w:w="9957"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1023"/>
        <w:gridCol w:w="1595"/>
        <w:gridCol w:w="1795"/>
        <w:gridCol w:w="1233"/>
        <w:gridCol w:w="1171"/>
        <w:gridCol w:w="2090"/>
        <w:gridCol w:w="1050"/>
      </w:tblGrid>
      <w:tr w:rsidR="00196563" w:rsidRPr="00196563" w14:paraId="09054BCD" w14:textId="77777777" w:rsidTr="006C682C">
        <w:trPr>
          <w:tblHeader/>
          <w:jc w:val="center"/>
        </w:trPr>
        <w:tc>
          <w:tcPr>
            <w:tcW w:w="1023" w:type="dxa"/>
            <w:tcBorders>
              <w:bottom w:val="single" w:sz="12" w:space="0" w:color="auto"/>
            </w:tcBorders>
            <w:shd w:val="clear" w:color="auto" w:fill="A6A6A6" w:themeFill="background1" w:themeFillShade="A6"/>
            <w:vAlign w:val="center"/>
          </w:tcPr>
          <w:p w14:paraId="143D3322" w14:textId="77777777" w:rsidR="00196563" w:rsidRPr="00196563" w:rsidRDefault="00196563" w:rsidP="00850C4E">
            <w:pPr>
              <w:pStyle w:val="Senseespaiat"/>
              <w:rPr>
                <w:lang w:val="es-ES"/>
              </w:rPr>
            </w:pPr>
            <w:r w:rsidRPr="00196563">
              <w:rPr>
                <w:lang w:val="es-ES"/>
              </w:rPr>
              <w:t>ID TAREA</w:t>
            </w:r>
          </w:p>
        </w:tc>
        <w:tc>
          <w:tcPr>
            <w:tcW w:w="1595" w:type="dxa"/>
            <w:tcBorders>
              <w:bottom w:val="single" w:sz="12" w:space="0" w:color="auto"/>
            </w:tcBorders>
            <w:shd w:val="clear" w:color="auto" w:fill="A6A6A6" w:themeFill="background1" w:themeFillShade="A6"/>
            <w:vAlign w:val="center"/>
          </w:tcPr>
          <w:p w14:paraId="0ADF498A" w14:textId="77777777" w:rsidR="00196563" w:rsidRPr="00196563" w:rsidRDefault="00196563" w:rsidP="00850C4E">
            <w:pPr>
              <w:pStyle w:val="Senseespaiat"/>
              <w:rPr>
                <w:lang w:val="es-ES"/>
              </w:rPr>
            </w:pPr>
            <w:r w:rsidRPr="00196563">
              <w:rPr>
                <w:lang w:val="es-ES"/>
              </w:rPr>
              <w:t>NOMBRE TAREA</w:t>
            </w:r>
          </w:p>
        </w:tc>
        <w:tc>
          <w:tcPr>
            <w:tcW w:w="1795" w:type="dxa"/>
            <w:tcBorders>
              <w:bottom w:val="single" w:sz="12" w:space="0" w:color="auto"/>
            </w:tcBorders>
            <w:shd w:val="clear" w:color="auto" w:fill="A6A6A6" w:themeFill="background1" w:themeFillShade="A6"/>
            <w:vAlign w:val="center"/>
          </w:tcPr>
          <w:p w14:paraId="3314F0BA" w14:textId="77777777" w:rsidR="00196563" w:rsidRPr="00196563" w:rsidRDefault="00196563" w:rsidP="00850C4E">
            <w:pPr>
              <w:pStyle w:val="Senseespaiat"/>
              <w:rPr>
                <w:lang w:val="es-ES"/>
              </w:rPr>
            </w:pPr>
            <w:r w:rsidRPr="00196563">
              <w:rPr>
                <w:lang w:val="es-ES"/>
              </w:rPr>
              <w:t>DESCRIPCIÓN</w:t>
            </w:r>
          </w:p>
        </w:tc>
        <w:tc>
          <w:tcPr>
            <w:tcW w:w="1233" w:type="dxa"/>
            <w:tcBorders>
              <w:bottom w:val="single" w:sz="12" w:space="0" w:color="auto"/>
            </w:tcBorders>
            <w:shd w:val="clear" w:color="auto" w:fill="A6A6A6" w:themeFill="background1" w:themeFillShade="A6"/>
            <w:vAlign w:val="center"/>
          </w:tcPr>
          <w:p w14:paraId="4563CEE2" w14:textId="77777777" w:rsidR="00196563" w:rsidRPr="00196563" w:rsidRDefault="00196563" w:rsidP="00850C4E">
            <w:pPr>
              <w:pStyle w:val="Senseespaiat"/>
              <w:rPr>
                <w:lang w:val="es-ES"/>
              </w:rPr>
            </w:pPr>
            <w:r w:rsidRPr="00196563">
              <w:rPr>
                <w:lang w:val="es-ES"/>
              </w:rPr>
              <w:t>FECHA INICIO</w:t>
            </w:r>
          </w:p>
        </w:tc>
        <w:tc>
          <w:tcPr>
            <w:tcW w:w="1171" w:type="dxa"/>
            <w:tcBorders>
              <w:bottom w:val="single" w:sz="12" w:space="0" w:color="auto"/>
            </w:tcBorders>
            <w:shd w:val="clear" w:color="auto" w:fill="A6A6A6" w:themeFill="background1" w:themeFillShade="A6"/>
            <w:vAlign w:val="center"/>
          </w:tcPr>
          <w:p w14:paraId="2104A09A" w14:textId="77777777" w:rsidR="00196563" w:rsidRPr="00196563" w:rsidRDefault="00196563" w:rsidP="00850C4E">
            <w:pPr>
              <w:pStyle w:val="Senseespaiat"/>
              <w:rPr>
                <w:lang w:val="es-ES"/>
              </w:rPr>
            </w:pPr>
            <w:r w:rsidRPr="00196563">
              <w:rPr>
                <w:lang w:val="es-ES"/>
              </w:rPr>
              <w:t>FECHA FIN</w:t>
            </w:r>
          </w:p>
        </w:tc>
        <w:tc>
          <w:tcPr>
            <w:tcW w:w="2090" w:type="dxa"/>
            <w:tcBorders>
              <w:bottom w:val="single" w:sz="12" w:space="0" w:color="auto"/>
            </w:tcBorders>
            <w:shd w:val="clear" w:color="auto" w:fill="A6A6A6" w:themeFill="background1" w:themeFillShade="A6"/>
            <w:vAlign w:val="center"/>
          </w:tcPr>
          <w:p w14:paraId="4991E805" w14:textId="77777777" w:rsidR="00196563" w:rsidRPr="00196563" w:rsidRDefault="00196563" w:rsidP="00850C4E">
            <w:pPr>
              <w:pStyle w:val="Senseespaiat"/>
              <w:rPr>
                <w:lang w:val="es-ES"/>
              </w:rPr>
            </w:pPr>
            <w:r w:rsidRPr="00196563">
              <w:rPr>
                <w:lang w:val="es-ES"/>
              </w:rPr>
              <w:t>DEPENDENCIAS</w:t>
            </w:r>
          </w:p>
        </w:tc>
        <w:tc>
          <w:tcPr>
            <w:tcW w:w="1050" w:type="dxa"/>
            <w:tcBorders>
              <w:bottom w:val="single" w:sz="12" w:space="0" w:color="auto"/>
            </w:tcBorders>
            <w:shd w:val="clear" w:color="auto" w:fill="A6A6A6" w:themeFill="background1" w:themeFillShade="A6"/>
            <w:vAlign w:val="center"/>
          </w:tcPr>
          <w:p w14:paraId="7D7EEADE" w14:textId="77777777" w:rsidR="00196563" w:rsidRPr="00196563" w:rsidRDefault="00196563" w:rsidP="00850C4E">
            <w:pPr>
              <w:pStyle w:val="Senseespaiat"/>
              <w:rPr>
                <w:lang w:val="es-ES"/>
              </w:rPr>
            </w:pPr>
            <w:r w:rsidRPr="00196563">
              <w:rPr>
                <w:lang w:val="es-ES"/>
              </w:rPr>
              <w:t>HORAS</w:t>
            </w:r>
          </w:p>
        </w:tc>
      </w:tr>
      <w:tr w:rsidR="00196563" w:rsidRPr="00196563" w14:paraId="5D184CB1" w14:textId="77777777" w:rsidTr="00850C4E">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9957" w:type="dxa"/>
            <w:gridSpan w:val="7"/>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2B39A268" w14:textId="77777777" w:rsidR="00196563" w:rsidRPr="00196563" w:rsidRDefault="00196563" w:rsidP="00850C4E">
            <w:pPr>
              <w:pStyle w:val="Senseespaiat"/>
              <w:rPr>
                <w:lang w:val="es-ES"/>
              </w:rPr>
            </w:pPr>
            <w:r w:rsidRPr="00196563">
              <w:rPr>
                <w:lang w:val="es-ES"/>
              </w:rPr>
              <w:t>ANTEPROYECTO</w:t>
            </w:r>
          </w:p>
        </w:tc>
      </w:tr>
      <w:tr w:rsidR="00196563" w:rsidRPr="00196563" w14:paraId="38970722" w14:textId="77777777" w:rsidTr="006C682C">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23" w:type="dxa"/>
            <w:tcBorders>
              <w:top w:val="single" w:sz="12" w:space="0" w:color="auto"/>
              <w:left w:val="single" w:sz="12" w:space="0" w:color="auto"/>
              <w:bottom w:val="single" w:sz="4" w:space="0" w:color="auto"/>
              <w:right w:val="single" w:sz="12" w:space="0" w:color="auto"/>
            </w:tcBorders>
            <w:vAlign w:val="center"/>
            <w:hideMark/>
          </w:tcPr>
          <w:p w14:paraId="08430523" w14:textId="77777777" w:rsidR="00196563" w:rsidRPr="00980834" w:rsidRDefault="00196563" w:rsidP="00850C4E">
            <w:pPr>
              <w:pStyle w:val="Senseespaiat"/>
              <w:rPr>
                <w:b w:val="0"/>
                <w:bCs w:val="0"/>
                <w:lang w:val="es-ES"/>
              </w:rPr>
            </w:pPr>
            <w:r w:rsidRPr="00980834">
              <w:rPr>
                <w:b w:val="0"/>
                <w:bCs w:val="0"/>
                <w:lang w:val="es-ES"/>
              </w:rPr>
              <w:t>AP_01</w:t>
            </w:r>
          </w:p>
        </w:tc>
        <w:tc>
          <w:tcPr>
            <w:tcW w:w="1595" w:type="dxa"/>
            <w:tcBorders>
              <w:top w:val="single" w:sz="12" w:space="0" w:color="auto"/>
              <w:left w:val="single" w:sz="12" w:space="0" w:color="auto"/>
              <w:bottom w:val="single" w:sz="4" w:space="0" w:color="auto"/>
              <w:right w:val="single" w:sz="12" w:space="0" w:color="auto"/>
            </w:tcBorders>
            <w:vAlign w:val="center"/>
            <w:hideMark/>
          </w:tcPr>
          <w:p w14:paraId="0E28B33C" w14:textId="77777777" w:rsidR="00196563" w:rsidRPr="00980834" w:rsidRDefault="00196563" w:rsidP="00850C4E">
            <w:pPr>
              <w:pStyle w:val="Senseespaiat"/>
              <w:rPr>
                <w:b w:val="0"/>
                <w:bCs w:val="0"/>
                <w:lang w:val="es-ES"/>
              </w:rPr>
            </w:pPr>
            <w:r w:rsidRPr="00980834">
              <w:rPr>
                <w:b w:val="0"/>
                <w:bCs w:val="0"/>
                <w:lang w:val="es-ES"/>
              </w:rPr>
              <w:t>Búsqueda de Información</w:t>
            </w:r>
          </w:p>
        </w:tc>
        <w:tc>
          <w:tcPr>
            <w:tcW w:w="1795" w:type="dxa"/>
            <w:tcBorders>
              <w:top w:val="single" w:sz="12" w:space="0" w:color="auto"/>
              <w:left w:val="single" w:sz="12" w:space="0" w:color="auto"/>
              <w:bottom w:val="single" w:sz="4" w:space="0" w:color="auto"/>
              <w:right w:val="single" w:sz="12" w:space="0" w:color="auto"/>
            </w:tcBorders>
            <w:vAlign w:val="center"/>
            <w:hideMark/>
          </w:tcPr>
          <w:p w14:paraId="4A70BC05" w14:textId="77777777" w:rsidR="00196563" w:rsidRPr="00196563" w:rsidRDefault="00196563" w:rsidP="00850C4E">
            <w:pPr>
              <w:pStyle w:val="Senseespaiat"/>
              <w:rPr>
                <w:lang w:val="es-ES"/>
              </w:rPr>
            </w:pPr>
          </w:p>
        </w:tc>
        <w:tc>
          <w:tcPr>
            <w:tcW w:w="1233" w:type="dxa"/>
            <w:tcBorders>
              <w:top w:val="single" w:sz="12" w:space="0" w:color="auto"/>
              <w:left w:val="single" w:sz="12" w:space="0" w:color="auto"/>
              <w:bottom w:val="single" w:sz="4" w:space="0" w:color="auto"/>
              <w:right w:val="single" w:sz="12" w:space="0" w:color="auto"/>
            </w:tcBorders>
            <w:vAlign w:val="center"/>
          </w:tcPr>
          <w:p w14:paraId="61E9E0A2" w14:textId="77777777" w:rsidR="00196563" w:rsidRPr="00196563" w:rsidRDefault="00196563" w:rsidP="00850C4E">
            <w:pPr>
              <w:pStyle w:val="Senseespaiat"/>
              <w:rPr>
                <w:lang w:val="es-ES"/>
              </w:rPr>
            </w:pPr>
          </w:p>
        </w:tc>
        <w:tc>
          <w:tcPr>
            <w:tcW w:w="1171" w:type="dxa"/>
            <w:tcBorders>
              <w:top w:val="single" w:sz="12" w:space="0" w:color="auto"/>
              <w:left w:val="single" w:sz="12" w:space="0" w:color="auto"/>
              <w:bottom w:val="single" w:sz="4" w:space="0" w:color="auto"/>
              <w:right w:val="single" w:sz="12" w:space="0" w:color="auto"/>
            </w:tcBorders>
            <w:vAlign w:val="center"/>
          </w:tcPr>
          <w:p w14:paraId="645B985E" w14:textId="77777777" w:rsidR="00196563" w:rsidRPr="00980834" w:rsidRDefault="00196563" w:rsidP="00850C4E">
            <w:pPr>
              <w:pStyle w:val="Senseespaiat"/>
              <w:rPr>
                <w:b w:val="0"/>
                <w:bCs w:val="0"/>
                <w:lang w:val="es-ES"/>
              </w:rPr>
            </w:pPr>
          </w:p>
        </w:tc>
        <w:tc>
          <w:tcPr>
            <w:tcW w:w="2090" w:type="dxa"/>
            <w:tcBorders>
              <w:top w:val="single" w:sz="12" w:space="0" w:color="auto"/>
              <w:left w:val="single" w:sz="12" w:space="0" w:color="auto"/>
              <w:bottom w:val="single" w:sz="4" w:space="0" w:color="auto"/>
              <w:right w:val="single" w:sz="12" w:space="0" w:color="auto"/>
            </w:tcBorders>
            <w:vAlign w:val="center"/>
            <w:hideMark/>
          </w:tcPr>
          <w:p w14:paraId="28F12F1B" w14:textId="77777777" w:rsidR="00196563" w:rsidRPr="00980834" w:rsidRDefault="00196563" w:rsidP="00850C4E">
            <w:pPr>
              <w:pStyle w:val="Senseespaiat"/>
              <w:rPr>
                <w:b w:val="0"/>
                <w:bCs w:val="0"/>
                <w:lang w:val="es-ES"/>
              </w:rPr>
            </w:pPr>
            <w:r w:rsidRPr="00980834">
              <w:rPr>
                <w:b w:val="0"/>
                <w:bCs w:val="0"/>
                <w:lang w:val="es-ES"/>
              </w:rPr>
              <w:t>-</w:t>
            </w:r>
          </w:p>
        </w:tc>
        <w:tc>
          <w:tcPr>
            <w:tcW w:w="1050" w:type="dxa"/>
            <w:tcBorders>
              <w:top w:val="single" w:sz="12" w:space="0" w:color="auto"/>
              <w:left w:val="single" w:sz="12" w:space="0" w:color="auto"/>
              <w:bottom w:val="single" w:sz="4" w:space="0" w:color="auto"/>
              <w:right w:val="single" w:sz="12" w:space="0" w:color="auto"/>
            </w:tcBorders>
            <w:vAlign w:val="center"/>
          </w:tcPr>
          <w:p w14:paraId="47A8FA4C" w14:textId="77777777" w:rsidR="00196563" w:rsidRPr="00980834" w:rsidRDefault="00196563" w:rsidP="00850C4E">
            <w:pPr>
              <w:pStyle w:val="Senseespaiat"/>
              <w:rPr>
                <w:b w:val="0"/>
                <w:bCs w:val="0"/>
                <w:lang w:val="es-ES"/>
              </w:rPr>
            </w:pPr>
          </w:p>
        </w:tc>
      </w:tr>
      <w:tr w:rsidR="00196563" w:rsidRPr="00196563" w14:paraId="35CD9FEF" w14:textId="77777777" w:rsidTr="006C682C">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14F96ECF" w14:textId="77777777" w:rsidR="00196563" w:rsidRPr="00980834" w:rsidRDefault="00196563" w:rsidP="00850C4E">
            <w:pPr>
              <w:pStyle w:val="Senseespaiat"/>
              <w:rPr>
                <w:b w:val="0"/>
                <w:bCs w:val="0"/>
                <w:lang w:val="es-ES"/>
              </w:rPr>
            </w:pPr>
            <w:r w:rsidRPr="00980834">
              <w:rPr>
                <w:b w:val="0"/>
                <w:bCs w:val="0"/>
                <w:lang w:val="es-ES"/>
              </w:rPr>
              <w:t>AP_02</w:t>
            </w:r>
          </w:p>
        </w:tc>
        <w:tc>
          <w:tcPr>
            <w:tcW w:w="159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401CAB4E" w14:textId="77777777" w:rsidR="00196563" w:rsidRPr="00980834" w:rsidRDefault="00196563" w:rsidP="00850C4E">
            <w:pPr>
              <w:pStyle w:val="Senseespaiat"/>
              <w:rPr>
                <w:b w:val="0"/>
                <w:bCs w:val="0"/>
                <w:lang w:val="es-ES"/>
              </w:rPr>
            </w:pPr>
            <w:r w:rsidRPr="00980834">
              <w:rPr>
                <w:b w:val="0"/>
                <w:bCs w:val="0"/>
                <w:lang w:val="es-ES"/>
              </w:rPr>
              <w:t>Lectura de la Información</w:t>
            </w:r>
          </w:p>
        </w:tc>
        <w:tc>
          <w:tcPr>
            <w:tcW w:w="179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26E49A57" w14:textId="77777777" w:rsidR="00196563" w:rsidRPr="00196563" w:rsidRDefault="00196563" w:rsidP="00850C4E">
            <w:pPr>
              <w:pStyle w:val="Senseespaiat"/>
              <w:rPr>
                <w:lang w:val="es-ES"/>
              </w:rPr>
            </w:pPr>
          </w:p>
        </w:tc>
        <w:tc>
          <w:tcPr>
            <w:tcW w:w="123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B01CEA1" w14:textId="77777777" w:rsidR="00196563" w:rsidRPr="00196563" w:rsidRDefault="00196563" w:rsidP="00850C4E">
            <w:pPr>
              <w:pStyle w:val="Senseespaiat"/>
              <w:rPr>
                <w:lang w:val="es-ES"/>
              </w:rPr>
            </w:pPr>
          </w:p>
        </w:tc>
        <w:tc>
          <w:tcPr>
            <w:tcW w:w="117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F60B3DA" w14:textId="77777777" w:rsidR="00196563" w:rsidRPr="00980834" w:rsidRDefault="00196563" w:rsidP="00850C4E">
            <w:pPr>
              <w:pStyle w:val="Senseespaiat"/>
              <w:rPr>
                <w:b w:val="0"/>
                <w:bCs w:val="0"/>
                <w:lang w:val="es-ES"/>
              </w:rPr>
            </w:pPr>
          </w:p>
        </w:tc>
        <w:tc>
          <w:tcPr>
            <w:tcW w:w="209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3BE0A955" w14:textId="77777777" w:rsidR="00196563" w:rsidRPr="00980834" w:rsidRDefault="00196563" w:rsidP="00850C4E">
            <w:pPr>
              <w:pStyle w:val="Senseespaiat"/>
              <w:rPr>
                <w:b w:val="0"/>
                <w:bCs w:val="0"/>
                <w:lang w:val="es-ES"/>
              </w:rPr>
            </w:pPr>
            <w:r w:rsidRPr="00980834">
              <w:rPr>
                <w:b w:val="0"/>
                <w:bCs w:val="0"/>
                <w:lang w:val="es-ES"/>
              </w:rPr>
              <w:t>AP_01</w:t>
            </w:r>
          </w:p>
        </w:tc>
        <w:tc>
          <w:tcPr>
            <w:tcW w:w="105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4CCF487" w14:textId="77777777" w:rsidR="00196563" w:rsidRPr="00980834" w:rsidRDefault="00196563" w:rsidP="00850C4E">
            <w:pPr>
              <w:pStyle w:val="Senseespaiat"/>
              <w:rPr>
                <w:b w:val="0"/>
                <w:bCs w:val="0"/>
                <w:lang w:val="es-ES"/>
              </w:rPr>
            </w:pPr>
          </w:p>
        </w:tc>
      </w:tr>
      <w:tr w:rsidR="00196563" w:rsidRPr="00196563" w14:paraId="3A6C39C5" w14:textId="77777777" w:rsidTr="006C682C">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23" w:type="dxa"/>
            <w:tcBorders>
              <w:top w:val="single" w:sz="4" w:space="0" w:color="auto"/>
              <w:left w:val="single" w:sz="12" w:space="0" w:color="auto"/>
              <w:bottom w:val="single" w:sz="4" w:space="0" w:color="auto"/>
              <w:right w:val="single" w:sz="12" w:space="0" w:color="auto"/>
            </w:tcBorders>
            <w:vAlign w:val="center"/>
            <w:hideMark/>
          </w:tcPr>
          <w:p w14:paraId="2C7D52D7" w14:textId="77777777" w:rsidR="00196563" w:rsidRPr="00980834" w:rsidRDefault="00196563" w:rsidP="00850C4E">
            <w:pPr>
              <w:pStyle w:val="Senseespaiat"/>
              <w:rPr>
                <w:b w:val="0"/>
                <w:bCs w:val="0"/>
                <w:lang w:val="es-ES"/>
              </w:rPr>
            </w:pPr>
            <w:r w:rsidRPr="00980834">
              <w:rPr>
                <w:b w:val="0"/>
                <w:bCs w:val="0"/>
                <w:lang w:val="es-ES"/>
              </w:rPr>
              <w:t>AP_03</w:t>
            </w:r>
          </w:p>
        </w:tc>
        <w:tc>
          <w:tcPr>
            <w:tcW w:w="1595" w:type="dxa"/>
            <w:tcBorders>
              <w:top w:val="single" w:sz="4" w:space="0" w:color="auto"/>
              <w:left w:val="single" w:sz="12" w:space="0" w:color="auto"/>
              <w:bottom w:val="single" w:sz="4" w:space="0" w:color="auto"/>
              <w:right w:val="single" w:sz="12" w:space="0" w:color="auto"/>
            </w:tcBorders>
            <w:vAlign w:val="center"/>
            <w:hideMark/>
          </w:tcPr>
          <w:p w14:paraId="5EDFD2BA" w14:textId="77777777" w:rsidR="00196563" w:rsidRPr="00980834" w:rsidRDefault="00196563" w:rsidP="00850C4E">
            <w:pPr>
              <w:pStyle w:val="Senseespaiat"/>
              <w:rPr>
                <w:b w:val="0"/>
                <w:bCs w:val="0"/>
                <w:lang w:val="es-ES"/>
              </w:rPr>
            </w:pPr>
            <w:r w:rsidRPr="00980834">
              <w:rPr>
                <w:b w:val="0"/>
                <w:bCs w:val="0"/>
                <w:lang w:val="es-ES"/>
              </w:rPr>
              <w:t>Introducción</w:t>
            </w:r>
          </w:p>
        </w:tc>
        <w:tc>
          <w:tcPr>
            <w:tcW w:w="1795" w:type="dxa"/>
            <w:tcBorders>
              <w:top w:val="single" w:sz="4" w:space="0" w:color="auto"/>
              <w:left w:val="single" w:sz="12" w:space="0" w:color="auto"/>
              <w:bottom w:val="single" w:sz="4" w:space="0" w:color="auto"/>
              <w:right w:val="single" w:sz="12" w:space="0" w:color="auto"/>
            </w:tcBorders>
            <w:vAlign w:val="center"/>
            <w:hideMark/>
          </w:tcPr>
          <w:p w14:paraId="4BA4147E" w14:textId="77777777" w:rsidR="00196563" w:rsidRPr="00196563" w:rsidRDefault="00196563" w:rsidP="00850C4E">
            <w:pPr>
              <w:pStyle w:val="Senseespaiat"/>
              <w:rPr>
                <w:lang w:val="es-ES"/>
              </w:rPr>
            </w:pPr>
          </w:p>
        </w:tc>
        <w:tc>
          <w:tcPr>
            <w:tcW w:w="1233" w:type="dxa"/>
            <w:tcBorders>
              <w:top w:val="single" w:sz="4" w:space="0" w:color="auto"/>
              <w:left w:val="single" w:sz="12" w:space="0" w:color="auto"/>
              <w:bottom w:val="single" w:sz="4" w:space="0" w:color="auto"/>
              <w:right w:val="single" w:sz="12" w:space="0" w:color="auto"/>
            </w:tcBorders>
            <w:vAlign w:val="center"/>
          </w:tcPr>
          <w:p w14:paraId="70B30754" w14:textId="77777777" w:rsidR="00196563" w:rsidRPr="00196563" w:rsidRDefault="00196563" w:rsidP="00850C4E">
            <w:pPr>
              <w:pStyle w:val="Senseespaiat"/>
              <w:rPr>
                <w:lang w:val="es-ES"/>
              </w:rPr>
            </w:pPr>
          </w:p>
        </w:tc>
        <w:tc>
          <w:tcPr>
            <w:tcW w:w="1171" w:type="dxa"/>
            <w:tcBorders>
              <w:top w:val="single" w:sz="4" w:space="0" w:color="auto"/>
              <w:left w:val="single" w:sz="12" w:space="0" w:color="auto"/>
              <w:bottom w:val="single" w:sz="4" w:space="0" w:color="auto"/>
              <w:right w:val="single" w:sz="12" w:space="0" w:color="auto"/>
            </w:tcBorders>
            <w:vAlign w:val="center"/>
          </w:tcPr>
          <w:p w14:paraId="1F2D0E64" w14:textId="77777777" w:rsidR="00196563" w:rsidRPr="00980834" w:rsidRDefault="00196563" w:rsidP="00850C4E">
            <w:pPr>
              <w:pStyle w:val="Senseespaiat"/>
              <w:rPr>
                <w:b w:val="0"/>
                <w:bCs w:val="0"/>
                <w:lang w:val="es-ES"/>
              </w:rPr>
            </w:pPr>
          </w:p>
        </w:tc>
        <w:tc>
          <w:tcPr>
            <w:tcW w:w="2090" w:type="dxa"/>
            <w:tcBorders>
              <w:top w:val="single" w:sz="4" w:space="0" w:color="auto"/>
              <w:left w:val="single" w:sz="12" w:space="0" w:color="auto"/>
              <w:bottom w:val="single" w:sz="4" w:space="0" w:color="auto"/>
              <w:right w:val="single" w:sz="12" w:space="0" w:color="auto"/>
            </w:tcBorders>
            <w:vAlign w:val="center"/>
            <w:hideMark/>
          </w:tcPr>
          <w:p w14:paraId="1E8DC2F5" w14:textId="77777777" w:rsidR="00196563" w:rsidRPr="00980834" w:rsidRDefault="00196563" w:rsidP="00850C4E">
            <w:pPr>
              <w:pStyle w:val="Senseespaiat"/>
              <w:rPr>
                <w:b w:val="0"/>
                <w:bCs w:val="0"/>
                <w:lang w:val="es-ES"/>
              </w:rPr>
            </w:pPr>
            <w:r w:rsidRPr="00980834">
              <w:rPr>
                <w:b w:val="0"/>
                <w:bCs w:val="0"/>
                <w:lang w:val="es-ES"/>
              </w:rPr>
              <w:t>AP_06</w:t>
            </w:r>
          </w:p>
        </w:tc>
        <w:tc>
          <w:tcPr>
            <w:tcW w:w="1050" w:type="dxa"/>
            <w:tcBorders>
              <w:top w:val="single" w:sz="4" w:space="0" w:color="auto"/>
              <w:left w:val="single" w:sz="12" w:space="0" w:color="auto"/>
              <w:bottom w:val="single" w:sz="4" w:space="0" w:color="auto"/>
              <w:right w:val="single" w:sz="12" w:space="0" w:color="auto"/>
            </w:tcBorders>
            <w:vAlign w:val="center"/>
          </w:tcPr>
          <w:p w14:paraId="3F7D066C" w14:textId="77777777" w:rsidR="00196563" w:rsidRPr="00980834" w:rsidRDefault="00196563" w:rsidP="00850C4E">
            <w:pPr>
              <w:pStyle w:val="Senseespaiat"/>
              <w:rPr>
                <w:b w:val="0"/>
                <w:bCs w:val="0"/>
                <w:lang w:val="es-ES"/>
              </w:rPr>
            </w:pPr>
          </w:p>
        </w:tc>
      </w:tr>
      <w:tr w:rsidR="00196563" w:rsidRPr="00196563" w14:paraId="36C993E1" w14:textId="77777777" w:rsidTr="006C682C">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64F120EB" w14:textId="77777777" w:rsidR="00196563" w:rsidRPr="00980834" w:rsidRDefault="00196563" w:rsidP="00850C4E">
            <w:pPr>
              <w:pStyle w:val="Senseespaiat"/>
              <w:rPr>
                <w:b w:val="0"/>
                <w:bCs w:val="0"/>
                <w:lang w:val="es-ES"/>
              </w:rPr>
            </w:pPr>
            <w:r w:rsidRPr="00980834">
              <w:rPr>
                <w:b w:val="0"/>
                <w:bCs w:val="0"/>
                <w:lang w:val="es-ES"/>
              </w:rPr>
              <w:t>AP_04</w:t>
            </w:r>
          </w:p>
        </w:tc>
        <w:tc>
          <w:tcPr>
            <w:tcW w:w="159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1188B5DC" w14:textId="77777777" w:rsidR="00196563" w:rsidRPr="00980834" w:rsidRDefault="00196563" w:rsidP="00850C4E">
            <w:pPr>
              <w:pStyle w:val="Senseespaiat"/>
              <w:rPr>
                <w:b w:val="0"/>
                <w:bCs w:val="0"/>
                <w:lang w:val="es-ES"/>
              </w:rPr>
            </w:pPr>
            <w:r w:rsidRPr="00980834">
              <w:rPr>
                <w:b w:val="0"/>
                <w:bCs w:val="0"/>
                <w:lang w:val="es-ES"/>
              </w:rPr>
              <w:t>Objetivos</w:t>
            </w:r>
          </w:p>
        </w:tc>
        <w:tc>
          <w:tcPr>
            <w:tcW w:w="179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44B56E45" w14:textId="77777777" w:rsidR="00196563" w:rsidRPr="00196563" w:rsidRDefault="00196563" w:rsidP="00850C4E">
            <w:pPr>
              <w:pStyle w:val="Senseespaiat"/>
              <w:rPr>
                <w:lang w:val="es-ES"/>
              </w:rPr>
            </w:pPr>
          </w:p>
        </w:tc>
        <w:tc>
          <w:tcPr>
            <w:tcW w:w="123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F54337D" w14:textId="77777777" w:rsidR="00196563" w:rsidRPr="00196563" w:rsidRDefault="00196563" w:rsidP="00850C4E">
            <w:pPr>
              <w:pStyle w:val="Senseespaiat"/>
              <w:rPr>
                <w:lang w:val="es-ES"/>
              </w:rPr>
            </w:pPr>
          </w:p>
        </w:tc>
        <w:tc>
          <w:tcPr>
            <w:tcW w:w="117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C484E3A" w14:textId="77777777" w:rsidR="00196563" w:rsidRPr="00980834" w:rsidRDefault="00196563" w:rsidP="00850C4E">
            <w:pPr>
              <w:pStyle w:val="Senseespaiat"/>
              <w:rPr>
                <w:b w:val="0"/>
                <w:bCs w:val="0"/>
                <w:lang w:val="es-ES"/>
              </w:rPr>
            </w:pPr>
          </w:p>
        </w:tc>
        <w:tc>
          <w:tcPr>
            <w:tcW w:w="209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5CEDDECF" w14:textId="77777777" w:rsidR="00196563" w:rsidRPr="00980834" w:rsidRDefault="00196563" w:rsidP="00850C4E">
            <w:pPr>
              <w:pStyle w:val="Senseespaiat"/>
              <w:rPr>
                <w:b w:val="0"/>
                <w:bCs w:val="0"/>
                <w:lang w:val="es-ES"/>
              </w:rPr>
            </w:pPr>
            <w:r w:rsidRPr="00980834">
              <w:rPr>
                <w:b w:val="0"/>
                <w:bCs w:val="0"/>
                <w:lang w:val="es-ES"/>
              </w:rPr>
              <w:t>AP_06</w:t>
            </w:r>
          </w:p>
        </w:tc>
        <w:tc>
          <w:tcPr>
            <w:tcW w:w="105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C899FF0" w14:textId="77777777" w:rsidR="00196563" w:rsidRPr="00980834" w:rsidRDefault="00196563" w:rsidP="00850C4E">
            <w:pPr>
              <w:pStyle w:val="Senseespaiat"/>
              <w:rPr>
                <w:b w:val="0"/>
                <w:bCs w:val="0"/>
                <w:lang w:val="es-ES"/>
              </w:rPr>
            </w:pPr>
          </w:p>
        </w:tc>
      </w:tr>
      <w:tr w:rsidR="00196563" w:rsidRPr="00196563" w14:paraId="5ED23C23" w14:textId="77777777" w:rsidTr="006C682C">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23" w:type="dxa"/>
            <w:tcBorders>
              <w:top w:val="single" w:sz="4" w:space="0" w:color="auto"/>
              <w:left w:val="single" w:sz="12" w:space="0" w:color="auto"/>
              <w:bottom w:val="single" w:sz="4" w:space="0" w:color="auto"/>
              <w:right w:val="single" w:sz="12" w:space="0" w:color="auto"/>
            </w:tcBorders>
            <w:vAlign w:val="center"/>
            <w:hideMark/>
          </w:tcPr>
          <w:p w14:paraId="6E3AE279" w14:textId="77777777" w:rsidR="00196563" w:rsidRPr="00980834" w:rsidRDefault="00196563" w:rsidP="00850C4E">
            <w:pPr>
              <w:pStyle w:val="Senseespaiat"/>
              <w:rPr>
                <w:b w:val="0"/>
                <w:bCs w:val="0"/>
                <w:lang w:val="es-ES"/>
              </w:rPr>
            </w:pPr>
            <w:r w:rsidRPr="00980834">
              <w:rPr>
                <w:b w:val="0"/>
                <w:bCs w:val="0"/>
                <w:lang w:val="es-ES"/>
              </w:rPr>
              <w:t>AP_05</w:t>
            </w:r>
          </w:p>
        </w:tc>
        <w:tc>
          <w:tcPr>
            <w:tcW w:w="1595" w:type="dxa"/>
            <w:tcBorders>
              <w:top w:val="single" w:sz="4" w:space="0" w:color="auto"/>
              <w:left w:val="single" w:sz="12" w:space="0" w:color="auto"/>
              <w:bottom w:val="single" w:sz="4" w:space="0" w:color="auto"/>
              <w:right w:val="single" w:sz="12" w:space="0" w:color="auto"/>
            </w:tcBorders>
            <w:vAlign w:val="center"/>
            <w:hideMark/>
          </w:tcPr>
          <w:p w14:paraId="640F1D96" w14:textId="77777777" w:rsidR="00196563" w:rsidRPr="00980834" w:rsidRDefault="00196563" w:rsidP="00850C4E">
            <w:pPr>
              <w:pStyle w:val="Senseespaiat"/>
              <w:rPr>
                <w:b w:val="0"/>
                <w:bCs w:val="0"/>
                <w:lang w:val="es-ES"/>
              </w:rPr>
            </w:pPr>
            <w:r w:rsidRPr="00980834">
              <w:rPr>
                <w:b w:val="0"/>
                <w:bCs w:val="0"/>
                <w:lang w:val="es-ES"/>
              </w:rPr>
              <w:t>Análisis de Referentes</w:t>
            </w:r>
          </w:p>
        </w:tc>
        <w:tc>
          <w:tcPr>
            <w:tcW w:w="1795" w:type="dxa"/>
            <w:tcBorders>
              <w:top w:val="single" w:sz="4" w:space="0" w:color="auto"/>
              <w:left w:val="single" w:sz="12" w:space="0" w:color="auto"/>
              <w:bottom w:val="single" w:sz="4" w:space="0" w:color="auto"/>
              <w:right w:val="single" w:sz="12" w:space="0" w:color="auto"/>
            </w:tcBorders>
            <w:vAlign w:val="center"/>
            <w:hideMark/>
          </w:tcPr>
          <w:p w14:paraId="32EEF768" w14:textId="77777777" w:rsidR="00196563" w:rsidRPr="00196563" w:rsidRDefault="00196563" w:rsidP="00850C4E">
            <w:pPr>
              <w:pStyle w:val="Senseespaiat"/>
              <w:rPr>
                <w:lang w:val="es-ES"/>
              </w:rPr>
            </w:pPr>
          </w:p>
        </w:tc>
        <w:tc>
          <w:tcPr>
            <w:tcW w:w="1233" w:type="dxa"/>
            <w:tcBorders>
              <w:top w:val="single" w:sz="4" w:space="0" w:color="auto"/>
              <w:left w:val="single" w:sz="12" w:space="0" w:color="auto"/>
              <w:bottom w:val="single" w:sz="4" w:space="0" w:color="auto"/>
              <w:right w:val="single" w:sz="12" w:space="0" w:color="auto"/>
            </w:tcBorders>
            <w:vAlign w:val="center"/>
          </w:tcPr>
          <w:p w14:paraId="14962A8C" w14:textId="77777777" w:rsidR="00196563" w:rsidRPr="00196563" w:rsidRDefault="00196563" w:rsidP="00850C4E">
            <w:pPr>
              <w:pStyle w:val="Senseespaiat"/>
              <w:rPr>
                <w:lang w:val="es-ES"/>
              </w:rPr>
            </w:pPr>
          </w:p>
        </w:tc>
        <w:tc>
          <w:tcPr>
            <w:tcW w:w="1171" w:type="dxa"/>
            <w:tcBorders>
              <w:top w:val="single" w:sz="4" w:space="0" w:color="auto"/>
              <w:left w:val="single" w:sz="12" w:space="0" w:color="auto"/>
              <w:bottom w:val="single" w:sz="4" w:space="0" w:color="auto"/>
              <w:right w:val="single" w:sz="12" w:space="0" w:color="auto"/>
            </w:tcBorders>
            <w:vAlign w:val="center"/>
          </w:tcPr>
          <w:p w14:paraId="5FEB0790" w14:textId="77777777" w:rsidR="00196563" w:rsidRPr="00980834" w:rsidRDefault="00196563" w:rsidP="00850C4E">
            <w:pPr>
              <w:pStyle w:val="Senseespaiat"/>
              <w:rPr>
                <w:b w:val="0"/>
                <w:bCs w:val="0"/>
                <w:lang w:val="es-ES"/>
              </w:rPr>
            </w:pPr>
          </w:p>
        </w:tc>
        <w:tc>
          <w:tcPr>
            <w:tcW w:w="2090" w:type="dxa"/>
            <w:tcBorders>
              <w:top w:val="single" w:sz="4" w:space="0" w:color="auto"/>
              <w:left w:val="single" w:sz="12" w:space="0" w:color="auto"/>
              <w:bottom w:val="single" w:sz="4" w:space="0" w:color="auto"/>
              <w:right w:val="single" w:sz="12" w:space="0" w:color="auto"/>
            </w:tcBorders>
            <w:vAlign w:val="center"/>
            <w:hideMark/>
          </w:tcPr>
          <w:p w14:paraId="568DFCD2" w14:textId="77777777" w:rsidR="00196563" w:rsidRPr="00980834" w:rsidRDefault="00196563" w:rsidP="00850C4E">
            <w:pPr>
              <w:pStyle w:val="Senseespaiat"/>
              <w:rPr>
                <w:b w:val="0"/>
                <w:bCs w:val="0"/>
                <w:lang w:val="es-ES"/>
              </w:rPr>
            </w:pPr>
            <w:r w:rsidRPr="00980834">
              <w:rPr>
                <w:b w:val="0"/>
                <w:bCs w:val="0"/>
                <w:lang w:val="es-ES"/>
              </w:rPr>
              <w:t>-</w:t>
            </w:r>
          </w:p>
        </w:tc>
        <w:tc>
          <w:tcPr>
            <w:tcW w:w="1050" w:type="dxa"/>
            <w:tcBorders>
              <w:top w:val="single" w:sz="4" w:space="0" w:color="auto"/>
              <w:left w:val="single" w:sz="12" w:space="0" w:color="auto"/>
              <w:bottom w:val="single" w:sz="4" w:space="0" w:color="auto"/>
              <w:right w:val="single" w:sz="12" w:space="0" w:color="auto"/>
            </w:tcBorders>
            <w:vAlign w:val="center"/>
          </w:tcPr>
          <w:p w14:paraId="2028F881" w14:textId="77777777" w:rsidR="00196563" w:rsidRPr="00980834" w:rsidRDefault="00196563" w:rsidP="00850C4E">
            <w:pPr>
              <w:pStyle w:val="Senseespaiat"/>
              <w:rPr>
                <w:b w:val="0"/>
                <w:bCs w:val="0"/>
                <w:lang w:val="es-ES"/>
              </w:rPr>
            </w:pPr>
          </w:p>
        </w:tc>
      </w:tr>
      <w:tr w:rsidR="00196563" w:rsidRPr="00196563" w14:paraId="715A8A22" w14:textId="77777777" w:rsidTr="006C682C">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4259EB4C" w14:textId="77777777" w:rsidR="00196563" w:rsidRPr="00980834" w:rsidRDefault="00196563" w:rsidP="00850C4E">
            <w:pPr>
              <w:pStyle w:val="Senseespaiat"/>
              <w:rPr>
                <w:b w:val="0"/>
                <w:bCs w:val="0"/>
                <w:lang w:val="es-ES"/>
              </w:rPr>
            </w:pPr>
            <w:r w:rsidRPr="00980834">
              <w:rPr>
                <w:b w:val="0"/>
                <w:bCs w:val="0"/>
                <w:lang w:val="es-ES"/>
              </w:rPr>
              <w:t>AP_06</w:t>
            </w:r>
          </w:p>
        </w:tc>
        <w:tc>
          <w:tcPr>
            <w:tcW w:w="159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EA4A19F" w14:textId="77777777" w:rsidR="00196563" w:rsidRPr="00980834" w:rsidRDefault="00196563" w:rsidP="00850C4E">
            <w:pPr>
              <w:pStyle w:val="Senseespaiat"/>
              <w:rPr>
                <w:b w:val="0"/>
                <w:bCs w:val="0"/>
                <w:lang w:val="es-ES"/>
              </w:rPr>
            </w:pPr>
            <w:r w:rsidRPr="00980834">
              <w:rPr>
                <w:b w:val="0"/>
                <w:bCs w:val="0"/>
                <w:lang w:val="es-ES"/>
              </w:rPr>
              <w:t>Marco teórico</w:t>
            </w:r>
          </w:p>
        </w:tc>
        <w:tc>
          <w:tcPr>
            <w:tcW w:w="179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CD91086" w14:textId="77777777" w:rsidR="00196563" w:rsidRPr="00196563" w:rsidRDefault="00196563" w:rsidP="00850C4E">
            <w:pPr>
              <w:pStyle w:val="Senseespaiat"/>
              <w:rPr>
                <w:lang w:val="es-ES"/>
              </w:rPr>
            </w:pPr>
          </w:p>
        </w:tc>
        <w:tc>
          <w:tcPr>
            <w:tcW w:w="123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E5BD4A0" w14:textId="77777777" w:rsidR="00196563" w:rsidRPr="00196563" w:rsidRDefault="00196563" w:rsidP="00850C4E">
            <w:pPr>
              <w:pStyle w:val="Senseespaiat"/>
              <w:rPr>
                <w:lang w:val="es-ES"/>
              </w:rPr>
            </w:pPr>
          </w:p>
        </w:tc>
        <w:tc>
          <w:tcPr>
            <w:tcW w:w="117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3F8BFD6" w14:textId="77777777" w:rsidR="00196563" w:rsidRPr="00980834" w:rsidRDefault="00196563" w:rsidP="00850C4E">
            <w:pPr>
              <w:pStyle w:val="Senseespaiat"/>
              <w:rPr>
                <w:b w:val="0"/>
                <w:bCs w:val="0"/>
                <w:lang w:val="es-ES"/>
              </w:rPr>
            </w:pPr>
          </w:p>
        </w:tc>
        <w:tc>
          <w:tcPr>
            <w:tcW w:w="209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8E45A0C" w14:textId="77777777" w:rsidR="00196563" w:rsidRPr="00980834" w:rsidRDefault="00196563" w:rsidP="00850C4E">
            <w:pPr>
              <w:pStyle w:val="Senseespaiat"/>
              <w:rPr>
                <w:b w:val="0"/>
                <w:bCs w:val="0"/>
                <w:lang w:val="es-ES"/>
              </w:rPr>
            </w:pPr>
            <w:r w:rsidRPr="00980834">
              <w:rPr>
                <w:b w:val="0"/>
                <w:bCs w:val="0"/>
                <w:lang w:val="es-ES"/>
              </w:rPr>
              <w:t>AP_02</w:t>
            </w:r>
          </w:p>
        </w:tc>
        <w:tc>
          <w:tcPr>
            <w:tcW w:w="105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B5F4803" w14:textId="77777777" w:rsidR="00196563" w:rsidRPr="00980834" w:rsidRDefault="00196563" w:rsidP="00850C4E">
            <w:pPr>
              <w:pStyle w:val="Senseespaiat"/>
              <w:rPr>
                <w:b w:val="0"/>
                <w:bCs w:val="0"/>
                <w:lang w:val="es-ES"/>
              </w:rPr>
            </w:pPr>
          </w:p>
        </w:tc>
      </w:tr>
      <w:tr w:rsidR="00196563" w:rsidRPr="00196563" w14:paraId="6D1BE70B" w14:textId="77777777" w:rsidTr="006C682C">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907"/>
        </w:trPr>
        <w:tc>
          <w:tcPr>
            <w:tcW w:w="1023" w:type="dxa"/>
            <w:tcBorders>
              <w:top w:val="single" w:sz="4" w:space="0" w:color="auto"/>
              <w:left w:val="single" w:sz="12" w:space="0" w:color="auto"/>
              <w:bottom w:val="single" w:sz="4" w:space="0" w:color="auto"/>
              <w:right w:val="single" w:sz="12" w:space="0" w:color="auto"/>
            </w:tcBorders>
            <w:vAlign w:val="center"/>
            <w:hideMark/>
          </w:tcPr>
          <w:p w14:paraId="39721B89" w14:textId="77777777" w:rsidR="00196563" w:rsidRPr="00980834" w:rsidRDefault="00196563" w:rsidP="00850C4E">
            <w:pPr>
              <w:pStyle w:val="Senseespaiat"/>
              <w:rPr>
                <w:b w:val="0"/>
                <w:bCs w:val="0"/>
                <w:lang w:val="es-ES"/>
              </w:rPr>
            </w:pPr>
            <w:r w:rsidRPr="00980834">
              <w:rPr>
                <w:b w:val="0"/>
                <w:bCs w:val="0"/>
                <w:lang w:val="es-ES"/>
              </w:rPr>
              <w:lastRenderedPageBreak/>
              <w:t>AP_07</w:t>
            </w:r>
          </w:p>
        </w:tc>
        <w:tc>
          <w:tcPr>
            <w:tcW w:w="1595" w:type="dxa"/>
            <w:tcBorders>
              <w:top w:val="single" w:sz="4" w:space="0" w:color="auto"/>
              <w:left w:val="single" w:sz="12" w:space="0" w:color="auto"/>
              <w:bottom w:val="single" w:sz="4" w:space="0" w:color="auto"/>
              <w:right w:val="single" w:sz="12" w:space="0" w:color="auto"/>
            </w:tcBorders>
            <w:vAlign w:val="center"/>
            <w:hideMark/>
          </w:tcPr>
          <w:p w14:paraId="699720DF" w14:textId="77777777" w:rsidR="00196563" w:rsidRPr="00980834" w:rsidRDefault="00196563" w:rsidP="00850C4E">
            <w:pPr>
              <w:pStyle w:val="Senseespaiat"/>
              <w:rPr>
                <w:b w:val="0"/>
                <w:bCs w:val="0"/>
                <w:lang w:val="es-ES"/>
              </w:rPr>
            </w:pPr>
            <w:r w:rsidRPr="00980834">
              <w:rPr>
                <w:b w:val="0"/>
                <w:bCs w:val="0"/>
                <w:lang w:val="es-ES"/>
              </w:rPr>
              <w:t>Diseño Metodológico y Cronograma</w:t>
            </w:r>
          </w:p>
        </w:tc>
        <w:tc>
          <w:tcPr>
            <w:tcW w:w="1795" w:type="dxa"/>
            <w:tcBorders>
              <w:top w:val="single" w:sz="4" w:space="0" w:color="auto"/>
              <w:left w:val="single" w:sz="12" w:space="0" w:color="auto"/>
              <w:bottom w:val="single" w:sz="4" w:space="0" w:color="auto"/>
              <w:right w:val="single" w:sz="12" w:space="0" w:color="auto"/>
            </w:tcBorders>
            <w:vAlign w:val="center"/>
            <w:hideMark/>
          </w:tcPr>
          <w:p w14:paraId="65D4FD80" w14:textId="77777777" w:rsidR="00196563" w:rsidRPr="00196563" w:rsidRDefault="00196563" w:rsidP="00850C4E">
            <w:pPr>
              <w:pStyle w:val="Senseespaiat"/>
              <w:rPr>
                <w:lang w:val="es-ES"/>
              </w:rPr>
            </w:pPr>
          </w:p>
        </w:tc>
        <w:tc>
          <w:tcPr>
            <w:tcW w:w="1233" w:type="dxa"/>
            <w:tcBorders>
              <w:top w:val="single" w:sz="4" w:space="0" w:color="auto"/>
              <w:left w:val="single" w:sz="12" w:space="0" w:color="auto"/>
              <w:bottom w:val="single" w:sz="4" w:space="0" w:color="auto"/>
              <w:right w:val="single" w:sz="12" w:space="0" w:color="auto"/>
            </w:tcBorders>
            <w:vAlign w:val="center"/>
          </w:tcPr>
          <w:p w14:paraId="370E0652" w14:textId="77777777" w:rsidR="00196563" w:rsidRPr="00196563" w:rsidRDefault="00196563" w:rsidP="00850C4E">
            <w:pPr>
              <w:pStyle w:val="Senseespaiat"/>
              <w:rPr>
                <w:lang w:val="es-ES"/>
              </w:rPr>
            </w:pPr>
          </w:p>
        </w:tc>
        <w:tc>
          <w:tcPr>
            <w:tcW w:w="1171" w:type="dxa"/>
            <w:tcBorders>
              <w:top w:val="single" w:sz="4" w:space="0" w:color="auto"/>
              <w:left w:val="single" w:sz="12" w:space="0" w:color="auto"/>
              <w:bottom w:val="single" w:sz="4" w:space="0" w:color="auto"/>
              <w:right w:val="single" w:sz="12" w:space="0" w:color="auto"/>
            </w:tcBorders>
            <w:vAlign w:val="center"/>
          </w:tcPr>
          <w:p w14:paraId="30154411" w14:textId="77777777" w:rsidR="00196563" w:rsidRPr="00980834" w:rsidRDefault="00196563" w:rsidP="00850C4E">
            <w:pPr>
              <w:pStyle w:val="Senseespaiat"/>
              <w:rPr>
                <w:b w:val="0"/>
                <w:bCs w:val="0"/>
                <w:lang w:val="es-ES"/>
              </w:rPr>
            </w:pPr>
          </w:p>
        </w:tc>
        <w:tc>
          <w:tcPr>
            <w:tcW w:w="2090" w:type="dxa"/>
            <w:tcBorders>
              <w:top w:val="single" w:sz="4" w:space="0" w:color="auto"/>
              <w:left w:val="single" w:sz="12" w:space="0" w:color="auto"/>
              <w:bottom w:val="single" w:sz="4" w:space="0" w:color="auto"/>
              <w:right w:val="single" w:sz="12" w:space="0" w:color="auto"/>
            </w:tcBorders>
            <w:vAlign w:val="center"/>
          </w:tcPr>
          <w:p w14:paraId="3AE11692" w14:textId="77777777" w:rsidR="00196563" w:rsidRPr="00980834" w:rsidRDefault="00196563" w:rsidP="00850C4E">
            <w:pPr>
              <w:pStyle w:val="Senseespaiat"/>
              <w:rPr>
                <w:b w:val="0"/>
                <w:bCs w:val="0"/>
                <w:lang w:val="es-ES"/>
              </w:rPr>
            </w:pPr>
            <w:r w:rsidRPr="00980834">
              <w:rPr>
                <w:b w:val="0"/>
                <w:bCs w:val="0"/>
                <w:lang w:val="es-ES"/>
              </w:rPr>
              <w:t>AP_06</w:t>
            </w:r>
          </w:p>
        </w:tc>
        <w:tc>
          <w:tcPr>
            <w:tcW w:w="1050" w:type="dxa"/>
            <w:tcBorders>
              <w:top w:val="single" w:sz="4" w:space="0" w:color="auto"/>
              <w:left w:val="single" w:sz="12" w:space="0" w:color="auto"/>
              <w:bottom w:val="single" w:sz="4" w:space="0" w:color="auto"/>
              <w:right w:val="single" w:sz="12" w:space="0" w:color="auto"/>
            </w:tcBorders>
            <w:vAlign w:val="center"/>
          </w:tcPr>
          <w:p w14:paraId="682BA312" w14:textId="77777777" w:rsidR="00196563" w:rsidRPr="00980834" w:rsidRDefault="00196563" w:rsidP="00850C4E">
            <w:pPr>
              <w:pStyle w:val="Senseespaiat"/>
              <w:rPr>
                <w:b w:val="0"/>
                <w:bCs w:val="0"/>
                <w:lang w:val="es-ES"/>
              </w:rPr>
            </w:pPr>
          </w:p>
        </w:tc>
      </w:tr>
      <w:tr w:rsidR="00196563" w:rsidRPr="00196563" w14:paraId="352B7524" w14:textId="77777777" w:rsidTr="00850C4E">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9957" w:type="dxa"/>
            <w:gridSpan w:val="7"/>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627B7459" w14:textId="77777777" w:rsidR="00196563" w:rsidRPr="00196563" w:rsidRDefault="00196563" w:rsidP="00850C4E">
            <w:pPr>
              <w:pStyle w:val="Senseespaiat"/>
              <w:rPr>
                <w:lang w:val="es-ES"/>
              </w:rPr>
            </w:pPr>
            <w:r w:rsidRPr="00196563">
              <w:rPr>
                <w:lang w:val="es-ES"/>
              </w:rPr>
              <w:t>MEMÓRIA</w:t>
            </w:r>
          </w:p>
        </w:tc>
      </w:tr>
      <w:tr w:rsidR="00196563" w:rsidRPr="00196563" w14:paraId="6446CB24" w14:textId="77777777" w:rsidTr="006C682C">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1023" w:type="dxa"/>
            <w:tcBorders>
              <w:top w:val="single" w:sz="12" w:space="0" w:color="auto"/>
              <w:left w:val="single" w:sz="12" w:space="0" w:color="auto"/>
              <w:bottom w:val="single" w:sz="4" w:space="0" w:color="auto"/>
              <w:right w:val="single" w:sz="12" w:space="0" w:color="auto"/>
            </w:tcBorders>
            <w:vAlign w:val="center"/>
          </w:tcPr>
          <w:p w14:paraId="5F39B4C0" w14:textId="77777777" w:rsidR="00196563" w:rsidRPr="00980834" w:rsidRDefault="00196563" w:rsidP="00850C4E">
            <w:pPr>
              <w:pStyle w:val="Senseespaiat"/>
              <w:rPr>
                <w:b w:val="0"/>
                <w:bCs w:val="0"/>
                <w:lang w:val="es-ES"/>
              </w:rPr>
            </w:pPr>
            <w:r w:rsidRPr="00980834">
              <w:rPr>
                <w:b w:val="0"/>
                <w:bCs w:val="0"/>
                <w:lang w:val="es-ES"/>
              </w:rPr>
              <w:t>MM_01</w:t>
            </w:r>
          </w:p>
        </w:tc>
        <w:tc>
          <w:tcPr>
            <w:tcW w:w="1595" w:type="dxa"/>
            <w:tcBorders>
              <w:top w:val="single" w:sz="12" w:space="0" w:color="auto"/>
              <w:left w:val="single" w:sz="12" w:space="0" w:color="auto"/>
              <w:bottom w:val="single" w:sz="4" w:space="0" w:color="auto"/>
              <w:right w:val="single" w:sz="12" w:space="0" w:color="auto"/>
            </w:tcBorders>
            <w:vAlign w:val="center"/>
          </w:tcPr>
          <w:p w14:paraId="43D81F50" w14:textId="13BA9FFC" w:rsidR="00196563" w:rsidRPr="00980834" w:rsidRDefault="006C682C" w:rsidP="00850C4E">
            <w:pPr>
              <w:pStyle w:val="Senseespaiat"/>
              <w:rPr>
                <w:b w:val="0"/>
                <w:bCs w:val="0"/>
                <w:lang w:val="es-ES"/>
              </w:rPr>
            </w:pPr>
            <w:r w:rsidRPr="00980834">
              <w:rPr>
                <w:b w:val="0"/>
                <w:bCs w:val="0"/>
                <w:lang w:val="es-ES"/>
              </w:rPr>
              <w:t>Resultados</w:t>
            </w:r>
          </w:p>
        </w:tc>
        <w:tc>
          <w:tcPr>
            <w:tcW w:w="1795" w:type="dxa"/>
            <w:tcBorders>
              <w:top w:val="single" w:sz="12" w:space="0" w:color="auto"/>
              <w:left w:val="single" w:sz="12" w:space="0" w:color="auto"/>
              <w:bottom w:val="single" w:sz="4" w:space="0" w:color="auto"/>
              <w:right w:val="single" w:sz="12" w:space="0" w:color="auto"/>
            </w:tcBorders>
            <w:vAlign w:val="center"/>
          </w:tcPr>
          <w:p w14:paraId="553619AD" w14:textId="77777777" w:rsidR="00196563" w:rsidRPr="00980834" w:rsidRDefault="00196563" w:rsidP="00850C4E">
            <w:pPr>
              <w:pStyle w:val="Senseespaiat"/>
              <w:rPr>
                <w:b w:val="0"/>
                <w:bCs w:val="0"/>
                <w:lang w:val="es-ES"/>
              </w:rPr>
            </w:pPr>
          </w:p>
        </w:tc>
        <w:tc>
          <w:tcPr>
            <w:tcW w:w="1233" w:type="dxa"/>
            <w:tcBorders>
              <w:top w:val="single" w:sz="12" w:space="0" w:color="auto"/>
              <w:left w:val="single" w:sz="12" w:space="0" w:color="auto"/>
              <w:bottom w:val="single" w:sz="4" w:space="0" w:color="auto"/>
              <w:right w:val="single" w:sz="12" w:space="0" w:color="auto"/>
            </w:tcBorders>
            <w:vAlign w:val="center"/>
          </w:tcPr>
          <w:p w14:paraId="1783E4FB" w14:textId="77777777" w:rsidR="00196563" w:rsidRPr="00980834" w:rsidRDefault="00196563" w:rsidP="00850C4E">
            <w:pPr>
              <w:pStyle w:val="Senseespaiat"/>
              <w:rPr>
                <w:b w:val="0"/>
                <w:bCs w:val="0"/>
                <w:lang w:val="es-ES"/>
              </w:rPr>
            </w:pPr>
          </w:p>
        </w:tc>
        <w:tc>
          <w:tcPr>
            <w:tcW w:w="1171" w:type="dxa"/>
            <w:tcBorders>
              <w:top w:val="single" w:sz="12" w:space="0" w:color="auto"/>
              <w:left w:val="single" w:sz="12" w:space="0" w:color="auto"/>
              <w:bottom w:val="single" w:sz="4" w:space="0" w:color="auto"/>
              <w:right w:val="single" w:sz="12" w:space="0" w:color="auto"/>
            </w:tcBorders>
            <w:vAlign w:val="center"/>
          </w:tcPr>
          <w:p w14:paraId="39F43093" w14:textId="77777777" w:rsidR="00196563" w:rsidRPr="00980834" w:rsidRDefault="00196563" w:rsidP="00850C4E">
            <w:pPr>
              <w:pStyle w:val="Senseespaiat"/>
              <w:rPr>
                <w:b w:val="0"/>
                <w:bCs w:val="0"/>
                <w:lang w:val="es-ES"/>
              </w:rPr>
            </w:pPr>
          </w:p>
        </w:tc>
        <w:tc>
          <w:tcPr>
            <w:tcW w:w="2090" w:type="dxa"/>
            <w:tcBorders>
              <w:top w:val="single" w:sz="12" w:space="0" w:color="auto"/>
              <w:left w:val="single" w:sz="12" w:space="0" w:color="auto"/>
              <w:bottom w:val="single" w:sz="4" w:space="0" w:color="auto"/>
              <w:right w:val="single" w:sz="12" w:space="0" w:color="auto"/>
            </w:tcBorders>
            <w:vAlign w:val="center"/>
          </w:tcPr>
          <w:p w14:paraId="67F84480" w14:textId="77777777" w:rsidR="00196563" w:rsidRPr="00980834" w:rsidRDefault="00196563" w:rsidP="00850C4E">
            <w:pPr>
              <w:pStyle w:val="Senseespaiat"/>
              <w:rPr>
                <w:b w:val="0"/>
                <w:bCs w:val="0"/>
                <w:lang w:val="es-ES"/>
              </w:rPr>
            </w:pPr>
          </w:p>
        </w:tc>
        <w:tc>
          <w:tcPr>
            <w:tcW w:w="1050" w:type="dxa"/>
            <w:tcBorders>
              <w:top w:val="single" w:sz="12" w:space="0" w:color="auto"/>
              <w:left w:val="single" w:sz="12" w:space="0" w:color="auto"/>
              <w:bottom w:val="single" w:sz="4" w:space="0" w:color="auto"/>
              <w:right w:val="single" w:sz="12" w:space="0" w:color="auto"/>
            </w:tcBorders>
            <w:vAlign w:val="center"/>
          </w:tcPr>
          <w:p w14:paraId="3A68DF2E" w14:textId="77777777" w:rsidR="00196563" w:rsidRPr="00980834" w:rsidRDefault="00196563" w:rsidP="00850C4E">
            <w:pPr>
              <w:pStyle w:val="Senseespaiat"/>
              <w:rPr>
                <w:b w:val="0"/>
                <w:bCs w:val="0"/>
                <w:lang w:val="es-ES"/>
              </w:rPr>
            </w:pPr>
          </w:p>
        </w:tc>
      </w:tr>
      <w:tr w:rsidR="00196563" w:rsidRPr="00196563" w14:paraId="19DE3002" w14:textId="77777777" w:rsidTr="006C682C">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10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AEBFF58" w14:textId="77777777" w:rsidR="00196563" w:rsidRPr="00980834" w:rsidRDefault="00196563" w:rsidP="00850C4E">
            <w:pPr>
              <w:pStyle w:val="Senseespaiat"/>
              <w:rPr>
                <w:b w:val="0"/>
                <w:bCs w:val="0"/>
                <w:lang w:val="es-ES"/>
              </w:rPr>
            </w:pPr>
            <w:r w:rsidRPr="00980834">
              <w:rPr>
                <w:b w:val="0"/>
                <w:bCs w:val="0"/>
                <w:lang w:val="es-ES"/>
              </w:rPr>
              <w:t>MM_02</w:t>
            </w:r>
          </w:p>
        </w:tc>
        <w:tc>
          <w:tcPr>
            <w:tcW w:w="159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AAF8F97" w14:textId="6D8348A6" w:rsidR="00196563" w:rsidRPr="00980834" w:rsidRDefault="006C682C" w:rsidP="00850C4E">
            <w:pPr>
              <w:pStyle w:val="Senseespaiat"/>
              <w:rPr>
                <w:b w:val="0"/>
                <w:bCs w:val="0"/>
                <w:lang w:val="es-ES"/>
              </w:rPr>
            </w:pPr>
            <w:r w:rsidRPr="00980834">
              <w:rPr>
                <w:b w:val="0"/>
                <w:bCs w:val="0"/>
                <w:lang w:val="es-ES"/>
              </w:rPr>
              <w:t>Conclusiones y Reflexión</w:t>
            </w:r>
          </w:p>
        </w:tc>
        <w:tc>
          <w:tcPr>
            <w:tcW w:w="179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C24454F" w14:textId="77777777" w:rsidR="00196563" w:rsidRPr="00980834" w:rsidRDefault="00196563" w:rsidP="00850C4E">
            <w:pPr>
              <w:pStyle w:val="Senseespaiat"/>
              <w:rPr>
                <w:b w:val="0"/>
                <w:bCs w:val="0"/>
                <w:lang w:val="es-ES"/>
              </w:rPr>
            </w:pPr>
          </w:p>
        </w:tc>
        <w:tc>
          <w:tcPr>
            <w:tcW w:w="123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683BD0A" w14:textId="77777777" w:rsidR="00196563" w:rsidRPr="00980834" w:rsidRDefault="00196563" w:rsidP="00850C4E">
            <w:pPr>
              <w:pStyle w:val="Senseespaiat"/>
              <w:rPr>
                <w:b w:val="0"/>
                <w:bCs w:val="0"/>
                <w:lang w:val="es-ES"/>
              </w:rPr>
            </w:pPr>
          </w:p>
        </w:tc>
        <w:tc>
          <w:tcPr>
            <w:tcW w:w="117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6F82491" w14:textId="77777777" w:rsidR="00196563" w:rsidRPr="00980834" w:rsidRDefault="00196563" w:rsidP="00850C4E">
            <w:pPr>
              <w:pStyle w:val="Senseespaiat"/>
              <w:rPr>
                <w:b w:val="0"/>
                <w:bCs w:val="0"/>
                <w:lang w:val="es-ES"/>
              </w:rPr>
            </w:pPr>
          </w:p>
        </w:tc>
        <w:tc>
          <w:tcPr>
            <w:tcW w:w="209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89F92EF" w14:textId="77777777" w:rsidR="00196563" w:rsidRPr="00980834" w:rsidRDefault="00196563" w:rsidP="00850C4E">
            <w:pPr>
              <w:pStyle w:val="Senseespaiat"/>
              <w:rPr>
                <w:b w:val="0"/>
                <w:bCs w:val="0"/>
                <w:lang w:val="es-ES"/>
              </w:rPr>
            </w:pPr>
          </w:p>
        </w:tc>
        <w:tc>
          <w:tcPr>
            <w:tcW w:w="105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CD4C6DF" w14:textId="77777777" w:rsidR="00196563" w:rsidRPr="00980834" w:rsidRDefault="00196563" w:rsidP="00850C4E">
            <w:pPr>
              <w:pStyle w:val="Senseespaiat"/>
              <w:rPr>
                <w:b w:val="0"/>
                <w:bCs w:val="0"/>
                <w:lang w:val="es-ES"/>
              </w:rPr>
            </w:pPr>
          </w:p>
        </w:tc>
      </w:tr>
      <w:tr w:rsidR="00196563" w:rsidRPr="00196563" w14:paraId="63EB8B03" w14:textId="77777777" w:rsidTr="00850C4E">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9957" w:type="dxa"/>
            <w:gridSpan w:val="7"/>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4320FF36" w14:textId="77777777" w:rsidR="00196563" w:rsidRPr="00196563" w:rsidRDefault="00196563" w:rsidP="00850C4E">
            <w:pPr>
              <w:pStyle w:val="Senseespaiat"/>
              <w:rPr>
                <w:lang w:val="es-ES"/>
              </w:rPr>
            </w:pPr>
            <w:r w:rsidRPr="00196563">
              <w:rPr>
                <w:lang w:val="es-ES"/>
              </w:rPr>
              <w:t>PREPARACIÓN DE LA PRESENTACIÓN</w:t>
            </w:r>
          </w:p>
        </w:tc>
      </w:tr>
      <w:tr w:rsidR="00196563" w:rsidRPr="00196563" w14:paraId="3E384226" w14:textId="77777777" w:rsidTr="006C682C">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1023" w:type="dxa"/>
            <w:tcBorders>
              <w:top w:val="single" w:sz="12" w:space="0" w:color="auto"/>
              <w:left w:val="single" w:sz="12" w:space="0" w:color="auto"/>
              <w:bottom w:val="single" w:sz="4" w:space="0" w:color="auto"/>
              <w:right w:val="single" w:sz="12" w:space="0" w:color="auto"/>
            </w:tcBorders>
            <w:vAlign w:val="center"/>
          </w:tcPr>
          <w:p w14:paraId="5E40EE78" w14:textId="77777777" w:rsidR="00196563" w:rsidRPr="00980834" w:rsidRDefault="00196563" w:rsidP="00850C4E">
            <w:pPr>
              <w:pStyle w:val="Senseespaiat"/>
              <w:rPr>
                <w:b w:val="0"/>
                <w:bCs w:val="0"/>
                <w:lang w:val="es-ES"/>
              </w:rPr>
            </w:pPr>
            <w:r w:rsidRPr="00980834">
              <w:rPr>
                <w:b w:val="0"/>
                <w:bCs w:val="0"/>
                <w:lang w:val="es-ES"/>
              </w:rPr>
              <w:t>PP_01</w:t>
            </w:r>
          </w:p>
        </w:tc>
        <w:tc>
          <w:tcPr>
            <w:tcW w:w="1595" w:type="dxa"/>
            <w:tcBorders>
              <w:top w:val="single" w:sz="12" w:space="0" w:color="auto"/>
              <w:left w:val="single" w:sz="12" w:space="0" w:color="auto"/>
              <w:bottom w:val="single" w:sz="4" w:space="0" w:color="auto"/>
              <w:right w:val="single" w:sz="12" w:space="0" w:color="auto"/>
            </w:tcBorders>
            <w:vAlign w:val="center"/>
          </w:tcPr>
          <w:p w14:paraId="7C095F83" w14:textId="77777777" w:rsidR="00196563" w:rsidRPr="00980834" w:rsidRDefault="00196563" w:rsidP="00850C4E">
            <w:pPr>
              <w:pStyle w:val="Senseespaiat"/>
              <w:rPr>
                <w:b w:val="0"/>
                <w:bCs w:val="0"/>
                <w:lang w:val="es-ES"/>
              </w:rPr>
            </w:pPr>
          </w:p>
        </w:tc>
        <w:tc>
          <w:tcPr>
            <w:tcW w:w="1795" w:type="dxa"/>
            <w:tcBorders>
              <w:top w:val="single" w:sz="12" w:space="0" w:color="auto"/>
              <w:left w:val="single" w:sz="12" w:space="0" w:color="auto"/>
              <w:bottom w:val="single" w:sz="4" w:space="0" w:color="auto"/>
              <w:right w:val="single" w:sz="12" w:space="0" w:color="auto"/>
            </w:tcBorders>
            <w:vAlign w:val="center"/>
          </w:tcPr>
          <w:p w14:paraId="0EA21057" w14:textId="77777777" w:rsidR="00196563" w:rsidRPr="00980834" w:rsidRDefault="00196563" w:rsidP="00850C4E">
            <w:pPr>
              <w:pStyle w:val="Senseespaiat"/>
              <w:rPr>
                <w:b w:val="0"/>
                <w:bCs w:val="0"/>
                <w:lang w:val="es-ES"/>
              </w:rPr>
            </w:pPr>
          </w:p>
        </w:tc>
        <w:tc>
          <w:tcPr>
            <w:tcW w:w="1233" w:type="dxa"/>
            <w:tcBorders>
              <w:top w:val="single" w:sz="12" w:space="0" w:color="auto"/>
              <w:left w:val="single" w:sz="12" w:space="0" w:color="auto"/>
              <w:bottom w:val="single" w:sz="4" w:space="0" w:color="auto"/>
              <w:right w:val="single" w:sz="12" w:space="0" w:color="auto"/>
            </w:tcBorders>
            <w:vAlign w:val="center"/>
          </w:tcPr>
          <w:p w14:paraId="7A5994DF" w14:textId="77777777" w:rsidR="00196563" w:rsidRPr="00980834" w:rsidRDefault="00196563" w:rsidP="00850C4E">
            <w:pPr>
              <w:pStyle w:val="Senseespaiat"/>
              <w:rPr>
                <w:b w:val="0"/>
                <w:bCs w:val="0"/>
                <w:lang w:val="es-ES"/>
              </w:rPr>
            </w:pPr>
          </w:p>
        </w:tc>
        <w:tc>
          <w:tcPr>
            <w:tcW w:w="1171" w:type="dxa"/>
            <w:tcBorders>
              <w:top w:val="single" w:sz="12" w:space="0" w:color="auto"/>
              <w:left w:val="single" w:sz="12" w:space="0" w:color="auto"/>
              <w:bottom w:val="single" w:sz="4" w:space="0" w:color="auto"/>
              <w:right w:val="single" w:sz="12" w:space="0" w:color="auto"/>
            </w:tcBorders>
            <w:vAlign w:val="center"/>
          </w:tcPr>
          <w:p w14:paraId="59B122DA" w14:textId="77777777" w:rsidR="00196563" w:rsidRPr="00980834" w:rsidRDefault="00196563" w:rsidP="00850C4E">
            <w:pPr>
              <w:pStyle w:val="Senseespaiat"/>
              <w:rPr>
                <w:b w:val="0"/>
                <w:bCs w:val="0"/>
                <w:lang w:val="es-ES"/>
              </w:rPr>
            </w:pPr>
          </w:p>
        </w:tc>
        <w:tc>
          <w:tcPr>
            <w:tcW w:w="2090" w:type="dxa"/>
            <w:tcBorders>
              <w:top w:val="single" w:sz="12" w:space="0" w:color="auto"/>
              <w:left w:val="single" w:sz="12" w:space="0" w:color="auto"/>
              <w:bottom w:val="single" w:sz="4" w:space="0" w:color="auto"/>
              <w:right w:val="single" w:sz="12" w:space="0" w:color="auto"/>
            </w:tcBorders>
            <w:vAlign w:val="center"/>
          </w:tcPr>
          <w:p w14:paraId="7B92D823" w14:textId="77777777" w:rsidR="00196563" w:rsidRPr="00980834" w:rsidRDefault="00196563" w:rsidP="00850C4E">
            <w:pPr>
              <w:pStyle w:val="Senseespaiat"/>
              <w:rPr>
                <w:b w:val="0"/>
                <w:bCs w:val="0"/>
                <w:lang w:val="es-ES"/>
              </w:rPr>
            </w:pPr>
          </w:p>
        </w:tc>
        <w:tc>
          <w:tcPr>
            <w:tcW w:w="1050" w:type="dxa"/>
            <w:tcBorders>
              <w:top w:val="single" w:sz="12" w:space="0" w:color="auto"/>
              <w:left w:val="single" w:sz="12" w:space="0" w:color="auto"/>
              <w:bottom w:val="single" w:sz="4" w:space="0" w:color="auto"/>
              <w:right w:val="single" w:sz="12" w:space="0" w:color="auto"/>
            </w:tcBorders>
            <w:vAlign w:val="center"/>
          </w:tcPr>
          <w:p w14:paraId="4B7AB9D7" w14:textId="77777777" w:rsidR="00196563" w:rsidRPr="00980834" w:rsidRDefault="00196563" w:rsidP="00850C4E">
            <w:pPr>
              <w:pStyle w:val="Senseespaiat"/>
              <w:rPr>
                <w:b w:val="0"/>
                <w:bCs w:val="0"/>
                <w:lang w:val="es-ES"/>
              </w:rPr>
            </w:pPr>
          </w:p>
        </w:tc>
      </w:tr>
      <w:tr w:rsidR="00196563" w:rsidRPr="00196563" w14:paraId="18EB85E3" w14:textId="77777777" w:rsidTr="006C682C">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1023" w:type="dxa"/>
            <w:tcBorders>
              <w:top w:val="single" w:sz="4" w:space="0" w:color="auto"/>
              <w:left w:val="single" w:sz="12" w:space="0" w:color="auto"/>
              <w:bottom w:val="single" w:sz="12" w:space="0" w:color="auto"/>
              <w:right w:val="single" w:sz="12" w:space="0" w:color="auto"/>
            </w:tcBorders>
            <w:vAlign w:val="center"/>
          </w:tcPr>
          <w:p w14:paraId="0F4E8BDE" w14:textId="77777777" w:rsidR="00196563" w:rsidRPr="00980834" w:rsidRDefault="00196563" w:rsidP="00850C4E">
            <w:pPr>
              <w:pStyle w:val="Senseespaiat"/>
              <w:rPr>
                <w:b w:val="0"/>
                <w:bCs w:val="0"/>
                <w:lang w:val="es-ES"/>
              </w:rPr>
            </w:pPr>
            <w:r w:rsidRPr="00980834">
              <w:rPr>
                <w:b w:val="0"/>
                <w:bCs w:val="0"/>
                <w:lang w:val="es-ES"/>
              </w:rPr>
              <w:t>PP_02</w:t>
            </w:r>
          </w:p>
        </w:tc>
        <w:tc>
          <w:tcPr>
            <w:tcW w:w="1595" w:type="dxa"/>
            <w:tcBorders>
              <w:top w:val="single" w:sz="4" w:space="0" w:color="auto"/>
              <w:left w:val="single" w:sz="12" w:space="0" w:color="auto"/>
              <w:bottom w:val="single" w:sz="12" w:space="0" w:color="auto"/>
              <w:right w:val="single" w:sz="12" w:space="0" w:color="auto"/>
            </w:tcBorders>
            <w:vAlign w:val="center"/>
          </w:tcPr>
          <w:p w14:paraId="535871E1" w14:textId="77777777" w:rsidR="00196563" w:rsidRPr="00980834" w:rsidRDefault="00196563" w:rsidP="00850C4E">
            <w:pPr>
              <w:pStyle w:val="Senseespaiat"/>
              <w:rPr>
                <w:b w:val="0"/>
                <w:bCs w:val="0"/>
                <w:lang w:val="es-ES"/>
              </w:rPr>
            </w:pPr>
          </w:p>
        </w:tc>
        <w:tc>
          <w:tcPr>
            <w:tcW w:w="1795" w:type="dxa"/>
            <w:tcBorders>
              <w:top w:val="single" w:sz="4" w:space="0" w:color="auto"/>
              <w:left w:val="single" w:sz="12" w:space="0" w:color="auto"/>
              <w:bottom w:val="single" w:sz="12" w:space="0" w:color="auto"/>
              <w:right w:val="single" w:sz="12" w:space="0" w:color="auto"/>
            </w:tcBorders>
            <w:vAlign w:val="center"/>
          </w:tcPr>
          <w:p w14:paraId="0315A15B" w14:textId="77777777" w:rsidR="00196563" w:rsidRPr="00980834" w:rsidRDefault="00196563" w:rsidP="00850C4E">
            <w:pPr>
              <w:pStyle w:val="Senseespaiat"/>
              <w:rPr>
                <w:b w:val="0"/>
                <w:bCs w:val="0"/>
                <w:lang w:val="es-ES"/>
              </w:rPr>
            </w:pPr>
          </w:p>
        </w:tc>
        <w:tc>
          <w:tcPr>
            <w:tcW w:w="1233" w:type="dxa"/>
            <w:tcBorders>
              <w:top w:val="single" w:sz="4" w:space="0" w:color="auto"/>
              <w:left w:val="single" w:sz="12" w:space="0" w:color="auto"/>
              <w:bottom w:val="single" w:sz="12" w:space="0" w:color="auto"/>
              <w:right w:val="single" w:sz="12" w:space="0" w:color="auto"/>
            </w:tcBorders>
            <w:vAlign w:val="center"/>
          </w:tcPr>
          <w:p w14:paraId="6FDBC0A6" w14:textId="77777777" w:rsidR="00196563" w:rsidRPr="00980834" w:rsidRDefault="00196563" w:rsidP="00850C4E">
            <w:pPr>
              <w:pStyle w:val="Senseespaiat"/>
              <w:rPr>
                <w:b w:val="0"/>
                <w:bCs w:val="0"/>
                <w:lang w:val="es-ES"/>
              </w:rPr>
            </w:pPr>
          </w:p>
        </w:tc>
        <w:tc>
          <w:tcPr>
            <w:tcW w:w="1171" w:type="dxa"/>
            <w:tcBorders>
              <w:top w:val="single" w:sz="4" w:space="0" w:color="auto"/>
              <w:left w:val="single" w:sz="12" w:space="0" w:color="auto"/>
              <w:bottom w:val="single" w:sz="12" w:space="0" w:color="auto"/>
              <w:right w:val="single" w:sz="12" w:space="0" w:color="auto"/>
            </w:tcBorders>
            <w:vAlign w:val="center"/>
          </w:tcPr>
          <w:p w14:paraId="5C7AA108" w14:textId="77777777" w:rsidR="00196563" w:rsidRPr="00980834" w:rsidRDefault="00196563" w:rsidP="00850C4E">
            <w:pPr>
              <w:pStyle w:val="Senseespaiat"/>
              <w:rPr>
                <w:b w:val="0"/>
                <w:bCs w:val="0"/>
                <w:lang w:val="es-ES"/>
              </w:rPr>
            </w:pPr>
          </w:p>
        </w:tc>
        <w:tc>
          <w:tcPr>
            <w:tcW w:w="2090" w:type="dxa"/>
            <w:tcBorders>
              <w:top w:val="single" w:sz="4" w:space="0" w:color="auto"/>
              <w:left w:val="single" w:sz="12" w:space="0" w:color="auto"/>
              <w:bottom w:val="single" w:sz="12" w:space="0" w:color="auto"/>
              <w:right w:val="single" w:sz="12" w:space="0" w:color="auto"/>
            </w:tcBorders>
            <w:vAlign w:val="center"/>
          </w:tcPr>
          <w:p w14:paraId="6780A312" w14:textId="77777777" w:rsidR="00196563" w:rsidRPr="00980834" w:rsidRDefault="00196563" w:rsidP="00850C4E">
            <w:pPr>
              <w:pStyle w:val="Senseespaiat"/>
              <w:rPr>
                <w:b w:val="0"/>
                <w:bCs w:val="0"/>
                <w:lang w:val="es-ES"/>
              </w:rPr>
            </w:pPr>
          </w:p>
        </w:tc>
        <w:tc>
          <w:tcPr>
            <w:tcW w:w="1050" w:type="dxa"/>
            <w:tcBorders>
              <w:top w:val="single" w:sz="4" w:space="0" w:color="auto"/>
              <w:left w:val="single" w:sz="12" w:space="0" w:color="auto"/>
              <w:bottom w:val="single" w:sz="12" w:space="0" w:color="auto"/>
              <w:right w:val="single" w:sz="12" w:space="0" w:color="auto"/>
            </w:tcBorders>
            <w:vAlign w:val="center"/>
          </w:tcPr>
          <w:p w14:paraId="4CFCCA59" w14:textId="77777777" w:rsidR="00196563" w:rsidRPr="00980834" w:rsidRDefault="00196563" w:rsidP="00850C4E">
            <w:pPr>
              <w:pStyle w:val="Senseespaiat"/>
              <w:rPr>
                <w:b w:val="0"/>
                <w:bCs w:val="0"/>
                <w:lang w:val="es-ES"/>
              </w:rPr>
            </w:pPr>
          </w:p>
        </w:tc>
      </w:tr>
      <w:tr w:rsidR="00196563" w:rsidRPr="00196563" w14:paraId="4A5A1535" w14:textId="77777777" w:rsidTr="006C682C">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8907" w:type="dxa"/>
            <w:gridSpan w:val="6"/>
            <w:tcBorders>
              <w:top w:val="single" w:sz="12" w:space="0" w:color="auto"/>
              <w:left w:val="single" w:sz="12" w:space="0" w:color="auto"/>
              <w:bottom w:val="single" w:sz="12" w:space="0" w:color="auto"/>
              <w:right w:val="single" w:sz="12" w:space="0" w:color="auto"/>
            </w:tcBorders>
            <w:shd w:val="clear" w:color="auto" w:fill="404040" w:themeFill="text1" w:themeFillTint="BF"/>
            <w:vAlign w:val="center"/>
          </w:tcPr>
          <w:p w14:paraId="1E7C08DE" w14:textId="77777777" w:rsidR="00196563" w:rsidRPr="00196563" w:rsidRDefault="00196563" w:rsidP="00850C4E">
            <w:pPr>
              <w:pStyle w:val="Senseespaiat"/>
              <w:rPr>
                <w:color w:val="FFFFFF" w:themeColor="background1"/>
                <w:lang w:val="es-ES"/>
              </w:rPr>
            </w:pPr>
            <w:r w:rsidRPr="00196563">
              <w:rPr>
                <w:color w:val="FFFFFF" w:themeColor="background1"/>
                <w:lang w:val="es-ES"/>
              </w:rPr>
              <w:t>HORAS TOTALES</w:t>
            </w:r>
          </w:p>
        </w:tc>
        <w:tc>
          <w:tcPr>
            <w:tcW w:w="1050" w:type="dxa"/>
            <w:tcBorders>
              <w:top w:val="single" w:sz="12" w:space="0" w:color="auto"/>
              <w:left w:val="single" w:sz="12" w:space="0" w:color="auto"/>
              <w:bottom w:val="single" w:sz="12" w:space="0" w:color="auto"/>
              <w:right w:val="single" w:sz="12" w:space="0" w:color="auto"/>
            </w:tcBorders>
            <w:shd w:val="clear" w:color="auto" w:fill="404040" w:themeFill="text1" w:themeFillTint="BF"/>
            <w:vAlign w:val="center"/>
          </w:tcPr>
          <w:p w14:paraId="176CF75B" w14:textId="77777777" w:rsidR="00196563" w:rsidRPr="00196563" w:rsidRDefault="00196563" w:rsidP="00850C4E">
            <w:pPr>
              <w:pStyle w:val="Senseespaiat"/>
              <w:keepNext/>
              <w:rPr>
                <w:color w:val="FFFFFF" w:themeColor="background1"/>
                <w:lang w:val="es-ES"/>
              </w:rPr>
            </w:pPr>
            <w:r w:rsidRPr="00196563">
              <w:rPr>
                <w:color w:val="FFFFFF" w:themeColor="background1"/>
                <w:lang w:val="es-ES"/>
              </w:rPr>
              <w:fldChar w:fldCharType="begin"/>
            </w:r>
            <w:r w:rsidRPr="00196563">
              <w:rPr>
                <w:color w:val="FFFFFF" w:themeColor="background1"/>
                <w:lang w:val="es-ES"/>
              </w:rPr>
              <w:instrText xml:space="preserve"> =SUM(ABOVE) </w:instrText>
            </w:r>
            <w:r w:rsidRPr="00196563">
              <w:rPr>
                <w:color w:val="FFFFFF" w:themeColor="background1"/>
                <w:lang w:val="es-ES"/>
              </w:rPr>
              <w:fldChar w:fldCharType="separate"/>
            </w:r>
            <w:r w:rsidRPr="00196563">
              <w:rPr>
                <w:noProof/>
                <w:color w:val="FFFFFF" w:themeColor="background1"/>
                <w:lang w:val="es-ES"/>
              </w:rPr>
              <w:t>0</w:t>
            </w:r>
            <w:r w:rsidRPr="00196563">
              <w:rPr>
                <w:color w:val="FFFFFF" w:themeColor="background1"/>
                <w:lang w:val="es-ES"/>
              </w:rPr>
              <w:fldChar w:fldCharType="end"/>
            </w:r>
          </w:p>
        </w:tc>
      </w:tr>
    </w:tbl>
    <w:p w14:paraId="7CEC601A" w14:textId="0C7E2D1A" w:rsidR="00196563" w:rsidRDefault="00196563" w:rsidP="00196563">
      <w:pPr>
        <w:pStyle w:val="Llegenda"/>
      </w:pPr>
      <w:bookmarkStart w:id="73" w:name="_Toc62757643"/>
      <w:r w:rsidRPr="00BF0652">
        <w:t xml:space="preserve">Tablas </w:t>
      </w:r>
      <w:fldSimple w:instr=" STYLEREF 1 \s ">
        <w:r>
          <w:rPr>
            <w:noProof/>
          </w:rPr>
          <w:t>5</w:t>
        </w:r>
      </w:fldSimple>
      <w:r>
        <w:t>.</w:t>
      </w:r>
      <w:fldSimple w:instr=" SEQ Tablas \* ARABIC \s 1 ">
        <w:r>
          <w:rPr>
            <w:noProof/>
          </w:rPr>
          <w:t>1</w:t>
        </w:r>
      </w:fldSimple>
      <w:r w:rsidRPr="00BF0652">
        <w:t>: Tareas de la documentación</w:t>
      </w:r>
      <w:bookmarkEnd w:id="73"/>
    </w:p>
    <w:p w14:paraId="132FBB16" w14:textId="5F511A00" w:rsidR="00196563" w:rsidRPr="00BF0652" w:rsidRDefault="00196563" w:rsidP="00196563">
      <w:r>
        <w:t>Vistas las tareas de la documentación ahora se mostrarán las tareas que engloban el segundo y último grupo que es el producto. Además, como se puede observar en la siguiente tabla se ha añadido una columna nueva que indica de que sprint está cada tarea.</w:t>
      </w:r>
    </w:p>
    <w:tbl>
      <w:tblPr>
        <w:tblStyle w:val="Taulaambquadrcula"/>
        <w:tblW w:w="10224"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955"/>
        <w:gridCol w:w="1567"/>
        <w:gridCol w:w="1795"/>
        <w:gridCol w:w="972"/>
        <w:gridCol w:w="964"/>
        <w:gridCol w:w="995"/>
        <w:gridCol w:w="2008"/>
        <w:gridCol w:w="968"/>
      </w:tblGrid>
      <w:tr w:rsidR="00196563" w:rsidRPr="00866A2C" w14:paraId="0E64E380" w14:textId="77777777" w:rsidTr="006C682C">
        <w:trPr>
          <w:trHeight w:val="1140"/>
          <w:tblHeader/>
          <w:jc w:val="center"/>
        </w:trPr>
        <w:tc>
          <w:tcPr>
            <w:tcW w:w="955" w:type="dxa"/>
            <w:tcBorders>
              <w:bottom w:val="single" w:sz="12" w:space="0" w:color="auto"/>
            </w:tcBorders>
            <w:shd w:val="clear" w:color="auto" w:fill="A6A6A6" w:themeFill="background1" w:themeFillShade="A6"/>
            <w:vAlign w:val="center"/>
          </w:tcPr>
          <w:p w14:paraId="2928F55D" w14:textId="77777777" w:rsidR="00196563" w:rsidRPr="006C682C" w:rsidRDefault="00196563" w:rsidP="006C682C">
            <w:pPr>
              <w:pStyle w:val="Senseespaiat"/>
            </w:pPr>
            <w:r w:rsidRPr="006C682C">
              <w:t>ID TAREA</w:t>
            </w:r>
          </w:p>
        </w:tc>
        <w:tc>
          <w:tcPr>
            <w:tcW w:w="0" w:type="auto"/>
            <w:tcBorders>
              <w:bottom w:val="single" w:sz="12" w:space="0" w:color="auto"/>
            </w:tcBorders>
            <w:shd w:val="clear" w:color="auto" w:fill="A6A6A6" w:themeFill="background1" w:themeFillShade="A6"/>
            <w:vAlign w:val="center"/>
          </w:tcPr>
          <w:p w14:paraId="2359B75F" w14:textId="77777777" w:rsidR="00196563" w:rsidRPr="006C682C" w:rsidRDefault="00196563" w:rsidP="006C682C">
            <w:pPr>
              <w:pStyle w:val="Senseespaiat"/>
            </w:pPr>
            <w:r w:rsidRPr="006C682C">
              <w:t>NOMBRE TAREA</w:t>
            </w:r>
          </w:p>
        </w:tc>
        <w:tc>
          <w:tcPr>
            <w:tcW w:w="0" w:type="auto"/>
            <w:tcBorders>
              <w:bottom w:val="single" w:sz="12" w:space="0" w:color="auto"/>
            </w:tcBorders>
            <w:shd w:val="clear" w:color="auto" w:fill="A6A6A6" w:themeFill="background1" w:themeFillShade="A6"/>
            <w:vAlign w:val="center"/>
          </w:tcPr>
          <w:p w14:paraId="43DC6F09" w14:textId="77777777" w:rsidR="00196563" w:rsidRPr="006C682C" w:rsidRDefault="00196563" w:rsidP="006C682C">
            <w:pPr>
              <w:pStyle w:val="Senseespaiat"/>
            </w:pPr>
            <w:r w:rsidRPr="006C682C">
              <w:t>DESCRIPCIÓN</w:t>
            </w:r>
          </w:p>
        </w:tc>
        <w:tc>
          <w:tcPr>
            <w:tcW w:w="0" w:type="auto"/>
            <w:tcBorders>
              <w:bottom w:val="single" w:sz="12" w:space="0" w:color="auto"/>
            </w:tcBorders>
            <w:shd w:val="clear" w:color="auto" w:fill="A6A6A6" w:themeFill="background1" w:themeFillShade="A6"/>
            <w:vAlign w:val="center"/>
          </w:tcPr>
          <w:p w14:paraId="7A9C7698" w14:textId="77777777" w:rsidR="00196563" w:rsidRPr="006C682C" w:rsidRDefault="00196563" w:rsidP="006C682C">
            <w:pPr>
              <w:pStyle w:val="Senseespaiat"/>
            </w:pPr>
            <w:r w:rsidRPr="006C682C">
              <w:t>FECHA INICIO</w:t>
            </w:r>
          </w:p>
        </w:tc>
        <w:tc>
          <w:tcPr>
            <w:tcW w:w="0" w:type="auto"/>
            <w:tcBorders>
              <w:bottom w:val="single" w:sz="12" w:space="0" w:color="auto"/>
            </w:tcBorders>
            <w:shd w:val="clear" w:color="auto" w:fill="A6A6A6" w:themeFill="background1" w:themeFillShade="A6"/>
            <w:vAlign w:val="center"/>
          </w:tcPr>
          <w:p w14:paraId="5F7EAC9D" w14:textId="77777777" w:rsidR="00196563" w:rsidRPr="006C682C" w:rsidRDefault="00196563" w:rsidP="006C682C">
            <w:pPr>
              <w:pStyle w:val="Senseespaiat"/>
            </w:pPr>
            <w:r w:rsidRPr="006C682C">
              <w:t>FECHA FIN</w:t>
            </w:r>
          </w:p>
        </w:tc>
        <w:tc>
          <w:tcPr>
            <w:tcW w:w="0" w:type="auto"/>
            <w:tcBorders>
              <w:bottom w:val="single" w:sz="12" w:space="0" w:color="auto"/>
            </w:tcBorders>
            <w:shd w:val="clear" w:color="auto" w:fill="A6A6A6" w:themeFill="background1" w:themeFillShade="A6"/>
            <w:vAlign w:val="center"/>
          </w:tcPr>
          <w:p w14:paraId="19B0E592" w14:textId="77777777" w:rsidR="00196563" w:rsidRPr="006C682C" w:rsidRDefault="00196563" w:rsidP="006C682C">
            <w:pPr>
              <w:pStyle w:val="Senseespaiat"/>
            </w:pPr>
            <w:r w:rsidRPr="006C682C">
              <w:t>SPRINT</w:t>
            </w:r>
          </w:p>
        </w:tc>
        <w:tc>
          <w:tcPr>
            <w:tcW w:w="0" w:type="auto"/>
            <w:tcBorders>
              <w:bottom w:val="single" w:sz="12" w:space="0" w:color="auto"/>
            </w:tcBorders>
            <w:shd w:val="clear" w:color="auto" w:fill="A6A6A6" w:themeFill="background1" w:themeFillShade="A6"/>
            <w:vAlign w:val="center"/>
          </w:tcPr>
          <w:p w14:paraId="3263C00C" w14:textId="77777777" w:rsidR="00196563" w:rsidRPr="006C682C" w:rsidRDefault="00196563" w:rsidP="006C682C">
            <w:pPr>
              <w:pStyle w:val="Senseespaiat"/>
            </w:pPr>
            <w:r w:rsidRPr="006C682C">
              <w:t>DEPENDENCIAS</w:t>
            </w:r>
          </w:p>
        </w:tc>
        <w:tc>
          <w:tcPr>
            <w:tcW w:w="0" w:type="auto"/>
            <w:tcBorders>
              <w:bottom w:val="single" w:sz="12" w:space="0" w:color="auto"/>
            </w:tcBorders>
            <w:shd w:val="clear" w:color="auto" w:fill="A6A6A6" w:themeFill="background1" w:themeFillShade="A6"/>
            <w:vAlign w:val="center"/>
          </w:tcPr>
          <w:p w14:paraId="37CB5411" w14:textId="77777777" w:rsidR="00196563" w:rsidRPr="006C682C" w:rsidRDefault="00196563" w:rsidP="006C682C">
            <w:pPr>
              <w:pStyle w:val="Senseespaiat"/>
            </w:pPr>
            <w:r w:rsidRPr="006C682C">
              <w:t>HORAS</w:t>
            </w:r>
          </w:p>
        </w:tc>
      </w:tr>
      <w:tr w:rsidR="00196563" w:rsidRPr="00866A2C" w14:paraId="56E34187" w14:textId="77777777" w:rsidTr="00850C4E">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224" w:type="dxa"/>
            <w:gridSpan w:val="8"/>
            <w:tcBorders>
              <w:top w:val="single" w:sz="12" w:space="0" w:color="auto"/>
              <w:left w:val="single" w:sz="12" w:space="0" w:color="auto"/>
              <w:bottom w:val="single" w:sz="12" w:space="0" w:color="auto"/>
              <w:right w:val="single" w:sz="12" w:space="0" w:color="auto"/>
            </w:tcBorders>
            <w:shd w:val="clear" w:color="auto" w:fill="D9D9D9" w:themeFill="background1" w:themeFillShade="D9"/>
          </w:tcPr>
          <w:p w14:paraId="4F785860" w14:textId="77777777" w:rsidR="00196563" w:rsidRPr="00866A2C" w:rsidRDefault="00196563" w:rsidP="00850C4E">
            <w:pPr>
              <w:pStyle w:val="Senseespaiat"/>
              <w:rPr>
                <w:lang w:val="es-ES"/>
              </w:rPr>
            </w:pPr>
            <w:r w:rsidRPr="00866A2C">
              <w:rPr>
                <w:lang w:val="es-ES"/>
              </w:rPr>
              <w:t>DISEÑO</w:t>
            </w:r>
          </w:p>
        </w:tc>
      </w:tr>
      <w:tr w:rsidR="00196563" w:rsidRPr="00866A2C" w14:paraId="40BB4BC3" w14:textId="77777777" w:rsidTr="00850C4E">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955" w:type="dxa"/>
            <w:tcBorders>
              <w:top w:val="single" w:sz="12" w:space="0" w:color="auto"/>
              <w:left w:val="single" w:sz="12" w:space="0" w:color="auto"/>
              <w:bottom w:val="single" w:sz="4" w:space="0" w:color="auto"/>
              <w:right w:val="single" w:sz="12" w:space="0" w:color="auto"/>
            </w:tcBorders>
            <w:vAlign w:val="center"/>
            <w:hideMark/>
          </w:tcPr>
          <w:p w14:paraId="6755AC09" w14:textId="77777777" w:rsidR="00196563" w:rsidRPr="00980834" w:rsidRDefault="00196563" w:rsidP="00850C4E">
            <w:pPr>
              <w:pStyle w:val="Senseespaiat"/>
              <w:rPr>
                <w:b w:val="0"/>
                <w:bCs w:val="0"/>
                <w:lang w:val="es-ES"/>
              </w:rPr>
            </w:pPr>
            <w:r w:rsidRPr="00980834">
              <w:rPr>
                <w:b w:val="0"/>
                <w:bCs w:val="0"/>
                <w:lang w:val="es-ES"/>
              </w:rPr>
              <w:t>DP_01</w:t>
            </w:r>
          </w:p>
        </w:tc>
        <w:tc>
          <w:tcPr>
            <w:tcW w:w="0" w:type="auto"/>
            <w:tcBorders>
              <w:top w:val="single" w:sz="12" w:space="0" w:color="auto"/>
              <w:left w:val="single" w:sz="12" w:space="0" w:color="auto"/>
              <w:bottom w:val="single" w:sz="4" w:space="0" w:color="auto"/>
              <w:right w:val="single" w:sz="12" w:space="0" w:color="auto"/>
            </w:tcBorders>
            <w:vAlign w:val="center"/>
          </w:tcPr>
          <w:p w14:paraId="5CB5C6DC" w14:textId="77777777" w:rsidR="00196563" w:rsidRPr="00980834" w:rsidRDefault="00196563" w:rsidP="00850C4E">
            <w:pPr>
              <w:pStyle w:val="Senseespaiat"/>
              <w:rPr>
                <w:b w:val="0"/>
                <w:bCs w:val="0"/>
                <w:lang w:val="es-ES"/>
              </w:rPr>
            </w:pPr>
            <w:r w:rsidRPr="00980834">
              <w:rPr>
                <w:b w:val="0"/>
                <w:bCs w:val="0"/>
                <w:lang w:val="es-ES"/>
              </w:rPr>
              <w:t>GDD</w:t>
            </w:r>
          </w:p>
        </w:tc>
        <w:tc>
          <w:tcPr>
            <w:tcW w:w="0" w:type="auto"/>
            <w:tcBorders>
              <w:top w:val="single" w:sz="12" w:space="0" w:color="auto"/>
              <w:left w:val="single" w:sz="12" w:space="0" w:color="auto"/>
              <w:bottom w:val="single" w:sz="4" w:space="0" w:color="auto"/>
              <w:right w:val="single" w:sz="12" w:space="0" w:color="auto"/>
            </w:tcBorders>
            <w:vAlign w:val="center"/>
          </w:tcPr>
          <w:p w14:paraId="449ACDD9" w14:textId="77777777" w:rsidR="00196563" w:rsidRPr="00980834" w:rsidRDefault="00196563" w:rsidP="00850C4E">
            <w:pPr>
              <w:pStyle w:val="Senseespaiat"/>
              <w:rPr>
                <w:b w:val="0"/>
                <w:bCs w:val="0"/>
                <w:lang w:val="es-ES"/>
              </w:rPr>
            </w:pPr>
          </w:p>
        </w:tc>
        <w:tc>
          <w:tcPr>
            <w:tcW w:w="0" w:type="auto"/>
            <w:tcBorders>
              <w:top w:val="single" w:sz="12" w:space="0" w:color="auto"/>
              <w:left w:val="single" w:sz="12" w:space="0" w:color="auto"/>
              <w:bottom w:val="single" w:sz="4" w:space="0" w:color="auto"/>
              <w:right w:val="single" w:sz="12" w:space="0" w:color="auto"/>
            </w:tcBorders>
            <w:vAlign w:val="center"/>
          </w:tcPr>
          <w:p w14:paraId="01D7D534" w14:textId="77777777" w:rsidR="00196563" w:rsidRPr="00980834" w:rsidRDefault="00196563" w:rsidP="00850C4E">
            <w:pPr>
              <w:pStyle w:val="Senseespaiat"/>
              <w:rPr>
                <w:b w:val="0"/>
                <w:bCs w:val="0"/>
                <w:lang w:val="es-ES"/>
              </w:rPr>
            </w:pPr>
          </w:p>
        </w:tc>
        <w:tc>
          <w:tcPr>
            <w:tcW w:w="0" w:type="auto"/>
            <w:tcBorders>
              <w:top w:val="single" w:sz="12" w:space="0" w:color="auto"/>
              <w:left w:val="single" w:sz="12" w:space="0" w:color="auto"/>
              <w:bottom w:val="single" w:sz="4" w:space="0" w:color="auto"/>
              <w:right w:val="single" w:sz="12" w:space="0" w:color="auto"/>
            </w:tcBorders>
            <w:vAlign w:val="center"/>
          </w:tcPr>
          <w:p w14:paraId="501AD76C" w14:textId="77777777" w:rsidR="00196563" w:rsidRPr="00980834" w:rsidRDefault="00196563" w:rsidP="00850C4E">
            <w:pPr>
              <w:pStyle w:val="Senseespaiat"/>
              <w:rPr>
                <w:b w:val="0"/>
                <w:bCs w:val="0"/>
                <w:lang w:val="es-ES"/>
              </w:rPr>
            </w:pPr>
          </w:p>
        </w:tc>
        <w:tc>
          <w:tcPr>
            <w:tcW w:w="0" w:type="auto"/>
            <w:tcBorders>
              <w:top w:val="single" w:sz="12" w:space="0" w:color="auto"/>
              <w:left w:val="single" w:sz="12" w:space="0" w:color="auto"/>
              <w:bottom w:val="single" w:sz="4" w:space="0" w:color="auto"/>
              <w:right w:val="single" w:sz="12" w:space="0" w:color="auto"/>
            </w:tcBorders>
            <w:vAlign w:val="center"/>
          </w:tcPr>
          <w:p w14:paraId="30C73888" w14:textId="355D271B" w:rsidR="00196563" w:rsidRPr="00980834" w:rsidRDefault="00B94A67" w:rsidP="00850C4E">
            <w:pPr>
              <w:pStyle w:val="Senseespaiat"/>
              <w:rPr>
                <w:b w:val="0"/>
                <w:bCs w:val="0"/>
                <w:lang w:val="es-ES"/>
              </w:rPr>
            </w:pPr>
            <w:r>
              <w:rPr>
                <w:b w:val="0"/>
                <w:bCs w:val="0"/>
                <w:lang w:val="es-ES"/>
              </w:rPr>
              <w:t>-</w:t>
            </w:r>
          </w:p>
        </w:tc>
        <w:tc>
          <w:tcPr>
            <w:tcW w:w="0" w:type="auto"/>
            <w:tcBorders>
              <w:top w:val="single" w:sz="12" w:space="0" w:color="auto"/>
              <w:left w:val="single" w:sz="12" w:space="0" w:color="auto"/>
              <w:bottom w:val="single" w:sz="4" w:space="0" w:color="auto"/>
              <w:right w:val="single" w:sz="12" w:space="0" w:color="auto"/>
            </w:tcBorders>
            <w:vAlign w:val="center"/>
          </w:tcPr>
          <w:p w14:paraId="65D09245" w14:textId="68D40485" w:rsidR="00196563" w:rsidRPr="00980834" w:rsidRDefault="00B94A67" w:rsidP="00850C4E">
            <w:pPr>
              <w:pStyle w:val="Senseespaiat"/>
              <w:rPr>
                <w:b w:val="0"/>
                <w:bCs w:val="0"/>
                <w:lang w:val="es-ES"/>
              </w:rPr>
            </w:pPr>
            <w:r>
              <w:rPr>
                <w:b w:val="0"/>
                <w:bCs w:val="0"/>
                <w:lang w:val="es-ES"/>
              </w:rPr>
              <w:t>-</w:t>
            </w:r>
          </w:p>
        </w:tc>
        <w:tc>
          <w:tcPr>
            <w:tcW w:w="0" w:type="auto"/>
            <w:tcBorders>
              <w:top w:val="single" w:sz="12" w:space="0" w:color="auto"/>
              <w:left w:val="single" w:sz="12" w:space="0" w:color="auto"/>
              <w:bottom w:val="single" w:sz="4" w:space="0" w:color="auto"/>
              <w:right w:val="single" w:sz="12" w:space="0" w:color="auto"/>
            </w:tcBorders>
            <w:vAlign w:val="center"/>
          </w:tcPr>
          <w:p w14:paraId="0D884B3E" w14:textId="77777777" w:rsidR="00196563" w:rsidRPr="00980834" w:rsidRDefault="00196563" w:rsidP="00850C4E">
            <w:pPr>
              <w:pStyle w:val="Senseespaiat"/>
              <w:rPr>
                <w:b w:val="0"/>
                <w:bCs w:val="0"/>
                <w:lang w:val="es-ES"/>
              </w:rPr>
            </w:pPr>
          </w:p>
        </w:tc>
      </w:tr>
      <w:tr w:rsidR="00196563" w:rsidRPr="00866A2C" w14:paraId="6310F7A4" w14:textId="77777777" w:rsidTr="00850C4E">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95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6C564131" w14:textId="77777777" w:rsidR="00196563" w:rsidRPr="00980834" w:rsidRDefault="00196563" w:rsidP="00850C4E">
            <w:pPr>
              <w:pStyle w:val="Senseespaiat"/>
              <w:rPr>
                <w:b w:val="0"/>
                <w:bCs w:val="0"/>
                <w:lang w:val="es-ES"/>
              </w:rPr>
            </w:pPr>
            <w:r w:rsidRPr="00980834">
              <w:rPr>
                <w:b w:val="0"/>
                <w:bCs w:val="0"/>
                <w:lang w:val="es-ES"/>
              </w:rPr>
              <w:t>DP_02</w:t>
            </w: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40FEE56" w14:textId="77777777" w:rsidR="00196563" w:rsidRPr="00980834" w:rsidRDefault="00196563" w:rsidP="00850C4E">
            <w:pPr>
              <w:pStyle w:val="Senseespaiat"/>
              <w:rPr>
                <w:b w:val="0"/>
                <w:bCs w:val="0"/>
                <w:lang w:val="es-ES"/>
              </w:rPr>
            </w:pPr>
            <w:r w:rsidRPr="00980834">
              <w:rPr>
                <w:b w:val="0"/>
                <w:bCs w:val="0"/>
                <w:lang w:val="es-ES"/>
              </w:rPr>
              <w:t>Diagrama UML del Cliente</w:t>
            </w: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23724B2"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8879723"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4BDBE5B"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E3C7C15" w14:textId="51B212BF" w:rsidR="00196563" w:rsidRPr="00980834" w:rsidRDefault="00B94A67" w:rsidP="00850C4E">
            <w:pPr>
              <w:pStyle w:val="Senseespaiat"/>
              <w:rPr>
                <w:b w:val="0"/>
                <w:bCs w:val="0"/>
                <w:lang w:val="es-ES"/>
              </w:rPr>
            </w:pPr>
            <w:r>
              <w:rPr>
                <w:b w:val="0"/>
                <w:bCs w:val="0"/>
                <w:lang w:val="es-ES"/>
              </w:rPr>
              <w:t>-</w:t>
            </w: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170EEFF" w14:textId="28BE3E8E" w:rsidR="00196563" w:rsidRPr="00980834" w:rsidRDefault="00B94A67" w:rsidP="00850C4E">
            <w:pPr>
              <w:pStyle w:val="Senseespaiat"/>
              <w:rPr>
                <w:b w:val="0"/>
                <w:bCs w:val="0"/>
                <w:lang w:val="es-ES"/>
              </w:rPr>
            </w:pPr>
            <w:r>
              <w:rPr>
                <w:b w:val="0"/>
                <w:bCs w:val="0"/>
                <w:lang w:val="es-ES"/>
              </w:rPr>
              <w:t>-</w:t>
            </w: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48D7D69" w14:textId="77777777" w:rsidR="00196563" w:rsidRPr="00980834" w:rsidRDefault="00196563" w:rsidP="00850C4E">
            <w:pPr>
              <w:pStyle w:val="Senseespaiat"/>
              <w:rPr>
                <w:b w:val="0"/>
                <w:bCs w:val="0"/>
                <w:lang w:val="es-ES"/>
              </w:rPr>
            </w:pPr>
          </w:p>
        </w:tc>
      </w:tr>
      <w:tr w:rsidR="00196563" w:rsidRPr="00866A2C" w14:paraId="289D0199" w14:textId="77777777" w:rsidTr="00850C4E">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955" w:type="dxa"/>
            <w:tcBorders>
              <w:top w:val="single" w:sz="4" w:space="0" w:color="auto"/>
              <w:left w:val="single" w:sz="12" w:space="0" w:color="auto"/>
              <w:bottom w:val="single" w:sz="4" w:space="0" w:color="auto"/>
              <w:right w:val="single" w:sz="12" w:space="0" w:color="auto"/>
            </w:tcBorders>
            <w:vAlign w:val="center"/>
            <w:hideMark/>
          </w:tcPr>
          <w:p w14:paraId="1CF927E5" w14:textId="77777777" w:rsidR="00196563" w:rsidRPr="00980834" w:rsidRDefault="00196563" w:rsidP="00850C4E">
            <w:pPr>
              <w:pStyle w:val="Senseespaiat"/>
              <w:rPr>
                <w:b w:val="0"/>
                <w:bCs w:val="0"/>
                <w:lang w:val="es-ES"/>
              </w:rPr>
            </w:pPr>
            <w:r w:rsidRPr="00980834">
              <w:rPr>
                <w:b w:val="0"/>
                <w:bCs w:val="0"/>
                <w:lang w:val="es-ES"/>
              </w:rPr>
              <w:t>DP_03</w:t>
            </w:r>
          </w:p>
        </w:tc>
        <w:tc>
          <w:tcPr>
            <w:tcW w:w="0" w:type="auto"/>
            <w:tcBorders>
              <w:top w:val="single" w:sz="4" w:space="0" w:color="auto"/>
              <w:left w:val="single" w:sz="12" w:space="0" w:color="auto"/>
              <w:bottom w:val="single" w:sz="4" w:space="0" w:color="auto"/>
              <w:right w:val="single" w:sz="12" w:space="0" w:color="auto"/>
            </w:tcBorders>
            <w:vAlign w:val="center"/>
          </w:tcPr>
          <w:p w14:paraId="433462A7" w14:textId="5F94E569" w:rsidR="00196563" w:rsidRPr="00980834" w:rsidRDefault="00196563" w:rsidP="00196563">
            <w:pPr>
              <w:pStyle w:val="Senseespaiat"/>
              <w:rPr>
                <w:b w:val="0"/>
                <w:bCs w:val="0"/>
                <w:lang w:val="es-ES"/>
              </w:rPr>
            </w:pPr>
            <w:r w:rsidRPr="00980834">
              <w:rPr>
                <w:b w:val="0"/>
                <w:bCs w:val="0"/>
                <w:lang w:val="es-ES"/>
              </w:rPr>
              <w:t>Diagrama UML del Servidor</w:t>
            </w:r>
          </w:p>
        </w:tc>
        <w:tc>
          <w:tcPr>
            <w:tcW w:w="0" w:type="auto"/>
            <w:tcBorders>
              <w:top w:val="single" w:sz="4" w:space="0" w:color="auto"/>
              <w:left w:val="single" w:sz="12" w:space="0" w:color="auto"/>
              <w:bottom w:val="single" w:sz="4" w:space="0" w:color="auto"/>
              <w:right w:val="single" w:sz="12" w:space="0" w:color="auto"/>
            </w:tcBorders>
            <w:vAlign w:val="center"/>
          </w:tcPr>
          <w:p w14:paraId="4BB96C45"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4" w:space="0" w:color="auto"/>
              <w:right w:val="single" w:sz="12" w:space="0" w:color="auto"/>
            </w:tcBorders>
            <w:vAlign w:val="center"/>
          </w:tcPr>
          <w:p w14:paraId="237B7779"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4" w:space="0" w:color="auto"/>
              <w:right w:val="single" w:sz="12" w:space="0" w:color="auto"/>
            </w:tcBorders>
            <w:vAlign w:val="center"/>
          </w:tcPr>
          <w:p w14:paraId="52A31FB8"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4" w:space="0" w:color="auto"/>
              <w:right w:val="single" w:sz="12" w:space="0" w:color="auto"/>
            </w:tcBorders>
            <w:vAlign w:val="center"/>
          </w:tcPr>
          <w:p w14:paraId="5704A99D" w14:textId="3785FE5B" w:rsidR="00196563" w:rsidRPr="00980834" w:rsidRDefault="00B94A67" w:rsidP="00850C4E">
            <w:pPr>
              <w:pStyle w:val="Senseespaiat"/>
              <w:rPr>
                <w:b w:val="0"/>
                <w:bCs w:val="0"/>
                <w:lang w:val="es-ES"/>
              </w:rPr>
            </w:pPr>
            <w:r>
              <w:rPr>
                <w:b w:val="0"/>
                <w:bCs w:val="0"/>
                <w:lang w:val="es-ES"/>
              </w:rPr>
              <w:t>-</w:t>
            </w:r>
          </w:p>
        </w:tc>
        <w:tc>
          <w:tcPr>
            <w:tcW w:w="0" w:type="auto"/>
            <w:tcBorders>
              <w:top w:val="single" w:sz="4" w:space="0" w:color="auto"/>
              <w:left w:val="single" w:sz="12" w:space="0" w:color="auto"/>
              <w:bottom w:val="single" w:sz="4" w:space="0" w:color="auto"/>
              <w:right w:val="single" w:sz="12" w:space="0" w:color="auto"/>
            </w:tcBorders>
            <w:vAlign w:val="center"/>
          </w:tcPr>
          <w:p w14:paraId="68EBC8B8" w14:textId="25729811" w:rsidR="00196563" w:rsidRPr="00980834" w:rsidRDefault="00B94A67" w:rsidP="00850C4E">
            <w:pPr>
              <w:pStyle w:val="Senseespaiat"/>
              <w:rPr>
                <w:b w:val="0"/>
                <w:bCs w:val="0"/>
                <w:lang w:val="es-ES"/>
              </w:rPr>
            </w:pPr>
            <w:r>
              <w:rPr>
                <w:b w:val="0"/>
                <w:bCs w:val="0"/>
                <w:lang w:val="es-ES"/>
              </w:rPr>
              <w:t>-</w:t>
            </w:r>
          </w:p>
        </w:tc>
        <w:tc>
          <w:tcPr>
            <w:tcW w:w="0" w:type="auto"/>
            <w:tcBorders>
              <w:top w:val="single" w:sz="4" w:space="0" w:color="auto"/>
              <w:left w:val="single" w:sz="12" w:space="0" w:color="auto"/>
              <w:bottom w:val="single" w:sz="4" w:space="0" w:color="auto"/>
              <w:right w:val="single" w:sz="12" w:space="0" w:color="auto"/>
            </w:tcBorders>
            <w:vAlign w:val="center"/>
          </w:tcPr>
          <w:p w14:paraId="38802F22" w14:textId="77777777" w:rsidR="00196563" w:rsidRPr="00980834" w:rsidRDefault="00196563" w:rsidP="00850C4E">
            <w:pPr>
              <w:pStyle w:val="Senseespaiat"/>
              <w:rPr>
                <w:b w:val="0"/>
                <w:bCs w:val="0"/>
                <w:lang w:val="es-ES"/>
              </w:rPr>
            </w:pPr>
          </w:p>
        </w:tc>
      </w:tr>
      <w:tr w:rsidR="00196563" w:rsidRPr="00866A2C" w14:paraId="0B839ECA" w14:textId="77777777" w:rsidTr="00850C4E">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955"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hideMark/>
          </w:tcPr>
          <w:p w14:paraId="2A5300AF" w14:textId="77777777" w:rsidR="00196563" w:rsidRPr="00980834" w:rsidRDefault="00196563" w:rsidP="00850C4E">
            <w:pPr>
              <w:pStyle w:val="Senseespaiat"/>
              <w:rPr>
                <w:b w:val="0"/>
                <w:bCs w:val="0"/>
                <w:lang w:val="es-ES"/>
              </w:rPr>
            </w:pPr>
            <w:r w:rsidRPr="00980834">
              <w:rPr>
                <w:b w:val="0"/>
                <w:bCs w:val="0"/>
                <w:lang w:val="es-ES"/>
              </w:rPr>
              <w:t>DP_04</w:t>
            </w: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D4DF298" w14:textId="1C100A1C" w:rsidR="00196563" w:rsidRPr="00980834" w:rsidRDefault="00196563" w:rsidP="00850C4E">
            <w:pPr>
              <w:pStyle w:val="Senseespaiat"/>
              <w:rPr>
                <w:b w:val="0"/>
                <w:bCs w:val="0"/>
                <w:lang w:val="es-ES"/>
              </w:rPr>
            </w:pPr>
            <w:r w:rsidRPr="00980834">
              <w:rPr>
                <w:b w:val="0"/>
                <w:bCs w:val="0"/>
                <w:lang w:val="es-ES"/>
              </w:rPr>
              <w:t>Diagrama Relacional de la Base de Datos</w:t>
            </w: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26093D3"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E13E0FE"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2BAB33DC"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1F1529D" w14:textId="2A7BC226" w:rsidR="00196563" w:rsidRPr="00980834" w:rsidRDefault="00B94A67" w:rsidP="00850C4E">
            <w:pPr>
              <w:pStyle w:val="Senseespaiat"/>
              <w:rPr>
                <w:b w:val="0"/>
                <w:bCs w:val="0"/>
                <w:lang w:val="es-ES"/>
              </w:rPr>
            </w:pPr>
            <w:r>
              <w:rPr>
                <w:b w:val="0"/>
                <w:bCs w:val="0"/>
                <w:lang w:val="es-ES"/>
              </w:rPr>
              <w:t>-</w:t>
            </w: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1FB4D1F" w14:textId="38408CC8" w:rsidR="00196563" w:rsidRPr="00980834" w:rsidRDefault="00B94A67" w:rsidP="00850C4E">
            <w:pPr>
              <w:pStyle w:val="Senseespaiat"/>
              <w:rPr>
                <w:b w:val="0"/>
                <w:bCs w:val="0"/>
                <w:lang w:val="es-ES"/>
              </w:rPr>
            </w:pPr>
            <w:r>
              <w:rPr>
                <w:b w:val="0"/>
                <w:bCs w:val="0"/>
                <w:lang w:val="es-ES"/>
              </w:rPr>
              <w:t>-</w:t>
            </w: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20CA49F2" w14:textId="77777777" w:rsidR="00196563" w:rsidRPr="00980834" w:rsidRDefault="00196563" w:rsidP="00850C4E">
            <w:pPr>
              <w:pStyle w:val="Senseespaiat"/>
              <w:rPr>
                <w:b w:val="0"/>
                <w:bCs w:val="0"/>
                <w:lang w:val="es-ES"/>
              </w:rPr>
            </w:pPr>
          </w:p>
        </w:tc>
      </w:tr>
      <w:tr w:rsidR="00196563" w:rsidRPr="00866A2C" w14:paraId="71355F80" w14:textId="77777777" w:rsidTr="00850C4E">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224" w:type="dxa"/>
            <w:gridSpan w:val="8"/>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536F55A4" w14:textId="77777777" w:rsidR="00196563" w:rsidRPr="00866A2C" w:rsidRDefault="00196563" w:rsidP="00850C4E">
            <w:pPr>
              <w:pStyle w:val="Senseespaiat"/>
              <w:rPr>
                <w:lang w:val="es-ES"/>
              </w:rPr>
            </w:pPr>
            <w:r w:rsidRPr="00866A2C">
              <w:rPr>
                <w:lang w:val="es-ES"/>
              </w:rPr>
              <w:t>CLIENTE</w:t>
            </w:r>
          </w:p>
        </w:tc>
      </w:tr>
      <w:tr w:rsidR="00196563" w:rsidRPr="00866A2C" w14:paraId="236F9D2A" w14:textId="77777777" w:rsidTr="00850C4E">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955" w:type="dxa"/>
            <w:tcBorders>
              <w:top w:val="single" w:sz="12" w:space="0" w:color="auto"/>
              <w:left w:val="single" w:sz="12" w:space="0" w:color="auto"/>
              <w:bottom w:val="single" w:sz="4" w:space="0" w:color="auto"/>
              <w:right w:val="single" w:sz="12" w:space="0" w:color="auto"/>
            </w:tcBorders>
            <w:vAlign w:val="center"/>
            <w:hideMark/>
          </w:tcPr>
          <w:p w14:paraId="279D930F" w14:textId="77777777" w:rsidR="00196563" w:rsidRPr="00980834" w:rsidRDefault="00196563" w:rsidP="00850C4E">
            <w:pPr>
              <w:pStyle w:val="Senseespaiat"/>
              <w:rPr>
                <w:b w:val="0"/>
                <w:bCs w:val="0"/>
                <w:lang w:val="es-ES"/>
              </w:rPr>
            </w:pPr>
            <w:r w:rsidRPr="00980834">
              <w:rPr>
                <w:b w:val="0"/>
                <w:bCs w:val="0"/>
                <w:lang w:val="es-ES"/>
              </w:rPr>
              <w:t>CS_01</w:t>
            </w:r>
          </w:p>
        </w:tc>
        <w:tc>
          <w:tcPr>
            <w:tcW w:w="0" w:type="auto"/>
            <w:tcBorders>
              <w:top w:val="single" w:sz="12" w:space="0" w:color="auto"/>
              <w:left w:val="single" w:sz="12" w:space="0" w:color="auto"/>
              <w:bottom w:val="single" w:sz="4" w:space="0" w:color="auto"/>
              <w:right w:val="single" w:sz="12" w:space="0" w:color="auto"/>
            </w:tcBorders>
            <w:vAlign w:val="center"/>
          </w:tcPr>
          <w:p w14:paraId="631F6D1B" w14:textId="77777777" w:rsidR="00196563" w:rsidRPr="00980834" w:rsidRDefault="00196563" w:rsidP="00850C4E">
            <w:pPr>
              <w:pStyle w:val="Senseespaiat"/>
              <w:rPr>
                <w:b w:val="0"/>
                <w:bCs w:val="0"/>
                <w:lang w:val="es-ES"/>
              </w:rPr>
            </w:pPr>
            <w:r w:rsidRPr="00980834">
              <w:rPr>
                <w:b w:val="0"/>
                <w:bCs w:val="0"/>
                <w:lang w:val="es-ES"/>
              </w:rPr>
              <w:t>Controlador del Vehículo</w:t>
            </w:r>
          </w:p>
        </w:tc>
        <w:tc>
          <w:tcPr>
            <w:tcW w:w="0" w:type="auto"/>
            <w:tcBorders>
              <w:top w:val="single" w:sz="12" w:space="0" w:color="auto"/>
              <w:left w:val="single" w:sz="12" w:space="0" w:color="auto"/>
              <w:bottom w:val="single" w:sz="4" w:space="0" w:color="auto"/>
              <w:right w:val="single" w:sz="12" w:space="0" w:color="auto"/>
            </w:tcBorders>
            <w:vAlign w:val="center"/>
          </w:tcPr>
          <w:p w14:paraId="47A989A9" w14:textId="77777777" w:rsidR="00196563" w:rsidRPr="00980834" w:rsidRDefault="00196563" w:rsidP="00850C4E">
            <w:pPr>
              <w:pStyle w:val="Senseespaiat"/>
              <w:rPr>
                <w:b w:val="0"/>
                <w:bCs w:val="0"/>
                <w:lang w:val="es-ES"/>
              </w:rPr>
            </w:pPr>
          </w:p>
        </w:tc>
        <w:tc>
          <w:tcPr>
            <w:tcW w:w="0" w:type="auto"/>
            <w:tcBorders>
              <w:top w:val="single" w:sz="12" w:space="0" w:color="auto"/>
              <w:left w:val="single" w:sz="12" w:space="0" w:color="auto"/>
              <w:bottom w:val="single" w:sz="4" w:space="0" w:color="auto"/>
              <w:right w:val="single" w:sz="12" w:space="0" w:color="auto"/>
            </w:tcBorders>
            <w:vAlign w:val="center"/>
          </w:tcPr>
          <w:p w14:paraId="4E1304F7" w14:textId="77777777" w:rsidR="00196563" w:rsidRPr="00980834" w:rsidRDefault="00196563" w:rsidP="00850C4E">
            <w:pPr>
              <w:pStyle w:val="Senseespaiat"/>
              <w:rPr>
                <w:b w:val="0"/>
                <w:bCs w:val="0"/>
                <w:lang w:val="es-ES"/>
              </w:rPr>
            </w:pPr>
          </w:p>
        </w:tc>
        <w:tc>
          <w:tcPr>
            <w:tcW w:w="0" w:type="auto"/>
            <w:tcBorders>
              <w:top w:val="single" w:sz="12" w:space="0" w:color="auto"/>
              <w:left w:val="single" w:sz="12" w:space="0" w:color="auto"/>
              <w:bottom w:val="single" w:sz="4" w:space="0" w:color="auto"/>
              <w:right w:val="single" w:sz="12" w:space="0" w:color="auto"/>
            </w:tcBorders>
            <w:vAlign w:val="center"/>
          </w:tcPr>
          <w:p w14:paraId="4AB25923" w14:textId="77777777" w:rsidR="00196563" w:rsidRPr="00980834" w:rsidRDefault="00196563" w:rsidP="00850C4E">
            <w:pPr>
              <w:pStyle w:val="Senseespaiat"/>
              <w:rPr>
                <w:b w:val="0"/>
                <w:bCs w:val="0"/>
                <w:lang w:val="es-ES"/>
              </w:rPr>
            </w:pPr>
          </w:p>
        </w:tc>
        <w:tc>
          <w:tcPr>
            <w:tcW w:w="0" w:type="auto"/>
            <w:tcBorders>
              <w:top w:val="single" w:sz="12" w:space="0" w:color="auto"/>
              <w:left w:val="single" w:sz="12" w:space="0" w:color="auto"/>
              <w:bottom w:val="single" w:sz="4" w:space="0" w:color="auto"/>
              <w:right w:val="single" w:sz="12" w:space="0" w:color="auto"/>
            </w:tcBorders>
            <w:vAlign w:val="center"/>
          </w:tcPr>
          <w:p w14:paraId="371272A6" w14:textId="77777777" w:rsidR="00196563" w:rsidRPr="00980834" w:rsidRDefault="00196563" w:rsidP="00850C4E">
            <w:pPr>
              <w:pStyle w:val="Senseespaiat"/>
              <w:rPr>
                <w:b w:val="0"/>
                <w:bCs w:val="0"/>
                <w:lang w:val="es-ES"/>
              </w:rPr>
            </w:pPr>
            <w:r w:rsidRPr="00980834">
              <w:rPr>
                <w:b w:val="0"/>
                <w:bCs w:val="0"/>
                <w:lang w:val="es-ES"/>
              </w:rPr>
              <w:t>1</w:t>
            </w:r>
          </w:p>
        </w:tc>
        <w:tc>
          <w:tcPr>
            <w:tcW w:w="0" w:type="auto"/>
            <w:tcBorders>
              <w:top w:val="single" w:sz="12" w:space="0" w:color="auto"/>
              <w:left w:val="single" w:sz="12" w:space="0" w:color="auto"/>
              <w:bottom w:val="single" w:sz="4" w:space="0" w:color="auto"/>
              <w:right w:val="single" w:sz="12" w:space="0" w:color="auto"/>
            </w:tcBorders>
            <w:vAlign w:val="center"/>
          </w:tcPr>
          <w:p w14:paraId="05694818" w14:textId="77777777" w:rsidR="00196563" w:rsidRDefault="00B94A67" w:rsidP="00850C4E">
            <w:pPr>
              <w:pStyle w:val="Senseespaiat"/>
              <w:rPr>
                <w:b w:val="0"/>
                <w:bCs w:val="0"/>
                <w:lang w:val="es-ES"/>
              </w:rPr>
            </w:pPr>
            <w:r>
              <w:rPr>
                <w:b w:val="0"/>
                <w:bCs w:val="0"/>
                <w:lang w:val="es-ES"/>
              </w:rPr>
              <w:t>DP_01</w:t>
            </w:r>
          </w:p>
          <w:p w14:paraId="59C52976" w14:textId="4E3FD35E" w:rsidR="00B94A67" w:rsidRPr="00980834" w:rsidRDefault="00B94A67" w:rsidP="00850C4E">
            <w:pPr>
              <w:pStyle w:val="Senseespaiat"/>
              <w:rPr>
                <w:b w:val="0"/>
                <w:bCs w:val="0"/>
                <w:lang w:val="es-ES"/>
              </w:rPr>
            </w:pPr>
            <w:r>
              <w:rPr>
                <w:b w:val="0"/>
                <w:bCs w:val="0"/>
                <w:lang w:val="es-ES"/>
              </w:rPr>
              <w:t>DP_02</w:t>
            </w:r>
          </w:p>
        </w:tc>
        <w:tc>
          <w:tcPr>
            <w:tcW w:w="0" w:type="auto"/>
            <w:tcBorders>
              <w:top w:val="single" w:sz="12" w:space="0" w:color="auto"/>
              <w:left w:val="single" w:sz="12" w:space="0" w:color="auto"/>
              <w:bottom w:val="single" w:sz="4" w:space="0" w:color="auto"/>
              <w:right w:val="single" w:sz="12" w:space="0" w:color="auto"/>
            </w:tcBorders>
            <w:vAlign w:val="center"/>
          </w:tcPr>
          <w:p w14:paraId="7BD487EE" w14:textId="77777777" w:rsidR="00196563" w:rsidRPr="00980834" w:rsidRDefault="00196563" w:rsidP="00850C4E">
            <w:pPr>
              <w:pStyle w:val="Senseespaiat"/>
              <w:rPr>
                <w:b w:val="0"/>
                <w:bCs w:val="0"/>
                <w:lang w:val="es-ES"/>
              </w:rPr>
            </w:pPr>
          </w:p>
        </w:tc>
      </w:tr>
      <w:tr w:rsidR="00196563" w:rsidRPr="00866A2C" w14:paraId="6992C939" w14:textId="77777777" w:rsidTr="00850C4E">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95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BED16B9" w14:textId="77777777" w:rsidR="00196563" w:rsidRPr="00980834" w:rsidRDefault="00196563" w:rsidP="00850C4E">
            <w:pPr>
              <w:pStyle w:val="Senseespaiat"/>
              <w:rPr>
                <w:b w:val="0"/>
                <w:bCs w:val="0"/>
                <w:lang w:val="es-ES"/>
              </w:rPr>
            </w:pPr>
            <w:r w:rsidRPr="00980834">
              <w:rPr>
                <w:b w:val="0"/>
                <w:bCs w:val="0"/>
                <w:lang w:val="es-ES"/>
              </w:rPr>
              <w:lastRenderedPageBreak/>
              <w:t>CS_02</w:t>
            </w: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18D6F1B" w14:textId="77777777" w:rsidR="00196563" w:rsidRPr="00980834" w:rsidRDefault="00196563" w:rsidP="00850C4E">
            <w:pPr>
              <w:pStyle w:val="Senseespaiat"/>
              <w:rPr>
                <w:b w:val="0"/>
                <w:bCs w:val="0"/>
                <w:lang w:val="es-ES"/>
              </w:rPr>
            </w:pPr>
            <w:r w:rsidRPr="00980834">
              <w:rPr>
                <w:b w:val="0"/>
                <w:bCs w:val="0"/>
                <w:lang w:val="es-ES"/>
              </w:rPr>
              <w:t>Reglas del Juego</w:t>
            </w: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9EC259E"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36BEAD4"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E1C84FB"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7267358" w14:textId="77777777" w:rsidR="00196563" w:rsidRPr="00980834" w:rsidRDefault="00196563" w:rsidP="00850C4E">
            <w:pPr>
              <w:pStyle w:val="Senseespaiat"/>
              <w:rPr>
                <w:b w:val="0"/>
                <w:bCs w:val="0"/>
                <w:lang w:val="es-ES"/>
              </w:rPr>
            </w:pPr>
            <w:r w:rsidRPr="00980834">
              <w:rPr>
                <w:b w:val="0"/>
                <w:bCs w:val="0"/>
                <w:lang w:val="es-ES"/>
              </w:rPr>
              <w:t>2</w:t>
            </w: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923A87F" w14:textId="77777777" w:rsidR="00196563" w:rsidRPr="00980834" w:rsidRDefault="00196563" w:rsidP="00850C4E">
            <w:pPr>
              <w:pStyle w:val="Senseespaiat"/>
              <w:rPr>
                <w:b w:val="0"/>
                <w:bCs w:val="0"/>
                <w:lang w:val="es-ES"/>
              </w:rPr>
            </w:pPr>
            <w:r w:rsidRPr="00980834">
              <w:rPr>
                <w:b w:val="0"/>
                <w:bCs w:val="0"/>
                <w:lang w:val="es-ES"/>
              </w:rPr>
              <w:t>-</w:t>
            </w: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803EC73" w14:textId="77777777" w:rsidR="00196563" w:rsidRPr="00980834" w:rsidRDefault="00196563" w:rsidP="00850C4E">
            <w:pPr>
              <w:pStyle w:val="Senseespaiat"/>
              <w:rPr>
                <w:b w:val="0"/>
                <w:bCs w:val="0"/>
                <w:lang w:val="es-ES"/>
              </w:rPr>
            </w:pPr>
          </w:p>
        </w:tc>
      </w:tr>
      <w:tr w:rsidR="00196563" w:rsidRPr="00866A2C" w14:paraId="1D650995" w14:textId="77777777" w:rsidTr="00850C4E">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955" w:type="dxa"/>
            <w:tcBorders>
              <w:top w:val="single" w:sz="4" w:space="0" w:color="auto"/>
              <w:left w:val="single" w:sz="12" w:space="0" w:color="auto"/>
              <w:bottom w:val="single" w:sz="4" w:space="0" w:color="auto"/>
              <w:right w:val="single" w:sz="12" w:space="0" w:color="auto"/>
            </w:tcBorders>
            <w:vAlign w:val="center"/>
            <w:hideMark/>
          </w:tcPr>
          <w:p w14:paraId="3F3E7A8E" w14:textId="77777777" w:rsidR="00196563" w:rsidRPr="00980834" w:rsidRDefault="00196563" w:rsidP="00850C4E">
            <w:pPr>
              <w:pStyle w:val="Senseespaiat"/>
              <w:rPr>
                <w:b w:val="0"/>
                <w:bCs w:val="0"/>
                <w:lang w:val="es-ES"/>
              </w:rPr>
            </w:pPr>
            <w:r w:rsidRPr="00980834">
              <w:rPr>
                <w:b w:val="0"/>
                <w:bCs w:val="0"/>
                <w:lang w:val="es-ES"/>
              </w:rPr>
              <w:t>CS_03</w:t>
            </w:r>
          </w:p>
        </w:tc>
        <w:tc>
          <w:tcPr>
            <w:tcW w:w="0" w:type="auto"/>
            <w:tcBorders>
              <w:top w:val="single" w:sz="4" w:space="0" w:color="auto"/>
              <w:left w:val="single" w:sz="12" w:space="0" w:color="auto"/>
              <w:bottom w:val="single" w:sz="4" w:space="0" w:color="auto"/>
              <w:right w:val="single" w:sz="12" w:space="0" w:color="auto"/>
            </w:tcBorders>
            <w:vAlign w:val="center"/>
          </w:tcPr>
          <w:p w14:paraId="5AF0742C" w14:textId="77777777" w:rsidR="00196563" w:rsidRPr="00980834" w:rsidRDefault="00196563" w:rsidP="00850C4E">
            <w:pPr>
              <w:pStyle w:val="Senseespaiat"/>
              <w:rPr>
                <w:b w:val="0"/>
                <w:bCs w:val="0"/>
                <w:lang w:val="es-ES"/>
              </w:rPr>
            </w:pPr>
            <w:r w:rsidRPr="00980834">
              <w:rPr>
                <w:b w:val="0"/>
                <w:bCs w:val="0"/>
                <w:lang w:val="es-ES"/>
              </w:rPr>
              <w:t>HUD</w:t>
            </w:r>
          </w:p>
        </w:tc>
        <w:tc>
          <w:tcPr>
            <w:tcW w:w="0" w:type="auto"/>
            <w:tcBorders>
              <w:top w:val="single" w:sz="4" w:space="0" w:color="auto"/>
              <w:left w:val="single" w:sz="12" w:space="0" w:color="auto"/>
              <w:bottom w:val="single" w:sz="4" w:space="0" w:color="auto"/>
              <w:right w:val="single" w:sz="12" w:space="0" w:color="auto"/>
            </w:tcBorders>
            <w:vAlign w:val="center"/>
          </w:tcPr>
          <w:p w14:paraId="55A5ACFA"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4" w:space="0" w:color="auto"/>
              <w:right w:val="single" w:sz="12" w:space="0" w:color="auto"/>
            </w:tcBorders>
            <w:vAlign w:val="center"/>
          </w:tcPr>
          <w:p w14:paraId="4FE9C95D"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4" w:space="0" w:color="auto"/>
              <w:right w:val="single" w:sz="12" w:space="0" w:color="auto"/>
            </w:tcBorders>
            <w:vAlign w:val="center"/>
          </w:tcPr>
          <w:p w14:paraId="56DEC6C1"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4" w:space="0" w:color="auto"/>
              <w:right w:val="single" w:sz="12" w:space="0" w:color="auto"/>
            </w:tcBorders>
            <w:vAlign w:val="center"/>
          </w:tcPr>
          <w:p w14:paraId="3B7BCF60" w14:textId="77777777" w:rsidR="00196563" w:rsidRPr="00980834" w:rsidRDefault="00196563" w:rsidP="00850C4E">
            <w:pPr>
              <w:pStyle w:val="Senseespaiat"/>
              <w:rPr>
                <w:b w:val="0"/>
                <w:bCs w:val="0"/>
                <w:lang w:val="es-ES"/>
              </w:rPr>
            </w:pPr>
            <w:r w:rsidRPr="00980834">
              <w:rPr>
                <w:b w:val="0"/>
                <w:bCs w:val="0"/>
                <w:lang w:val="es-ES"/>
              </w:rPr>
              <w:t>3</w:t>
            </w:r>
          </w:p>
        </w:tc>
        <w:tc>
          <w:tcPr>
            <w:tcW w:w="0" w:type="auto"/>
            <w:tcBorders>
              <w:top w:val="single" w:sz="4" w:space="0" w:color="auto"/>
              <w:left w:val="single" w:sz="12" w:space="0" w:color="auto"/>
              <w:bottom w:val="single" w:sz="4" w:space="0" w:color="auto"/>
              <w:right w:val="single" w:sz="12" w:space="0" w:color="auto"/>
            </w:tcBorders>
            <w:vAlign w:val="center"/>
          </w:tcPr>
          <w:p w14:paraId="17CF79FB" w14:textId="77777777" w:rsidR="00196563" w:rsidRPr="00980834" w:rsidRDefault="00196563" w:rsidP="00850C4E">
            <w:pPr>
              <w:pStyle w:val="Senseespaiat"/>
              <w:rPr>
                <w:b w:val="0"/>
                <w:bCs w:val="0"/>
                <w:lang w:val="es-ES"/>
              </w:rPr>
            </w:pPr>
            <w:r w:rsidRPr="00980834">
              <w:rPr>
                <w:b w:val="0"/>
                <w:bCs w:val="0"/>
                <w:lang w:val="es-ES"/>
              </w:rPr>
              <w:t>CS_01</w:t>
            </w:r>
          </w:p>
        </w:tc>
        <w:tc>
          <w:tcPr>
            <w:tcW w:w="0" w:type="auto"/>
            <w:tcBorders>
              <w:top w:val="single" w:sz="4" w:space="0" w:color="auto"/>
              <w:left w:val="single" w:sz="12" w:space="0" w:color="auto"/>
              <w:bottom w:val="single" w:sz="4" w:space="0" w:color="auto"/>
              <w:right w:val="single" w:sz="12" w:space="0" w:color="auto"/>
            </w:tcBorders>
            <w:vAlign w:val="center"/>
          </w:tcPr>
          <w:p w14:paraId="0D875F70" w14:textId="77777777" w:rsidR="00196563" w:rsidRPr="00980834" w:rsidRDefault="00196563" w:rsidP="00850C4E">
            <w:pPr>
              <w:pStyle w:val="Senseespaiat"/>
              <w:rPr>
                <w:b w:val="0"/>
                <w:bCs w:val="0"/>
                <w:lang w:val="es-ES"/>
              </w:rPr>
            </w:pPr>
          </w:p>
        </w:tc>
      </w:tr>
      <w:tr w:rsidR="00196563" w:rsidRPr="00866A2C" w14:paraId="2898C237" w14:textId="77777777" w:rsidTr="00850C4E">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95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82D4DF4" w14:textId="77777777" w:rsidR="00196563" w:rsidRPr="00980834" w:rsidRDefault="00196563" w:rsidP="00850C4E">
            <w:pPr>
              <w:pStyle w:val="Senseespaiat"/>
              <w:rPr>
                <w:rFonts w:eastAsia="Times New Roman"/>
                <w:b w:val="0"/>
                <w:bCs w:val="0"/>
                <w:lang w:val="es-ES"/>
              </w:rPr>
            </w:pPr>
            <w:r w:rsidRPr="00980834">
              <w:rPr>
                <w:b w:val="0"/>
                <w:bCs w:val="0"/>
                <w:lang w:val="es-ES"/>
              </w:rPr>
              <w:t>CS_04</w:t>
            </w: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D1465A8" w14:textId="77777777" w:rsidR="00196563" w:rsidRPr="00980834" w:rsidRDefault="00196563" w:rsidP="00850C4E">
            <w:pPr>
              <w:pStyle w:val="Senseespaiat"/>
              <w:rPr>
                <w:b w:val="0"/>
                <w:bCs w:val="0"/>
                <w:lang w:val="es-ES"/>
              </w:rPr>
            </w:pPr>
            <w:r w:rsidRPr="00980834">
              <w:rPr>
                <w:b w:val="0"/>
                <w:bCs w:val="0"/>
                <w:lang w:val="es-ES"/>
              </w:rPr>
              <w:t>Inteligencia Artificial Simple</w:t>
            </w: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28C939A"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6077647"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7515AE2"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71868D0" w14:textId="77777777" w:rsidR="00196563" w:rsidRPr="00980834" w:rsidRDefault="00196563" w:rsidP="00850C4E">
            <w:pPr>
              <w:pStyle w:val="Senseespaiat"/>
              <w:rPr>
                <w:b w:val="0"/>
                <w:bCs w:val="0"/>
                <w:lang w:val="es-ES"/>
              </w:rPr>
            </w:pPr>
            <w:r w:rsidRPr="00980834">
              <w:rPr>
                <w:b w:val="0"/>
                <w:bCs w:val="0"/>
                <w:lang w:val="es-ES"/>
              </w:rPr>
              <w:t>4</w:t>
            </w: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E79F629" w14:textId="77777777" w:rsidR="00196563" w:rsidRPr="00980834" w:rsidRDefault="00196563" w:rsidP="00850C4E">
            <w:pPr>
              <w:pStyle w:val="Senseespaiat"/>
              <w:rPr>
                <w:b w:val="0"/>
                <w:bCs w:val="0"/>
                <w:lang w:val="es-ES"/>
              </w:rPr>
            </w:pPr>
            <w:r w:rsidRPr="00980834">
              <w:rPr>
                <w:b w:val="0"/>
                <w:bCs w:val="0"/>
                <w:lang w:val="es-ES"/>
              </w:rPr>
              <w:t>CS_01</w:t>
            </w: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7E573D0" w14:textId="77777777" w:rsidR="00196563" w:rsidRPr="00980834" w:rsidRDefault="00196563" w:rsidP="00850C4E">
            <w:pPr>
              <w:pStyle w:val="Senseespaiat"/>
              <w:rPr>
                <w:b w:val="0"/>
                <w:bCs w:val="0"/>
                <w:lang w:val="es-ES"/>
              </w:rPr>
            </w:pPr>
          </w:p>
        </w:tc>
      </w:tr>
      <w:tr w:rsidR="00196563" w:rsidRPr="00866A2C" w14:paraId="38359D66" w14:textId="77777777" w:rsidTr="00850C4E">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955" w:type="dxa"/>
            <w:tcBorders>
              <w:top w:val="single" w:sz="4" w:space="0" w:color="auto"/>
              <w:left w:val="single" w:sz="12" w:space="0" w:color="auto"/>
              <w:bottom w:val="single" w:sz="4" w:space="0" w:color="auto"/>
              <w:right w:val="single" w:sz="12" w:space="0" w:color="auto"/>
            </w:tcBorders>
            <w:shd w:val="clear" w:color="auto" w:fill="auto"/>
            <w:vAlign w:val="center"/>
          </w:tcPr>
          <w:p w14:paraId="075F6EAF" w14:textId="77777777" w:rsidR="00196563" w:rsidRPr="00980834" w:rsidRDefault="00196563" w:rsidP="00850C4E">
            <w:pPr>
              <w:pStyle w:val="Senseespaiat"/>
              <w:rPr>
                <w:b w:val="0"/>
                <w:bCs w:val="0"/>
                <w:lang w:val="es-ES"/>
              </w:rPr>
            </w:pPr>
            <w:r w:rsidRPr="00980834">
              <w:rPr>
                <w:b w:val="0"/>
                <w:bCs w:val="0"/>
                <w:lang w:val="es-ES"/>
              </w:rPr>
              <w:t>CS_05</w:t>
            </w: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325D39D" w14:textId="77777777" w:rsidR="00196563" w:rsidRPr="00980834" w:rsidRDefault="00196563" w:rsidP="00850C4E">
            <w:pPr>
              <w:pStyle w:val="Senseespaiat"/>
              <w:rPr>
                <w:b w:val="0"/>
                <w:bCs w:val="0"/>
                <w:lang w:val="es-ES"/>
              </w:rPr>
            </w:pPr>
            <w:r w:rsidRPr="00980834">
              <w:rPr>
                <w:b w:val="0"/>
                <w:bCs w:val="0"/>
                <w:lang w:val="es-ES"/>
              </w:rPr>
              <w:t>Inteligencia Artificial Avanzada</w:t>
            </w: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D34160A"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23E359B"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79B4916"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B4F994D" w14:textId="77777777" w:rsidR="00196563" w:rsidRPr="00980834" w:rsidRDefault="00196563" w:rsidP="00850C4E">
            <w:pPr>
              <w:pStyle w:val="Senseespaiat"/>
              <w:rPr>
                <w:b w:val="0"/>
                <w:bCs w:val="0"/>
                <w:lang w:val="es-ES"/>
              </w:rPr>
            </w:pPr>
            <w:r w:rsidRPr="00980834">
              <w:rPr>
                <w:b w:val="0"/>
                <w:bCs w:val="0"/>
                <w:lang w:val="es-ES"/>
              </w:rPr>
              <w:t>7</w:t>
            </w:r>
          </w:p>
          <w:p w14:paraId="27B8DD51" w14:textId="77777777" w:rsidR="00196563" w:rsidRPr="00980834" w:rsidRDefault="00196563" w:rsidP="00850C4E">
            <w:pPr>
              <w:pStyle w:val="Senseespaiat"/>
              <w:rPr>
                <w:b w:val="0"/>
                <w:bCs w:val="0"/>
                <w:lang w:val="es-ES"/>
              </w:rPr>
            </w:pPr>
            <w:r w:rsidRPr="00980834">
              <w:rPr>
                <w:b w:val="0"/>
                <w:bCs w:val="0"/>
                <w:lang w:val="es-ES"/>
              </w:rPr>
              <w:t>8</w:t>
            </w: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A0F24B2" w14:textId="77777777" w:rsidR="00196563" w:rsidRPr="00980834" w:rsidRDefault="00196563" w:rsidP="00850C4E">
            <w:pPr>
              <w:pStyle w:val="Senseespaiat"/>
              <w:rPr>
                <w:b w:val="0"/>
                <w:bCs w:val="0"/>
                <w:lang w:val="es-ES"/>
              </w:rPr>
            </w:pPr>
            <w:r w:rsidRPr="00980834">
              <w:rPr>
                <w:b w:val="0"/>
                <w:bCs w:val="0"/>
                <w:lang w:val="es-ES"/>
              </w:rPr>
              <w:t>CS_04</w:t>
            </w: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1FFAA50" w14:textId="77777777" w:rsidR="00196563" w:rsidRPr="00980834" w:rsidRDefault="00196563" w:rsidP="00850C4E">
            <w:pPr>
              <w:pStyle w:val="Senseespaiat"/>
              <w:rPr>
                <w:b w:val="0"/>
                <w:bCs w:val="0"/>
                <w:lang w:val="es-ES"/>
              </w:rPr>
            </w:pPr>
          </w:p>
        </w:tc>
      </w:tr>
      <w:tr w:rsidR="00196563" w:rsidRPr="00866A2C" w14:paraId="737DE9EF" w14:textId="77777777" w:rsidTr="00850C4E">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8"/>
        </w:trPr>
        <w:tc>
          <w:tcPr>
            <w:tcW w:w="955"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7BE41FD4" w14:textId="77777777" w:rsidR="00196563" w:rsidRPr="00980834" w:rsidRDefault="00196563" w:rsidP="00850C4E">
            <w:pPr>
              <w:pStyle w:val="Senseespaiat"/>
              <w:rPr>
                <w:b w:val="0"/>
                <w:bCs w:val="0"/>
                <w:lang w:val="es-ES"/>
              </w:rPr>
            </w:pPr>
            <w:r w:rsidRPr="00980834">
              <w:rPr>
                <w:b w:val="0"/>
                <w:bCs w:val="0"/>
                <w:lang w:val="es-ES"/>
              </w:rPr>
              <w:t>CS_06</w:t>
            </w:r>
          </w:p>
        </w:tc>
        <w:tc>
          <w:tcPr>
            <w:tcW w:w="0" w:type="auto"/>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79A5F6AE" w14:textId="77777777" w:rsidR="00196563" w:rsidRPr="00980834" w:rsidRDefault="00196563" w:rsidP="00850C4E">
            <w:pPr>
              <w:pStyle w:val="Senseespaiat"/>
              <w:rPr>
                <w:b w:val="0"/>
                <w:bCs w:val="0"/>
                <w:lang w:val="es-ES"/>
              </w:rPr>
            </w:pPr>
            <w:r w:rsidRPr="00980834">
              <w:rPr>
                <w:b w:val="0"/>
                <w:bCs w:val="0"/>
                <w:lang w:val="es-ES"/>
              </w:rPr>
              <w:t>Objetos</w:t>
            </w:r>
          </w:p>
        </w:tc>
        <w:tc>
          <w:tcPr>
            <w:tcW w:w="0" w:type="auto"/>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6EF57C5A" w14:textId="77777777" w:rsidR="00196563" w:rsidRPr="00980834" w:rsidRDefault="00196563" w:rsidP="00850C4E">
            <w:pPr>
              <w:pStyle w:val="Senseespaiat"/>
              <w:rPr>
                <w:b w:val="0"/>
                <w:bCs w:val="0"/>
                <w:lang w:val="es-ES"/>
              </w:rPr>
            </w:pPr>
          </w:p>
        </w:tc>
        <w:tc>
          <w:tcPr>
            <w:tcW w:w="0" w:type="auto"/>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5AB06E5F" w14:textId="77777777" w:rsidR="00196563" w:rsidRPr="00980834" w:rsidRDefault="00196563" w:rsidP="00850C4E">
            <w:pPr>
              <w:pStyle w:val="Senseespaiat"/>
              <w:rPr>
                <w:b w:val="0"/>
                <w:bCs w:val="0"/>
                <w:lang w:val="es-ES"/>
              </w:rPr>
            </w:pPr>
          </w:p>
        </w:tc>
        <w:tc>
          <w:tcPr>
            <w:tcW w:w="0" w:type="auto"/>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D871F15"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03C04A0A" w14:textId="77777777" w:rsidR="00196563" w:rsidRPr="00980834" w:rsidRDefault="00196563" w:rsidP="00850C4E">
            <w:pPr>
              <w:pStyle w:val="Senseespaiat"/>
              <w:rPr>
                <w:b w:val="0"/>
                <w:bCs w:val="0"/>
                <w:lang w:val="es-ES"/>
              </w:rPr>
            </w:pPr>
            <w:r w:rsidRPr="00980834">
              <w:rPr>
                <w:b w:val="0"/>
                <w:bCs w:val="0"/>
                <w:lang w:val="es-ES"/>
              </w:rPr>
              <w:t>5</w:t>
            </w:r>
          </w:p>
        </w:tc>
        <w:tc>
          <w:tcPr>
            <w:tcW w:w="0" w:type="auto"/>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02E51A35" w14:textId="77777777" w:rsidR="00196563" w:rsidRPr="00980834" w:rsidRDefault="00196563" w:rsidP="00850C4E">
            <w:pPr>
              <w:pStyle w:val="Senseespaiat"/>
              <w:rPr>
                <w:b w:val="0"/>
                <w:bCs w:val="0"/>
                <w:lang w:val="es-ES"/>
              </w:rPr>
            </w:pPr>
            <w:r w:rsidRPr="00980834">
              <w:rPr>
                <w:b w:val="0"/>
                <w:bCs w:val="0"/>
                <w:lang w:val="es-ES"/>
              </w:rPr>
              <w:t>CS_01</w:t>
            </w:r>
          </w:p>
          <w:p w14:paraId="2A2B1C0D" w14:textId="77777777" w:rsidR="00196563" w:rsidRPr="00980834" w:rsidRDefault="00196563" w:rsidP="00850C4E">
            <w:pPr>
              <w:pStyle w:val="Senseespaiat"/>
              <w:rPr>
                <w:b w:val="0"/>
                <w:bCs w:val="0"/>
                <w:lang w:val="es-ES"/>
              </w:rPr>
            </w:pPr>
            <w:r w:rsidRPr="00980834">
              <w:rPr>
                <w:b w:val="0"/>
                <w:bCs w:val="0"/>
                <w:lang w:val="es-ES"/>
              </w:rPr>
              <w:t>CS_04</w:t>
            </w:r>
          </w:p>
        </w:tc>
        <w:tc>
          <w:tcPr>
            <w:tcW w:w="0" w:type="auto"/>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52DFEC6D" w14:textId="77777777" w:rsidR="00196563" w:rsidRPr="00980834" w:rsidRDefault="00196563" w:rsidP="00850C4E">
            <w:pPr>
              <w:pStyle w:val="Senseespaiat"/>
              <w:rPr>
                <w:b w:val="0"/>
                <w:bCs w:val="0"/>
                <w:lang w:val="es-ES"/>
              </w:rPr>
            </w:pPr>
          </w:p>
        </w:tc>
      </w:tr>
      <w:tr w:rsidR="00196563" w:rsidRPr="00866A2C" w14:paraId="35AC58F4" w14:textId="77777777" w:rsidTr="00850C4E">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77"/>
        </w:trPr>
        <w:tc>
          <w:tcPr>
            <w:tcW w:w="955"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40847BF2" w14:textId="77777777" w:rsidR="00196563" w:rsidRPr="00866A2C" w:rsidRDefault="00196563" w:rsidP="00850C4E">
            <w:pPr>
              <w:pStyle w:val="Senseespaiat"/>
              <w:rPr>
                <w:lang w:val="es-ES"/>
              </w:rPr>
            </w:pPr>
          </w:p>
        </w:tc>
        <w:tc>
          <w:tcPr>
            <w:tcW w:w="0" w:type="auto"/>
            <w:vMerge/>
            <w:tcBorders>
              <w:left w:val="single" w:sz="12" w:space="0" w:color="auto"/>
              <w:bottom w:val="single" w:sz="12" w:space="0" w:color="auto"/>
              <w:right w:val="single" w:sz="12" w:space="0" w:color="auto"/>
            </w:tcBorders>
            <w:shd w:val="clear" w:color="auto" w:fill="F2F2F2" w:themeFill="background1" w:themeFillShade="F2"/>
            <w:vAlign w:val="center"/>
          </w:tcPr>
          <w:p w14:paraId="3593D226" w14:textId="77777777" w:rsidR="00196563" w:rsidRPr="00866A2C" w:rsidRDefault="00196563" w:rsidP="00850C4E">
            <w:pPr>
              <w:pStyle w:val="Senseespaiat"/>
              <w:rPr>
                <w:lang w:val="es-ES"/>
              </w:rPr>
            </w:pPr>
          </w:p>
        </w:tc>
        <w:tc>
          <w:tcPr>
            <w:tcW w:w="0" w:type="auto"/>
            <w:vMerge/>
            <w:tcBorders>
              <w:left w:val="single" w:sz="12" w:space="0" w:color="auto"/>
              <w:bottom w:val="single" w:sz="12" w:space="0" w:color="auto"/>
              <w:right w:val="single" w:sz="12" w:space="0" w:color="auto"/>
            </w:tcBorders>
            <w:shd w:val="clear" w:color="auto" w:fill="F2F2F2" w:themeFill="background1" w:themeFillShade="F2"/>
            <w:vAlign w:val="center"/>
          </w:tcPr>
          <w:p w14:paraId="02F1D07A" w14:textId="77777777" w:rsidR="00196563" w:rsidRPr="00866A2C" w:rsidRDefault="00196563" w:rsidP="00850C4E">
            <w:pPr>
              <w:pStyle w:val="Senseespaiat"/>
              <w:rPr>
                <w:lang w:val="es-ES"/>
              </w:rPr>
            </w:pPr>
          </w:p>
        </w:tc>
        <w:tc>
          <w:tcPr>
            <w:tcW w:w="0" w:type="auto"/>
            <w:vMerge/>
            <w:tcBorders>
              <w:left w:val="single" w:sz="12" w:space="0" w:color="auto"/>
              <w:bottom w:val="single" w:sz="12" w:space="0" w:color="auto"/>
              <w:right w:val="single" w:sz="12" w:space="0" w:color="auto"/>
            </w:tcBorders>
            <w:shd w:val="clear" w:color="auto" w:fill="F2F2F2" w:themeFill="background1" w:themeFillShade="F2"/>
            <w:vAlign w:val="center"/>
          </w:tcPr>
          <w:p w14:paraId="11D7958A" w14:textId="77777777" w:rsidR="00196563" w:rsidRPr="00866A2C" w:rsidRDefault="00196563" w:rsidP="00850C4E">
            <w:pPr>
              <w:pStyle w:val="Senseespaiat"/>
              <w:rPr>
                <w:lang w:val="es-ES"/>
              </w:rPr>
            </w:pPr>
          </w:p>
        </w:tc>
        <w:tc>
          <w:tcPr>
            <w:tcW w:w="0" w:type="auto"/>
            <w:vMerge/>
            <w:tcBorders>
              <w:left w:val="single" w:sz="12" w:space="0" w:color="auto"/>
              <w:bottom w:val="single" w:sz="12" w:space="0" w:color="auto"/>
              <w:right w:val="single" w:sz="12" w:space="0" w:color="auto"/>
            </w:tcBorders>
            <w:shd w:val="clear" w:color="auto" w:fill="F2F2F2" w:themeFill="background1" w:themeFillShade="F2"/>
            <w:vAlign w:val="center"/>
          </w:tcPr>
          <w:p w14:paraId="169091F9" w14:textId="77777777" w:rsidR="00196563" w:rsidRPr="00866A2C" w:rsidRDefault="00196563" w:rsidP="00850C4E">
            <w:pPr>
              <w:pStyle w:val="Senseespaiat"/>
              <w:rPr>
                <w:lang w:val="es-ES"/>
              </w:rPr>
            </w:pPr>
          </w:p>
        </w:tc>
        <w:tc>
          <w:tcPr>
            <w:tcW w:w="0" w:type="auto"/>
            <w:tcBorders>
              <w:top w:val="dashed"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33CC8D6" w14:textId="77777777" w:rsidR="00196563" w:rsidRDefault="00196563" w:rsidP="00850C4E">
            <w:pPr>
              <w:pStyle w:val="Senseespaiat"/>
              <w:rPr>
                <w:lang w:val="es-ES"/>
              </w:rPr>
            </w:pPr>
            <w:r>
              <w:rPr>
                <w:lang w:val="es-ES"/>
              </w:rPr>
              <w:t>6</w:t>
            </w:r>
          </w:p>
        </w:tc>
        <w:tc>
          <w:tcPr>
            <w:tcW w:w="0" w:type="auto"/>
            <w:vMerge/>
            <w:tcBorders>
              <w:left w:val="single" w:sz="12" w:space="0" w:color="auto"/>
              <w:bottom w:val="single" w:sz="12" w:space="0" w:color="auto"/>
              <w:right w:val="single" w:sz="12" w:space="0" w:color="auto"/>
            </w:tcBorders>
            <w:shd w:val="clear" w:color="auto" w:fill="F2F2F2" w:themeFill="background1" w:themeFillShade="F2"/>
            <w:vAlign w:val="center"/>
          </w:tcPr>
          <w:p w14:paraId="0DF1893F" w14:textId="77777777" w:rsidR="00196563" w:rsidRPr="00866A2C" w:rsidRDefault="00196563" w:rsidP="00850C4E">
            <w:pPr>
              <w:pStyle w:val="Senseespaiat"/>
              <w:rPr>
                <w:lang w:val="es-ES"/>
              </w:rPr>
            </w:pPr>
          </w:p>
        </w:tc>
        <w:tc>
          <w:tcPr>
            <w:tcW w:w="0" w:type="auto"/>
            <w:vMerge/>
            <w:tcBorders>
              <w:left w:val="single" w:sz="12" w:space="0" w:color="auto"/>
              <w:bottom w:val="single" w:sz="12" w:space="0" w:color="auto"/>
              <w:right w:val="single" w:sz="12" w:space="0" w:color="auto"/>
            </w:tcBorders>
            <w:shd w:val="clear" w:color="auto" w:fill="F2F2F2" w:themeFill="background1" w:themeFillShade="F2"/>
            <w:vAlign w:val="center"/>
          </w:tcPr>
          <w:p w14:paraId="062ADEA7" w14:textId="77777777" w:rsidR="00196563" w:rsidRPr="00866A2C" w:rsidRDefault="00196563" w:rsidP="00850C4E">
            <w:pPr>
              <w:pStyle w:val="Senseespaiat"/>
              <w:rPr>
                <w:lang w:val="es-ES"/>
              </w:rPr>
            </w:pPr>
          </w:p>
        </w:tc>
      </w:tr>
      <w:tr w:rsidR="00196563" w:rsidRPr="00866A2C" w14:paraId="575AA56B" w14:textId="77777777" w:rsidTr="00850C4E">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224" w:type="dxa"/>
            <w:gridSpan w:val="8"/>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2FDD4988" w14:textId="77777777" w:rsidR="00196563" w:rsidRPr="00866A2C" w:rsidRDefault="00196563" w:rsidP="00850C4E">
            <w:pPr>
              <w:pStyle w:val="Senseespaiat"/>
              <w:rPr>
                <w:rFonts w:eastAsia="Times New Roman"/>
                <w:color w:val="000000"/>
                <w:lang w:val="es-ES"/>
              </w:rPr>
            </w:pPr>
            <w:r w:rsidRPr="00866A2C">
              <w:rPr>
                <w:lang w:val="es-ES"/>
              </w:rPr>
              <w:t>SERVIDOR</w:t>
            </w:r>
          </w:p>
        </w:tc>
      </w:tr>
      <w:tr w:rsidR="00196563" w:rsidRPr="00866A2C" w14:paraId="0B28A93E" w14:textId="77777777" w:rsidTr="00850C4E">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955" w:type="dxa"/>
            <w:tcBorders>
              <w:top w:val="single" w:sz="12" w:space="0" w:color="auto"/>
              <w:left w:val="single" w:sz="12" w:space="0" w:color="auto"/>
              <w:bottom w:val="single" w:sz="4" w:space="0" w:color="auto"/>
              <w:right w:val="single" w:sz="12" w:space="0" w:color="auto"/>
            </w:tcBorders>
            <w:vAlign w:val="center"/>
          </w:tcPr>
          <w:p w14:paraId="4B88F0DB" w14:textId="77777777" w:rsidR="00196563" w:rsidRPr="00980834" w:rsidRDefault="00196563" w:rsidP="00850C4E">
            <w:pPr>
              <w:pStyle w:val="Senseespaiat"/>
              <w:rPr>
                <w:rFonts w:eastAsia="Times New Roman"/>
                <w:b w:val="0"/>
                <w:bCs w:val="0"/>
                <w:lang w:val="es-ES"/>
              </w:rPr>
            </w:pPr>
            <w:r w:rsidRPr="00980834">
              <w:rPr>
                <w:b w:val="0"/>
                <w:bCs w:val="0"/>
                <w:lang w:val="es-ES"/>
              </w:rPr>
              <w:t>CA_01</w:t>
            </w:r>
          </w:p>
        </w:tc>
        <w:tc>
          <w:tcPr>
            <w:tcW w:w="0" w:type="auto"/>
            <w:tcBorders>
              <w:top w:val="single" w:sz="12" w:space="0" w:color="auto"/>
              <w:left w:val="single" w:sz="12" w:space="0" w:color="auto"/>
              <w:bottom w:val="single" w:sz="4" w:space="0" w:color="auto"/>
              <w:right w:val="single" w:sz="12" w:space="0" w:color="auto"/>
            </w:tcBorders>
            <w:vAlign w:val="center"/>
          </w:tcPr>
          <w:p w14:paraId="5F8CEC7B" w14:textId="77777777" w:rsidR="00196563" w:rsidRPr="00980834" w:rsidRDefault="00196563" w:rsidP="00850C4E">
            <w:pPr>
              <w:pStyle w:val="Senseespaiat"/>
              <w:rPr>
                <w:b w:val="0"/>
                <w:bCs w:val="0"/>
                <w:lang w:val="es-ES"/>
              </w:rPr>
            </w:pPr>
            <w:r w:rsidRPr="00980834">
              <w:rPr>
                <w:b w:val="0"/>
                <w:bCs w:val="0"/>
                <w:lang w:val="es-ES"/>
              </w:rPr>
              <w:t>Base de Datos</w:t>
            </w:r>
          </w:p>
        </w:tc>
        <w:tc>
          <w:tcPr>
            <w:tcW w:w="0" w:type="auto"/>
            <w:tcBorders>
              <w:top w:val="single" w:sz="12" w:space="0" w:color="auto"/>
              <w:left w:val="single" w:sz="12" w:space="0" w:color="auto"/>
              <w:bottom w:val="single" w:sz="4" w:space="0" w:color="auto"/>
              <w:right w:val="single" w:sz="12" w:space="0" w:color="auto"/>
            </w:tcBorders>
            <w:vAlign w:val="center"/>
          </w:tcPr>
          <w:p w14:paraId="3C590C3E" w14:textId="77777777" w:rsidR="00196563" w:rsidRPr="00980834" w:rsidRDefault="00196563" w:rsidP="00850C4E">
            <w:pPr>
              <w:pStyle w:val="Senseespaiat"/>
              <w:rPr>
                <w:b w:val="0"/>
                <w:bCs w:val="0"/>
                <w:lang w:val="es-ES"/>
              </w:rPr>
            </w:pPr>
          </w:p>
        </w:tc>
        <w:tc>
          <w:tcPr>
            <w:tcW w:w="0" w:type="auto"/>
            <w:tcBorders>
              <w:top w:val="single" w:sz="12" w:space="0" w:color="auto"/>
              <w:left w:val="single" w:sz="12" w:space="0" w:color="auto"/>
              <w:bottom w:val="single" w:sz="4" w:space="0" w:color="auto"/>
              <w:right w:val="single" w:sz="12" w:space="0" w:color="auto"/>
            </w:tcBorders>
            <w:vAlign w:val="center"/>
          </w:tcPr>
          <w:p w14:paraId="3F376D08" w14:textId="77777777" w:rsidR="00196563" w:rsidRPr="00980834" w:rsidRDefault="00196563" w:rsidP="00850C4E">
            <w:pPr>
              <w:pStyle w:val="Senseespaiat"/>
              <w:rPr>
                <w:b w:val="0"/>
                <w:bCs w:val="0"/>
                <w:lang w:val="es-ES"/>
              </w:rPr>
            </w:pPr>
          </w:p>
        </w:tc>
        <w:tc>
          <w:tcPr>
            <w:tcW w:w="0" w:type="auto"/>
            <w:tcBorders>
              <w:top w:val="single" w:sz="12" w:space="0" w:color="auto"/>
              <w:left w:val="single" w:sz="12" w:space="0" w:color="auto"/>
              <w:bottom w:val="single" w:sz="4" w:space="0" w:color="auto"/>
              <w:right w:val="single" w:sz="12" w:space="0" w:color="auto"/>
            </w:tcBorders>
            <w:vAlign w:val="center"/>
          </w:tcPr>
          <w:p w14:paraId="4C5EA2D3" w14:textId="77777777" w:rsidR="00196563" w:rsidRPr="00980834" w:rsidRDefault="00196563" w:rsidP="00850C4E">
            <w:pPr>
              <w:pStyle w:val="Senseespaiat"/>
              <w:rPr>
                <w:b w:val="0"/>
                <w:bCs w:val="0"/>
                <w:lang w:val="es-ES"/>
              </w:rPr>
            </w:pPr>
          </w:p>
        </w:tc>
        <w:tc>
          <w:tcPr>
            <w:tcW w:w="0" w:type="auto"/>
            <w:tcBorders>
              <w:top w:val="single" w:sz="12" w:space="0" w:color="auto"/>
              <w:left w:val="single" w:sz="12" w:space="0" w:color="auto"/>
              <w:bottom w:val="single" w:sz="4" w:space="0" w:color="auto"/>
              <w:right w:val="single" w:sz="12" w:space="0" w:color="auto"/>
            </w:tcBorders>
            <w:vAlign w:val="center"/>
          </w:tcPr>
          <w:p w14:paraId="6599471A" w14:textId="77777777" w:rsidR="00196563" w:rsidRPr="00980834" w:rsidRDefault="00196563" w:rsidP="00850C4E">
            <w:pPr>
              <w:pStyle w:val="Senseespaiat"/>
              <w:rPr>
                <w:b w:val="0"/>
                <w:bCs w:val="0"/>
                <w:lang w:val="es-ES"/>
              </w:rPr>
            </w:pPr>
            <w:r w:rsidRPr="00980834">
              <w:rPr>
                <w:b w:val="0"/>
                <w:bCs w:val="0"/>
                <w:lang w:val="es-ES"/>
              </w:rPr>
              <w:t>9</w:t>
            </w:r>
          </w:p>
        </w:tc>
        <w:tc>
          <w:tcPr>
            <w:tcW w:w="0" w:type="auto"/>
            <w:tcBorders>
              <w:top w:val="single" w:sz="12" w:space="0" w:color="auto"/>
              <w:left w:val="single" w:sz="12" w:space="0" w:color="auto"/>
              <w:bottom w:val="single" w:sz="4" w:space="0" w:color="auto"/>
              <w:right w:val="single" w:sz="12" w:space="0" w:color="auto"/>
            </w:tcBorders>
            <w:vAlign w:val="center"/>
          </w:tcPr>
          <w:p w14:paraId="4449911A" w14:textId="77777777" w:rsidR="00196563" w:rsidRPr="00980834" w:rsidRDefault="00196563" w:rsidP="00850C4E">
            <w:pPr>
              <w:pStyle w:val="Senseespaiat"/>
              <w:rPr>
                <w:b w:val="0"/>
                <w:bCs w:val="0"/>
                <w:lang w:val="es-ES"/>
              </w:rPr>
            </w:pPr>
            <w:r w:rsidRPr="00980834">
              <w:rPr>
                <w:b w:val="0"/>
                <w:bCs w:val="0"/>
                <w:lang w:val="es-ES"/>
              </w:rPr>
              <w:t>DP_04</w:t>
            </w:r>
          </w:p>
        </w:tc>
        <w:tc>
          <w:tcPr>
            <w:tcW w:w="0" w:type="auto"/>
            <w:tcBorders>
              <w:top w:val="single" w:sz="12" w:space="0" w:color="auto"/>
              <w:left w:val="single" w:sz="12" w:space="0" w:color="auto"/>
              <w:bottom w:val="single" w:sz="4" w:space="0" w:color="auto"/>
              <w:right w:val="single" w:sz="12" w:space="0" w:color="auto"/>
            </w:tcBorders>
            <w:vAlign w:val="center"/>
          </w:tcPr>
          <w:p w14:paraId="5550786C" w14:textId="77777777" w:rsidR="00196563" w:rsidRPr="00980834" w:rsidRDefault="00196563" w:rsidP="00850C4E">
            <w:pPr>
              <w:pStyle w:val="Senseespaiat"/>
              <w:rPr>
                <w:b w:val="0"/>
                <w:bCs w:val="0"/>
                <w:lang w:val="es-ES"/>
              </w:rPr>
            </w:pPr>
          </w:p>
        </w:tc>
      </w:tr>
      <w:tr w:rsidR="00196563" w:rsidRPr="00866A2C" w14:paraId="7A3F6128" w14:textId="77777777" w:rsidTr="00850C4E">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95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1F1797B" w14:textId="77777777" w:rsidR="00196563" w:rsidRPr="00980834" w:rsidRDefault="00196563" w:rsidP="00850C4E">
            <w:pPr>
              <w:pStyle w:val="Senseespaiat"/>
              <w:rPr>
                <w:rFonts w:eastAsia="Times New Roman"/>
                <w:b w:val="0"/>
                <w:bCs w:val="0"/>
                <w:lang w:val="es-ES"/>
              </w:rPr>
            </w:pPr>
            <w:r w:rsidRPr="00980834">
              <w:rPr>
                <w:b w:val="0"/>
                <w:bCs w:val="0"/>
                <w:lang w:val="es-ES"/>
              </w:rPr>
              <w:t>CA_02</w:t>
            </w: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7CE21E0" w14:textId="77777777" w:rsidR="00196563" w:rsidRPr="00980834" w:rsidRDefault="00196563" w:rsidP="00850C4E">
            <w:pPr>
              <w:pStyle w:val="Senseespaiat"/>
              <w:rPr>
                <w:b w:val="0"/>
                <w:bCs w:val="0"/>
                <w:lang w:val="es-ES"/>
              </w:rPr>
            </w:pPr>
            <w:proofErr w:type="spellStart"/>
            <w:r w:rsidRPr="00980834">
              <w:rPr>
                <w:b w:val="0"/>
                <w:bCs w:val="0"/>
                <w:lang w:val="es-ES"/>
              </w:rPr>
              <w:t>Backend</w:t>
            </w:r>
            <w:proofErr w:type="spellEnd"/>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9F65F12"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BAA276E"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9B78466"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05F03F1" w14:textId="77777777" w:rsidR="00196563" w:rsidRPr="00980834" w:rsidRDefault="00196563" w:rsidP="00850C4E">
            <w:pPr>
              <w:pStyle w:val="Senseespaiat"/>
              <w:rPr>
                <w:b w:val="0"/>
                <w:bCs w:val="0"/>
                <w:lang w:val="es-ES"/>
              </w:rPr>
            </w:pPr>
            <w:r w:rsidRPr="00980834">
              <w:rPr>
                <w:b w:val="0"/>
                <w:bCs w:val="0"/>
                <w:lang w:val="es-ES"/>
              </w:rPr>
              <w:t>10</w:t>
            </w: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826E195" w14:textId="77777777" w:rsidR="00196563" w:rsidRPr="00980834" w:rsidRDefault="00196563" w:rsidP="00850C4E">
            <w:pPr>
              <w:pStyle w:val="Senseespaiat"/>
              <w:rPr>
                <w:b w:val="0"/>
                <w:bCs w:val="0"/>
                <w:lang w:val="es-ES"/>
              </w:rPr>
            </w:pPr>
            <w:r w:rsidRPr="00980834">
              <w:rPr>
                <w:b w:val="0"/>
                <w:bCs w:val="0"/>
                <w:lang w:val="es-ES"/>
              </w:rPr>
              <w:t>DP_03</w:t>
            </w: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6A8F156" w14:textId="77777777" w:rsidR="00196563" w:rsidRPr="00980834" w:rsidRDefault="00196563" w:rsidP="00850C4E">
            <w:pPr>
              <w:pStyle w:val="Senseespaiat"/>
              <w:rPr>
                <w:b w:val="0"/>
                <w:bCs w:val="0"/>
                <w:lang w:val="es-ES"/>
              </w:rPr>
            </w:pPr>
          </w:p>
        </w:tc>
      </w:tr>
      <w:tr w:rsidR="00196563" w:rsidRPr="00866A2C" w14:paraId="45319B21" w14:textId="77777777" w:rsidTr="00850C4E">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955" w:type="dxa"/>
            <w:tcBorders>
              <w:top w:val="single" w:sz="4" w:space="0" w:color="auto"/>
              <w:left w:val="single" w:sz="12" w:space="0" w:color="auto"/>
              <w:bottom w:val="single" w:sz="4" w:space="0" w:color="auto"/>
              <w:right w:val="single" w:sz="12" w:space="0" w:color="auto"/>
            </w:tcBorders>
            <w:vAlign w:val="center"/>
          </w:tcPr>
          <w:p w14:paraId="6C7F3177" w14:textId="77777777" w:rsidR="00196563" w:rsidRPr="00980834" w:rsidRDefault="00196563" w:rsidP="00850C4E">
            <w:pPr>
              <w:pStyle w:val="Senseespaiat"/>
              <w:rPr>
                <w:rFonts w:eastAsia="Times New Roman"/>
                <w:b w:val="0"/>
                <w:bCs w:val="0"/>
                <w:lang w:val="es-ES"/>
              </w:rPr>
            </w:pPr>
            <w:r w:rsidRPr="00980834">
              <w:rPr>
                <w:b w:val="0"/>
                <w:bCs w:val="0"/>
                <w:lang w:val="es-ES"/>
              </w:rPr>
              <w:t>CA_03</w:t>
            </w:r>
          </w:p>
        </w:tc>
        <w:tc>
          <w:tcPr>
            <w:tcW w:w="0" w:type="auto"/>
            <w:tcBorders>
              <w:top w:val="single" w:sz="4" w:space="0" w:color="auto"/>
              <w:left w:val="single" w:sz="12" w:space="0" w:color="auto"/>
              <w:bottom w:val="single" w:sz="4" w:space="0" w:color="auto"/>
              <w:right w:val="single" w:sz="12" w:space="0" w:color="auto"/>
            </w:tcBorders>
            <w:vAlign w:val="center"/>
          </w:tcPr>
          <w:p w14:paraId="66999ED6" w14:textId="77777777" w:rsidR="00196563" w:rsidRPr="00980834" w:rsidRDefault="00196563" w:rsidP="00850C4E">
            <w:pPr>
              <w:pStyle w:val="Senseespaiat"/>
              <w:rPr>
                <w:b w:val="0"/>
                <w:bCs w:val="0"/>
                <w:lang w:val="es-ES"/>
              </w:rPr>
            </w:pPr>
            <w:r w:rsidRPr="00980834">
              <w:rPr>
                <w:b w:val="0"/>
                <w:bCs w:val="0"/>
                <w:lang w:val="es-ES"/>
              </w:rPr>
              <w:t>Creación API</w:t>
            </w:r>
          </w:p>
        </w:tc>
        <w:tc>
          <w:tcPr>
            <w:tcW w:w="0" w:type="auto"/>
            <w:tcBorders>
              <w:top w:val="single" w:sz="4" w:space="0" w:color="auto"/>
              <w:left w:val="single" w:sz="12" w:space="0" w:color="auto"/>
              <w:bottom w:val="single" w:sz="4" w:space="0" w:color="auto"/>
              <w:right w:val="single" w:sz="12" w:space="0" w:color="auto"/>
            </w:tcBorders>
            <w:vAlign w:val="center"/>
          </w:tcPr>
          <w:p w14:paraId="2E6F5448"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4" w:space="0" w:color="auto"/>
              <w:right w:val="single" w:sz="12" w:space="0" w:color="auto"/>
            </w:tcBorders>
            <w:vAlign w:val="center"/>
          </w:tcPr>
          <w:p w14:paraId="00010E26"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4" w:space="0" w:color="auto"/>
              <w:right w:val="single" w:sz="12" w:space="0" w:color="auto"/>
            </w:tcBorders>
            <w:vAlign w:val="center"/>
          </w:tcPr>
          <w:p w14:paraId="43887FED"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4" w:space="0" w:color="auto"/>
              <w:right w:val="single" w:sz="12" w:space="0" w:color="auto"/>
            </w:tcBorders>
            <w:vAlign w:val="center"/>
          </w:tcPr>
          <w:p w14:paraId="66A082CF" w14:textId="77777777" w:rsidR="00196563" w:rsidRPr="00980834" w:rsidRDefault="00196563" w:rsidP="00850C4E">
            <w:pPr>
              <w:pStyle w:val="Senseespaiat"/>
              <w:rPr>
                <w:b w:val="0"/>
                <w:bCs w:val="0"/>
                <w:lang w:val="es-ES"/>
              </w:rPr>
            </w:pPr>
            <w:r w:rsidRPr="00980834">
              <w:rPr>
                <w:b w:val="0"/>
                <w:bCs w:val="0"/>
                <w:lang w:val="es-ES"/>
              </w:rPr>
              <w:t>11</w:t>
            </w:r>
          </w:p>
        </w:tc>
        <w:tc>
          <w:tcPr>
            <w:tcW w:w="0" w:type="auto"/>
            <w:tcBorders>
              <w:top w:val="single" w:sz="4" w:space="0" w:color="auto"/>
              <w:left w:val="single" w:sz="12" w:space="0" w:color="auto"/>
              <w:bottom w:val="single" w:sz="4" w:space="0" w:color="auto"/>
              <w:right w:val="single" w:sz="12" w:space="0" w:color="auto"/>
            </w:tcBorders>
            <w:vAlign w:val="center"/>
          </w:tcPr>
          <w:p w14:paraId="36C7337D" w14:textId="77777777" w:rsidR="00196563" w:rsidRPr="00980834" w:rsidRDefault="00196563" w:rsidP="00850C4E">
            <w:pPr>
              <w:pStyle w:val="Senseespaiat"/>
              <w:rPr>
                <w:b w:val="0"/>
                <w:bCs w:val="0"/>
                <w:lang w:val="es-ES"/>
              </w:rPr>
            </w:pPr>
            <w:r w:rsidRPr="00980834">
              <w:rPr>
                <w:b w:val="0"/>
                <w:bCs w:val="0"/>
                <w:lang w:val="es-ES"/>
              </w:rPr>
              <w:t>CA_02</w:t>
            </w:r>
          </w:p>
        </w:tc>
        <w:tc>
          <w:tcPr>
            <w:tcW w:w="0" w:type="auto"/>
            <w:tcBorders>
              <w:top w:val="single" w:sz="4" w:space="0" w:color="auto"/>
              <w:left w:val="single" w:sz="12" w:space="0" w:color="auto"/>
              <w:bottom w:val="single" w:sz="4" w:space="0" w:color="auto"/>
              <w:right w:val="single" w:sz="12" w:space="0" w:color="auto"/>
            </w:tcBorders>
            <w:vAlign w:val="center"/>
          </w:tcPr>
          <w:p w14:paraId="130F18A8" w14:textId="77777777" w:rsidR="00196563" w:rsidRPr="00980834" w:rsidRDefault="00196563" w:rsidP="00850C4E">
            <w:pPr>
              <w:pStyle w:val="Senseespaiat"/>
              <w:rPr>
                <w:b w:val="0"/>
                <w:bCs w:val="0"/>
                <w:lang w:val="es-ES"/>
              </w:rPr>
            </w:pPr>
          </w:p>
        </w:tc>
      </w:tr>
      <w:tr w:rsidR="00196563" w:rsidRPr="00866A2C" w14:paraId="2F9440BE" w14:textId="77777777" w:rsidTr="00850C4E">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95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B192060" w14:textId="77777777" w:rsidR="00196563" w:rsidRPr="00980834" w:rsidRDefault="00196563" w:rsidP="00850C4E">
            <w:pPr>
              <w:pStyle w:val="Senseespaiat"/>
              <w:rPr>
                <w:rFonts w:eastAsia="Times New Roman"/>
                <w:b w:val="0"/>
                <w:bCs w:val="0"/>
                <w:lang w:val="es-ES"/>
              </w:rPr>
            </w:pPr>
            <w:r w:rsidRPr="00980834">
              <w:rPr>
                <w:b w:val="0"/>
                <w:bCs w:val="0"/>
                <w:lang w:val="es-ES"/>
              </w:rPr>
              <w:t>CA_04</w:t>
            </w: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DFBBF1E" w14:textId="77777777" w:rsidR="00196563" w:rsidRPr="00980834" w:rsidRDefault="00196563" w:rsidP="00850C4E">
            <w:pPr>
              <w:pStyle w:val="Senseespaiat"/>
              <w:rPr>
                <w:b w:val="0"/>
                <w:bCs w:val="0"/>
                <w:lang w:val="es-ES"/>
              </w:rPr>
            </w:pPr>
            <w:r w:rsidRPr="00980834">
              <w:rPr>
                <w:b w:val="0"/>
                <w:bCs w:val="0"/>
                <w:lang w:val="es-ES"/>
              </w:rPr>
              <w:t>Creación Instancia del Juego</w:t>
            </w: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DDFBD3D"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B6B90BE"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89CC314"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0F4D26C" w14:textId="77777777" w:rsidR="00196563" w:rsidRPr="00980834" w:rsidRDefault="00196563" w:rsidP="00850C4E">
            <w:pPr>
              <w:pStyle w:val="Senseespaiat"/>
              <w:rPr>
                <w:b w:val="0"/>
                <w:bCs w:val="0"/>
                <w:lang w:val="es-ES"/>
              </w:rPr>
            </w:pPr>
            <w:r w:rsidRPr="00980834">
              <w:rPr>
                <w:b w:val="0"/>
                <w:bCs w:val="0"/>
                <w:lang w:val="es-ES"/>
              </w:rPr>
              <w:t>11</w:t>
            </w:r>
          </w:p>
          <w:p w14:paraId="2B395240" w14:textId="77777777" w:rsidR="00196563" w:rsidRPr="00980834" w:rsidRDefault="00196563" w:rsidP="00850C4E">
            <w:pPr>
              <w:pStyle w:val="Senseespaiat"/>
              <w:rPr>
                <w:b w:val="0"/>
                <w:bCs w:val="0"/>
                <w:lang w:val="es-ES"/>
              </w:rPr>
            </w:pPr>
            <w:r w:rsidRPr="00980834">
              <w:rPr>
                <w:b w:val="0"/>
                <w:bCs w:val="0"/>
                <w:lang w:val="es-ES"/>
              </w:rPr>
              <w:t>12</w:t>
            </w: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11532FF"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55240FF" w14:textId="77777777" w:rsidR="00196563" w:rsidRPr="00980834" w:rsidRDefault="00196563" w:rsidP="00850C4E">
            <w:pPr>
              <w:pStyle w:val="Senseespaiat"/>
              <w:rPr>
                <w:b w:val="0"/>
                <w:bCs w:val="0"/>
                <w:lang w:val="es-ES"/>
              </w:rPr>
            </w:pPr>
          </w:p>
        </w:tc>
      </w:tr>
      <w:tr w:rsidR="00196563" w:rsidRPr="00866A2C" w14:paraId="27F4F1A0" w14:textId="77777777" w:rsidTr="00850C4E">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7"/>
        </w:trPr>
        <w:tc>
          <w:tcPr>
            <w:tcW w:w="10224" w:type="dxa"/>
            <w:gridSpan w:val="8"/>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65848526" w14:textId="77777777" w:rsidR="00196563" w:rsidRPr="00866A2C" w:rsidRDefault="00196563" w:rsidP="00850C4E">
            <w:pPr>
              <w:pStyle w:val="Senseespaiat"/>
              <w:rPr>
                <w:lang w:val="es-ES"/>
              </w:rPr>
            </w:pPr>
            <w:r w:rsidRPr="00866A2C">
              <w:rPr>
                <w:lang w:val="es-ES"/>
              </w:rPr>
              <w:t>INTEGRACIÓN MULTIJUGADOR</w:t>
            </w:r>
          </w:p>
        </w:tc>
      </w:tr>
      <w:tr w:rsidR="00196563" w:rsidRPr="00866A2C" w14:paraId="4369B16B" w14:textId="77777777" w:rsidTr="00850C4E">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7"/>
        </w:trPr>
        <w:tc>
          <w:tcPr>
            <w:tcW w:w="955" w:type="dxa"/>
            <w:tcBorders>
              <w:top w:val="single" w:sz="12" w:space="0" w:color="auto"/>
              <w:left w:val="single" w:sz="12" w:space="0" w:color="auto"/>
              <w:bottom w:val="single" w:sz="4" w:space="0" w:color="auto"/>
              <w:right w:val="single" w:sz="12" w:space="0" w:color="auto"/>
            </w:tcBorders>
            <w:vAlign w:val="center"/>
          </w:tcPr>
          <w:p w14:paraId="7AE65366" w14:textId="77777777" w:rsidR="00196563" w:rsidRPr="00980834" w:rsidRDefault="00196563" w:rsidP="00850C4E">
            <w:pPr>
              <w:pStyle w:val="Senseespaiat"/>
              <w:rPr>
                <w:rFonts w:eastAsia="Times New Roman"/>
                <w:b w:val="0"/>
                <w:bCs w:val="0"/>
                <w:lang w:val="es-ES"/>
              </w:rPr>
            </w:pPr>
            <w:r w:rsidRPr="00980834">
              <w:rPr>
                <w:b w:val="0"/>
                <w:bCs w:val="0"/>
                <w:lang w:val="es-ES"/>
              </w:rPr>
              <w:t>MA_01</w:t>
            </w:r>
          </w:p>
        </w:tc>
        <w:tc>
          <w:tcPr>
            <w:tcW w:w="0" w:type="auto"/>
            <w:tcBorders>
              <w:top w:val="single" w:sz="12" w:space="0" w:color="auto"/>
              <w:left w:val="single" w:sz="12" w:space="0" w:color="auto"/>
              <w:bottom w:val="single" w:sz="4" w:space="0" w:color="auto"/>
              <w:right w:val="single" w:sz="12" w:space="0" w:color="auto"/>
            </w:tcBorders>
            <w:vAlign w:val="center"/>
          </w:tcPr>
          <w:p w14:paraId="711A6CCF" w14:textId="77777777" w:rsidR="00196563" w:rsidRPr="00980834" w:rsidRDefault="00196563" w:rsidP="00850C4E">
            <w:pPr>
              <w:pStyle w:val="Senseespaiat"/>
              <w:rPr>
                <w:b w:val="0"/>
                <w:bCs w:val="0"/>
                <w:lang w:val="es-ES"/>
              </w:rPr>
            </w:pPr>
            <w:r w:rsidRPr="00980834">
              <w:rPr>
                <w:b w:val="0"/>
                <w:bCs w:val="0"/>
                <w:lang w:val="es-ES"/>
              </w:rPr>
              <w:t>Comunicación con la API</w:t>
            </w:r>
          </w:p>
        </w:tc>
        <w:tc>
          <w:tcPr>
            <w:tcW w:w="0" w:type="auto"/>
            <w:tcBorders>
              <w:top w:val="single" w:sz="12" w:space="0" w:color="auto"/>
              <w:left w:val="single" w:sz="12" w:space="0" w:color="auto"/>
              <w:bottom w:val="single" w:sz="4" w:space="0" w:color="auto"/>
              <w:right w:val="single" w:sz="12" w:space="0" w:color="auto"/>
            </w:tcBorders>
            <w:vAlign w:val="center"/>
          </w:tcPr>
          <w:p w14:paraId="1DCD2BAD" w14:textId="77777777" w:rsidR="00196563" w:rsidRPr="00980834" w:rsidRDefault="00196563" w:rsidP="00850C4E">
            <w:pPr>
              <w:pStyle w:val="Senseespaiat"/>
              <w:rPr>
                <w:b w:val="0"/>
                <w:bCs w:val="0"/>
                <w:lang w:val="es-ES"/>
              </w:rPr>
            </w:pPr>
          </w:p>
        </w:tc>
        <w:tc>
          <w:tcPr>
            <w:tcW w:w="0" w:type="auto"/>
            <w:tcBorders>
              <w:top w:val="single" w:sz="12" w:space="0" w:color="auto"/>
              <w:left w:val="single" w:sz="12" w:space="0" w:color="auto"/>
              <w:bottom w:val="single" w:sz="4" w:space="0" w:color="auto"/>
              <w:right w:val="single" w:sz="12" w:space="0" w:color="auto"/>
            </w:tcBorders>
            <w:vAlign w:val="center"/>
          </w:tcPr>
          <w:p w14:paraId="631143AB" w14:textId="77777777" w:rsidR="00196563" w:rsidRPr="00980834" w:rsidRDefault="00196563" w:rsidP="00850C4E">
            <w:pPr>
              <w:pStyle w:val="Senseespaiat"/>
              <w:rPr>
                <w:b w:val="0"/>
                <w:bCs w:val="0"/>
                <w:lang w:val="es-ES"/>
              </w:rPr>
            </w:pPr>
          </w:p>
        </w:tc>
        <w:tc>
          <w:tcPr>
            <w:tcW w:w="0" w:type="auto"/>
            <w:tcBorders>
              <w:top w:val="single" w:sz="12" w:space="0" w:color="auto"/>
              <w:left w:val="single" w:sz="12" w:space="0" w:color="auto"/>
              <w:bottom w:val="single" w:sz="4" w:space="0" w:color="auto"/>
              <w:right w:val="single" w:sz="12" w:space="0" w:color="auto"/>
            </w:tcBorders>
            <w:vAlign w:val="center"/>
          </w:tcPr>
          <w:p w14:paraId="285DDD53" w14:textId="77777777" w:rsidR="00196563" w:rsidRPr="00980834" w:rsidRDefault="00196563" w:rsidP="00850C4E">
            <w:pPr>
              <w:pStyle w:val="Senseespaiat"/>
              <w:rPr>
                <w:b w:val="0"/>
                <w:bCs w:val="0"/>
                <w:lang w:val="es-ES"/>
              </w:rPr>
            </w:pPr>
          </w:p>
        </w:tc>
        <w:tc>
          <w:tcPr>
            <w:tcW w:w="0" w:type="auto"/>
            <w:tcBorders>
              <w:top w:val="single" w:sz="12" w:space="0" w:color="auto"/>
              <w:left w:val="single" w:sz="12" w:space="0" w:color="auto"/>
              <w:bottom w:val="single" w:sz="4" w:space="0" w:color="auto"/>
              <w:right w:val="single" w:sz="12" w:space="0" w:color="auto"/>
            </w:tcBorders>
            <w:vAlign w:val="center"/>
          </w:tcPr>
          <w:p w14:paraId="340089B4" w14:textId="77777777" w:rsidR="00196563" w:rsidRPr="00980834" w:rsidRDefault="00196563" w:rsidP="00850C4E">
            <w:pPr>
              <w:pStyle w:val="Senseespaiat"/>
              <w:rPr>
                <w:b w:val="0"/>
                <w:bCs w:val="0"/>
                <w:lang w:val="es-ES"/>
              </w:rPr>
            </w:pPr>
            <w:r w:rsidRPr="00980834">
              <w:rPr>
                <w:b w:val="0"/>
                <w:bCs w:val="0"/>
                <w:lang w:val="es-ES"/>
              </w:rPr>
              <w:t>13</w:t>
            </w:r>
          </w:p>
        </w:tc>
        <w:tc>
          <w:tcPr>
            <w:tcW w:w="0" w:type="auto"/>
            <w:tcBorders>
              <w:top w:val="single" w:sz="12" w:space="0" w:color="auto"/>
              <w:left w:val="single" w:sz="12" w:space="0" w:color="auto"/>
              <w:bottom w:val="single" w:sz="4" w:space="0" w:color="auto"/>
              <w:right w:val="single" w:sz="12" w:space="0" w:color="auto"/>
            </w:tcBorders>
            <w:vAlign w:val="center"/>
          </w:tcPr>
          <w:p w14:paraId="13AF7BFC" w14:textId="77777777" w:rsidR="00196563" w:rsidRPr="00980834" w:rsidRDefault="00196563" w:rsidP="00850C4E">
            <w:pPr>
              <w:pStyle w:val="Senseespaiat"/>
              <w:rPr>
                <w:b w:val="0"/>
                <w:bCs w:val="0"/>
                <w:lang w:val="es-ES"/>
              </w:rPr>
            </w:pPr>
            <w:r w:rsidRPr="00980834">
              <w:rPr>
                <w:b w:val="0"/>
                <w:bCs w:val="0"/>
                <w:lang w:val="es-ES"/>
              </w:rPr>
              <w:t>CA_03</w:t>
            </w:r>
          </w:p>
        </w:tc>
        <w:tc>
          <w:tcPr>
            <w:tcW w:w="0" w:type="auto"/>
            <w:tcBorders>
              <w:top w:val="single" w:sz="12" w:space="0" w:color="auto"/>
              <w:left w:val="single" w:sz="12" w:space="0" w:color="auto"/>
              <w:bottom w:val="single" w:sz="4" w:space="0" w:color="auto"/>
              <w:right w:val="single" w:sz="12" w:space="0" w:color="auto"/>
            </w:tcBorders>
            <w:vAlign w:val="center"/>
          </w:tcPr>
          <w:p w14:paraId="4E3431DC" w14:textId="77777777" w:rsidR="00196563" w:rsidRPr="00980834" w:rsidRDefault="00196563" w:rsidP="00850C4E">
            <w:pPr>
              <w:pStyle w:val="Senseespaiat"/>
              <w:rPr>
                <w:b w:val="0"/>
                <w:bCs w:val="0"/>
                <w:lang w:val="es-ES"/>
              </w:rPr>
            </w:pPr>
          </w:p>
        </w:tc>
      </w:tr>
      <w:tr w:rsidR="00196563" w:rsidRPr="00866A2C" w14:paraId="0E62146D" w14:textId="77777777" w:rsidTr="00850C4E">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7"/>
        </w:trPr>
        <w:tc>
          <w:tcPr>
            <w:tcW w:w="95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8C8304F" w14:textId="77777777" w:rsidR="00196563" w:rsidRPr="00980834" w:rsidRDefault="00196563" w:rsidP="00850C4E">
            <w:pPr>
              <w:pStyle w:val="Senseespaiat"/>
              <w:rPr>
                <w:rFonts w:eastAsia="Times New Roman"/>
                <w:b w:val="0"/>
                <w:bCs w:val="0"/>
                <w:lang w:val="es-ES"/>
              </w:rPr>
            </w:pPr>
            <w:r w:rsidRPr="00980834">
              <w:rPr>
                <w:b w:val="0"/>
                <w:bCs w:val="0"/>
                <w:lang w:val="es-ES"/>
              </w:rPr>
              <w:t>MA_02</w:t>
            </w: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2F229C1" w14:textId="77777777" w:rsidR="00196563" w:rsidRPr="00980834" w:rsidRDefault="00196563" w:rsidP="00850C4E">
            <w:pPr>
              <w:pStyle w:val="Senseespaiat"/>
              <w:rPr>
                <w:b w:val="0"/>
                <w:bCs w:val="0"/>
                <w:lang w:val="es-ES"/>
              </w:rPr>
            </w:pPr>
            <w:r w:rsidRPr="00980834">
              <w:rPr>
                <w:b w:val="0"/>
                <w:bCs w:val="0"/>
                <w:lang w:val="es-ES"/>
              </w:rPr>
              <w:t>Matchmaking</w:t>
            </w: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F38AFE5"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CC0DBC8"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DBC373D"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89FDFC0" w14:textId="77777777" w:rsidR="00196563" w:rsidRPr="00980834" w:rsidRDefault="00196563" w:rsidP="00850C4E">
            <w:pPr>
              <w:pStyle w:val="Senseespaiat"/>
              <w:rPr>
                <w:b w:val="0"/>
                <w:bCs w:val="0"/>
                <w:lang w:val="es-ES"/>
              </w:rPr>
            </w:pPr>
            <w:r w:rsidRPr="00980834">
              <w:rPr>
                <w:b w:val="0"/>
                <w:bCs w:val="0"/>
                <w:lang w:val="es-ES"/>
              </w:rPr>
              <w:t>13</w:t>
            </w:r>
          </w:p>
          <w:p w14:paraId="18579242" w14:textId="77777777" w:rsidR="00196563" w:rsidRPr="00980834" w:rsidRDefault="00196563" w:rsidP="00850C4E">
            <w:pPr>
              <w:pStyle w:val="Senseespaiat"/>
              <w:rPr>
                <w:b w:val="0"/>
                <w:bCs w:val="0"/>
                <w:lang w:val="es-ES"/>
              </w:rPr>
            </w:pPr>
            <w:r w:rsidRPr="00980834">
              <w:rPr>
                <w:b w:val="0"/>
                <w:bCs w:val="0"/>
                <w:lang w:val="es-ES"/>
              </w:rPr>
              <w:t>14</w:t>
            </w: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292A8B8" w14:textId="77777777" w:rsidR="00196563" w:rsidRPr="00980834" w:rsidRDefault="00196563" w:rsidP="00850C4E">
            <w:pPr>
              <w:pStyle w:val="Senseespaiat"/>
              <w:rPr>
                <w:b w:val="0"/>
                <w:bCs w:val="0"/>
                <w:lang w:val="es-ES"/>
              </w:rPr>
            </w:pPr>
            <w:r w:rsidRPr="00980834">
              <w:rPr>
                <w:b w:val="0"/>
                <w:bCs w:val="0"/>
                <w:lang w:val="es-ES"/>
              </w:rPr>
              <w:t>MA_01</w:t>
            </w: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F5F8444" w14:textId="77777777" w:rsidR="00196563" w:rsidRPr="00980834" w:rsidRDefault="00196563" w:rsidP="00850C4E">
            <w:pPr>
              <w:pStyle w:val="Senseespaiat"/>
              <w:rPr>
                <w:b w:val="0"/>
                <w:bCs w:val="0"/>
                <w:lang w:val="es-ES"/>
              </w:rPr>
            </w:pPr>
          </w:p>
        </w:tc>
      </w:tr>
      <w:tr w:rsidR="00196563" w:rsidRPr="00866A2C" w14:paraId="74999AFE" w14:textId="77777777" w:rsidTr="00850C4E">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7"/>
        </w:trPr>
        <w:tc>
          <w:tcPr>
            <w:tcW w:w="955" w:type="dxa"/>
            <w:tcBorders>
              <w:top w:val="single" w:sz="4" w:space="0" w:color="auto"/>
              <w:left w:val="single" w:sz="12" w:space="0" w:color="auto"/>
              <w:bottom w:val="single" w:sz="4" w:space="0" w:color="auto"/>
              <w:right w:val="single" w:sz="12" w:space="0" w:color="auto"/>
            </w:tcBorders>
            <w:vAlign w:val="center"/>
          </w:tcPr>
          <w:p w14:paraId="63B6467A" w14:textId="77777777" w:rsidR="00196563" w:rsidRPr="00980834" w:rsidRDefault="00196563" w:rsidP="00850C4E">
            <w:pPr>
              <w:pStyle w:val="Senseespaiat"/>
              <w:rPr>
                <w:rFonts w:eastAsia="Times New Roman"/>
                <w:b w:val="0"/>
                <w:bCs w:val="0"/>
                <w:lang w:val="es-ES"/>
              </w:rPr>
            </w:pPr>
            <w:r w:rsidRPr="00980834">
              <w:rPr>
                <w:b w:val="0"/>
                <w:bCs w:val="0"/>
                <w:lang w:val="es-ES"/>
              </w:rPr>
              <w:t>MA_03</w:t>
            </w:r>
          </w:p>
        </w:tc>
        <w:tc>
          <w:tcPr>
            <w:tcW w:w="0" w:type="auto"/>
            <w:tcBorders>
              <w:top w:val="single" w:sz="4" w:space="0" w:color="auto"/>
              <w:left w:val="single" w:sz="12" w:space="0" w:color="auto"/>
              <w:bottom w:val="single" w:sz="4" w:space="0" w:color="auto"/>
              <w:right w:val="single" w:sz="12" w:space="0" w:color="auto"/>
            </w:tcBorders>
            <w:vAlign w:val="center"/>
          </w:tcPr>
          <w:p w14:paraId="62BAAEF4" w14:textId="77777777" w:rsidR="00196563" w:rsidRPr="00980834" w:rsidRDefault="00196563" w:rsidP="00850C4E">
            <w:pPr>
              <w:pStyle w:val="Senseespaiat"/>
              <w:rPr>
                <w:b w:val="0"/>
                <w:bCs w:val="0"/>
                <w:lang w:val="es-ES"/>
              </w:rPr>
            </w:pPr>
            <w:r w:rsidRPr="00980834">
              <w:rPr>
                <w:b w:val="0"/>
                <w:bCs w:val="0"/>
                <w:lang w:val="es-ES"/>
              </w:rPr>
              <w:t>Movimiento de los Jugadores</w:t>
            </w:r>
          </w:p>
        </w:tc>
        <w:tc>
          <w:tcPr>
            <w:tcW w:w="0" w:type="auto"/>
            <w:tcBorders>
              <w:top w:val="single" w:sz="4" w:space="0" w:color="auto"/>
              <w:left w:val="single" w:sz="12" w:space="0" w:color="auto"/>
              <w:bottom w:val="single" w:sz="4" w:space="0" w:color="auto"/>
              <w:right w:val="single" w:sz="12" w:space="0" w:color="auto"/>
            </w:tcBorders>
            <w:vAlign w:val="center"/>
          </w:tcPr>
          <w:p w14:paraId="2ED6B16A"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4" w:space="0" w:color="auto"/>
              <w:right w:val="single" w:sz="12" w:space="0" w:color="auto"/>
            </w:tcBorders>
            <w:vAlign w:val="center"/>
          </w:tcPr>
          <w:p w14:paraId="7D610320"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4" w:space="0" w:color="auto"/>
              <w:right w:val="single" w:sz="12" w:space="0" w:color="auto"/>
            </w:tcBorders>
            <w:vAlign w:val="center"/>
          </w:tcPr>
          <w:p w14:paraId="0DC1D7BE"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4" w:space="0" w:color="auto"/>
              <w:right w:val="single" w:sz="12" w:space="0" w:color="auto"/>
            </w:tcBorders>
            <w:vAlign w:val="center"/>
          </w:tcPr>
          <w:p w14:paraId="607E43E7" w14:textId="77777777" w:rsidR="00196563" w:rsidRPr="00980834" w:rsidRDefault="00196563" w:rsidP="00850C4E">
            <w:pPr>
              <w:pStyle w:val="Senseespaiat"/>
              <w:rPr>
                <w:b w:val="0"/>
                <w:bCs w:val="0"/>
                <w:lang w:val="es-ES"/>
              </w:rPr>
            </w:pPr>
            <w:r w:rsidRPr="00980834">
              <w:rPr>
                <w:b w:val="0"/>
                <w:bCs w:val="0"/>
                <w:lang w:val="es-ES"/>
              </w:rPr>
              <w:t>15</w:t>
            </w:r>
          </w:p>
          <w:p w14:paraId="66FFD161" w14:textId="77777777" w:rsidR="00196563" w:rsidRPr="00980834" w:rsidRDefault="00196563" w:rsidP="00850C4E">
            <w:pPr>
              <w:pStyle w:val="Senseespaiat"/>
              <w:rPr>
                <w:b w:val="0"/>
                <w:bCs w:val="0"/>
                <w:lang w:val="es-ES"/>
              </w:rPr>
            </w:pPr>
            <w:r w:rsidRPr="00980834">
              <w:rPr>
                <w:b w:val="0"/>
                <w:bCs w:val="0"/>
                <w:lang w:val="es-ES"/>
              </w:rPr>
              <w:t>16</w:t>
            </w:r>
          </w:p>
        </w:tc>
        <w:tc>
          <w:tcPr>
            <w:tcW w:w="0" w:type="auto"/>
            <w:tcBorders>
              <w:top w:val="single" w:sz="4" w:space="0" w:color="auto"/>
              <w:left w:val="single" w:sz="12" w:space="0" w:color="auto"/>
              <w:bottom w:val="single" w:sz="4" w:space="0" w:color="auto"/>
              <w:right w:val="single" w:sz="12" w:space="0" w:color="auto"/>
            </w:tcBorders>
            <w:vAlign w:val="center"/>
          </w:tcPr>
          <w:p w14:paraId="7F10559E" w14:textId="77777777" w:rsidR="00196563" w:rsidRPr="00980834" w:rsidRDefault="00196563" w:rsidP="00850C4E">
            <w:pPr>
              <w:pStyle w:val="Senseespaiat"/>
              <w:rPr>
                <w:b w:val="0"/>
                <w:bCs w:val="0"/>
                <w:lang w:val="es-ES"/>
              </w:rPr>
            </w:pPr>
            <w:r w:rsidRPr="00980834">
              <w:rPr>
                <w:b w:val="0"/>
                <w:bCs w:val="0"/>
                <w:lang w:val="es-ES"/>
              </w:rPr>
              <w:t>CS_01</w:t>
            </w:r>
          </w:p>
          <w:p w14:paraId="30B1975E" w14:textId="77777777" w:rsidR="00196563" w:rsidRPr="00980834" w:rsidRDefault="00196563" w:rsidP="00850C4E">
            <w:pPr>
              <w:pStyle w:val="Senseespaiat"/>
              <w:rPr>
                <w:b w:val="0"/>
                <w:bCs w:val="0"/>
                <w:lang w:val="es-ES"/>
              </w:rPr>
            </w:pPr>
            <w:r w:rsidRPr="00980834">
              <w:rPr>
                <w:b w:val="0"/>
                <w:bCs w:val="0"/>
                <w:lang w:val="es-ES"/>
              </w:rPr>
              <w:t>MA_02</w:t>
            </w:r>
          </w:p>
        </w:tc>
        <w:tc>
          <w:tcPr>
            <w:tcW w:w="0" w:type="auto"/>
            <w:tcBorders>
              <w:top w:val="single" w:sz="4" w:space="0" w:color="auto"/>
              <w:left w:val="single" w:sz="12" w:space="0" w:color="auto"/>
              <w:bottom w:val="single" w:sz="4" w:space="0" w:color="auto"/>
              <w:right w:val="single" w:sz="12" w:space="0" w:color="auto"/>
            </w:tcBorders>
            <w:vAlign w:val="center"/>
          </w:tcPr>
          <w:p w14:paraId="2808CC7D" w14:textId="77777777" w:rsidR="00196563" w:rsidRPr="00980834" w:rsidRDefault="00196563" w:rsidP="00850C4E">
            <w:pPr>
              <w:pStyle w:val="Senseespaiat"/>
              <w:rPr>
                <w:b w:val="0"/>
                <w:bCs w:val="0"/>
                <w:lang w:val="es-ES"/>
              </w:rPr>
            </w:pPr>
          </w:p>
        </w:tc>
      </w:tr>
      <w:tr w:rsidR="00196563" w:rsidRPr="00866A2C" w14:paraId="7DB6445E" w14:textId="77777777" w:rsidTr="00850C4E">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7"/>
        </w:trPr>
        <w:tc>
          <w:tcPr>
            <w:tcW w:w="95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3DBFC55" w14:textId="77777777" w:rsidR="00196563" w:rsidRPr="00980834" w:rsidRDefault="00196563" w:rsidP="00850C4E">
            <w:pPr>
              <w:pStyle w:val="Senseespaiat"/>
              <w:rPr>
                <w:rFonts w:eastAsia="Times New Roman"/>
                <w:b w:val="0"/>
                <w:bCs w:val="0"/>
                <w:lang w:val="es-ES"/>
              </w:rPr>
            </w:pPr>
            <w:r w:rsidRPr="00980834">
              <w:rPr>
                <w:b w:val="0"/>
                <w:bCs w:val="0"/>
                <w:lang w:val="es-ES"/>
              </w:rPr>
              <w:t>MA_04</w:t>
            </w: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96C1EAB" w14:textId="77777777" w:rsidR="00196563" w:rsidRPr="00980834" w:rsidRDefault="00196563" w:rsidP="00850C4E">
            <w:pPr>
              <w:pStyle w:val="Senseespaiat"/>
              <w:rPr>
                <w:b w:val="0"/>
                <w:bCs w:val="0"/>
                <w:lang w:val="es-ES"/>
              </w:rPr>
            </w:pPr>
            <w:r w:rsidRPr="00980834">
              <w:rPr>
                <w:b w:val="0"/>
                <w:bCs w:val="0"/>
                <w:lang w:val="es-ES"/>
              </w:rPr>
              <w:t>Lanzamiento de Objetos</w:t>
            </w: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3E1857F"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DCB5140"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BF8BE51"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0AA20DD" w14:textId="77777777" w:rsidR="00196563" w:rsidRPr="00980834" w:rsidRDefault="00196563" w:rsidP="00850C4E">
            <w:pPr>
              <w:pStyle w:val="Senseespaiat"/>
              <w:rPr>
                <w:b w:val="0"/>
                <w:bCs w:val="0"/>
                <w:lang w:val="es-ES"/>
              </w:rPr>
            </w:pPr>
            <w:r w:rsidRPr="00980834">
              <w:rPr>
                <w:b w:val="0"/>
                <w:bCs w:val="0"/>
                <w:lang w:val="es-ES"/>
              </w:rPr>
              <w:t>17</w:t>
            </w: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9BB8671" w14:textId="77777777" w:rsidR="00196563" w:rsidRPr="00980834" w:rsidRDefault="00196563" w:rsidP="00850C4E">
            <w:pPr>
              <w:pStyle w:val="Senseespaiat"/>
              <w:rPr>
                <w:b w:val="0"/>
                <w:bCs w:val="0"/>
                <w:lang w:val="es-ES"/>
              </w:rPr>
            </w:pPr>
            <w:r w:rsidRPr="00980834">
              <w:rPr>
                <w:b w:val="0"/>
                <w:bCs w:val="0"/>
                <w:lang w:val="es-ES"/>
              </w:rPr>
              <w:t>CS_06</w:t>
            </w:r>
          </w:p>
          <w:p w14:paraId="0A2173D2" w14:textId="77777777" w:rsidR="00196563" w:rsidRPr="00980834" w:rsidRDefault="00196563" w:rsidP="00850C4E">
            <w:pPr>
              <w:pStyle w:val="Senseespaiat"/>
              <w:rPr>
                <w:b w:val="0"/>
                <w:bCs w:val="0"/>
                <w:lang w:val="es-ES"/>
              </w:rPr>
            </w:pPr>
            <w:r w:rsidRPr="00980834">
              <w:rPr>
                <w:b w:val="0"/>
                <w:bCs w:val="0"/>
                <w:lang w:val="es-ES"/>
              </w:rPr>
              <w:t>MA_03</w:t>
            </w: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064FFCD" w14:textId="77777777" w:rsidR="00196563" w:rsidRPr="00980834" w:rsidRDefault="00196563" w:rsidP="00850C4E">
            <w:pPr>
              <w:pStyle w:val="Senseespaiat"/>
              <w:rPr>
                <w:b w:val="0"/>
                <w:bCs w:val="0"/>
                <w:lang w:val="es-ES"/>
              </w:rPr>
            </w:pPr>
          </w:p>
        </w:tc>
      </w:tr>
      <w:tr w:rsidR="00196563" w:rsidRPr="00866A2C" w14:paraId="6EA57619" w14:textId="77777777" w:rsidTr="00850C4E">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7"/>
        </w:trPr>
        <w:tc>
          <w:tcPr>
            <w:tcW w:w="955" w:type="dxa"/>
            <w:tcBorders>
              <w:top w:val="single" w:sz="4" w:space="0" w:color="auto"/>
              <w:left w:val="single" w:sz="12" w:space="0" w:color="auto"/>
              <w:bottom w:val="single" w:sz="4" w:space="0" w:color="auto"/>
              <w:right w:val="single" w:sz="12" w:space="0" w:color="auto"/>
            </w:tcBorders>
            <w:shd w:val="clear" w:color="auto" w:fill="auto"/>
            <w:vAlign w:val="center"/>
          </w:tcPr>
          <w:p w14:paraId="5469D5BD" w14:textId="77777777" w:rsidR="00196563" w:rsidRPr="00980834" w:rsidRDefault="00196563" w:rsidP="00850C4E">
            <w:pPr>
              <w:pStyle w:val="Senseespaiat"/>
              <w:rPr>
                <w:b w:val="0"/>
                <w:bCs w:val="0"/>
                <w:lang w:val="es-ES"/>
              </w:rPr>
            </w:pPr>
            <w:r w:rsidRPr="00980834">
              <w:rPr>
                <w:b w:val="0"/>
                <w:bCs w:val="0"/>
                <w:lang w:val="es-ES"/>
              </w:rPr>
              <w:t>MA_05</w:t>
            </w: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B399CC8" w14:textId="77777777" w:rsidR="00196563" w:rsidRPr="00980834" w:rsidRDefault="00196563" w:rsidP="00850C4E">
            <w:pPr>
              <w:pStyle w:val="Senseespaiat"/>
              <w:rPr>
                <w:b w:val="0"/>
                <w:bCs w:val="0"/>
                <w:lang w:val="es-ES"/>
              </w:rPr>
            </w:pPr>
            <w:r w:rsidRPr="00980834">
              <w:rPr>
                <w:b w:val="0"/>
                <w:bCs w:val="0"/>
                <w:lang w:val="es-ES"/>
              </w:rPr>
              <w:t>Solución de Errores</w:t>
            </w: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C409EC9"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6188839"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62EA847"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6FAA71F" w14:textId="77777777" w:rsidR="00196563" w:rsidRPr="00980834" w:rsidRDefault="00196563" w:rsidP="00850C4E">
            <w:pPr>
              <w:pStyle w:val="Senseespaiat"/>
              <w:rPr>
                <w:b w:val="0"/>
                <w:bCs w:val="0"/>
                <w:lang w:val="es-ES"/>
              </w:rPr>
            </w:pPr>
            <w:r w:rsidRPr="00980834">
              <w:rPr>
                <w:b w:val="0"/>
                <w:bCs w:val="0"/>
                <w:lang w:val="es-ES"/>
              </w:rPr>
              <w:t>18</w:t>
            </w:r>
          </w:p>
          <w:p w14:paraId="08EA4FDE" w14:textId="77777777" w:rsidR="00196563" w:rsidRPr="00980834" w:rsidRDefault="00196563" w:rsidP="00850C4E">
            <w:pPr>
              <w:pStyle w:val="Senseespaiat"/>
              <w:rPr>
                <w:b w:val="0"/>
                <w:bCs w:val="0"/>
                <w:lang w:val="es-ES"/>
              </w:rPr>
            </w:pPr>
            <w:r w:rsidRPr="00980834">
              <w:rPr>
                <w:b w:val="0"/>
                <w:bCs w:val="0"/>
                <w:lang w:val="es-ES"/>
              </w:rPr>
              <w:t>19</w:t>
            </w:r>
          </w:p>
          <w:p w14:paraId="2006B804" w14:textId="77777777" w:rsidR="00196563" w:rsidRPr="00980834" w:rsidRDefault="00196563" w:rsidP="00850C4E">
            <w:pPr>
              <w:pStyle w:val="Senseespaiat"/>
              <w:rPr>
                <w:b w:val="0"/>
                <w:bCs w:val="0"/>
                <w:lang w:val="es-ES"/>
              </w:rPr>
            </w:pPr>
            <w:r w:rsidRPr="00980834">
              <w:rPr>
                <w:b w:val="0"/>
                <w:bCs w:val="0"/>
                <w:lang w:val="es-ES"/>
              </w:rPr>
              <w:t>20</w:t>
            </w: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CCE260E"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B96AE31" w14:textId="77777777" w:rsidR="00196563" w:rsidRPr="00980834" w:rsidRDefault="00196563" w:rsidP="00850C4E">
            <w:pPr>
              <w:pStyle w:val="Senseespaiat"/>
              <w:rPr>
                <w:b w:val="0"/>
                <w:bCs w:val="0"/>
                <w:lang w:val="es-ES"/>
              </w:rPr>
            </w:pPr>
          </w:p>
        </w:tc>
      </w:tr>
      <w:tr w:rsidR="00196563" w:rsidRPr="00866A2C" w14:paraId="704F1422" w14:textId="77777777" w:rsidTr="00850C4E">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7"/>
        </w:trPr>
        <w:tc>
          <w:tcPr>
            <w:tcW w:w="955"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CB0974A" w14:textId="77777777" w:rsidR="00196563" w:rsidRPr="00980834" w:rsidRDefault="00196563" w:rsidP="00850C4E">
            <w:pPr>
              <w:pStyle w:val="Senseespaiat"/>
              <w:rPr>
                <w:b w:val="0"/>
                <w:bCs w:val="0"/>
                <w:lang w:val="es-ES"/>
              </w:rPr>
            </w:pPr>
            <w:r w:rsidRPr="00980834">
              <w:rPr>
                <w:b w:val="0"/>
                <w:bCs w:val="0"/>
                <w:lang w:val="es-ES"/>
              </w:rPr>
              <w:t>MA_06</w:t>
            </w: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DA8D59C" w14:textId="77777777" w:rsidR="00196563" w:rsidRPr="00980834" w:rsidRDefault="00196563" w:rsidP="00850C4E">
            <w:pPr>
              <w:pStyle w:val="Senseespaiat"/>
              <w:rPr>
                <w:b w:val="0"/>
                <w:bCs w:val="0"/>
                <w:lang w:val="es-ES"/>
              </w:rPr>
            </w:pPr>
            <w:proofErr w:type="spellStart"/>
            <w:r w:rsidRPr="00980834">
              <w:rPr>
                <w:b w:val="0"/>
                <w:bCs w:val="0"/>
                <w:lang w:val="es-ES"/>
              </w:rPr>
              <w:t>Bots</w:t>
            </w:r>
            <w:proofErr w:type="spellEnd"/>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117B8CF"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619AFD9"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27BD8B8" w14:textId="77777777" w:rsidR="00196563" w:rsidRPr="00980834" w:rsidRDefault="00196563" w:rsidP="00850C4E">
            <w:pPr>
              <w:pStyle w:val="Senseespaiat"/>
              <w:rPr>
                <w:b w:val="0"/>
                <w:bCs w:val="0"/>
                <w:lang w:val="es-ES"/>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435F03A" w14:textId="77777777" w:rsidR="00196563" w:rsidRPr="00980834" w:rsidRDefault="00196563" w:rsidP="00850C4E">
            <w:pPr>
              <w:pStyle w:val="Senseespaiat"/>
              <w:rPr>
                <w:b w:val="0"/>
                <w:bCs w:val="0"/>
                <w:lang w:val="es-ES"/>
              </w:rPr>
            </w:pPr>
            <w:r w:rsidRPr="00980834">
              <w:rPr>
                <w:b w:val="0"/>
                <w:bCs w:val="0"/>
                <w:lang w:val="es-ES"/>
              </w:rPr>
              <w:t>21</w:t>
            </w: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44D8B67" w14:textId="77777777" w:rsidR="00196563" w:rsidRPr="00980834" w:rsidRDefault="00196563" w:rsidP="00850C4E">
            <w:pPr>
              <w:pStyle w:val="Senseespaiat"/>
              <w:rPr>
                <w:b w:val="0"/>
                <w:bCs w:val="0"/>
                <w:lang w:val="es-ES"/>
              </w:rPr>
            </w:pPr>
            <w:r w:rsidRPr="00980834">
              <w:rPr>
                <w:b w:val="0"/>
                <w:bCs w:val="0"/>
                <w:lang w:val="es-ES"/>
              </w:rPr>
              <w:t>CS_05</w:t>
            </w: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DE9E04F" w14:textId="77777777" w:rsidR="00196563" w:rsidRPr="00980834" w:rsidRDefault="00196563" w:rsidP="00850C4E">
            <w:pPr>
              <w:pStyle w:val="Senseespaiat"/>
              <w:rPr>
                <w:b w:val="0"/>
                <w:bCs w:val="0"/>
                <w:lang w:val="es-ES"/>
              </w:rPr>
            </w:pPr>
          </w:p>
        </w:tc>
      </w:tr>
      <w:tr w:rsidR="00196563" w:rsidRPr="00866A2C" w14:paraId="04B727C6" w14:textId="77777777" w:rsidTr="00850C4E">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7"/>
        </w:trPr>
        <w:tc>
          <w:tcPr>
            <w:tcW w:w="9256" w:type="dxa"/>
            <w:gridSpan w:val="7"/>
            <w:tcBorders>
              <w:top w:val="single" w:sz="12" w:space="0" w:color="auto"/>
              <w:left w:val="single" w:sz="12" w:space="0" w:color="auto"/>
              <w:bottom w:val="single" w:sz="12" w:space="0" w:color="auto"/>
              <w:right w:val="single" w:sz="12" w:space="0" w:color="auto"/>
            </w:tcBorders>
            <w:shd w:val="clear" w:color="auto" w:fill="404040" w:themeFill="text1" w:themeFillTint="BF"/>
          </w:tcPr>
          <w:p w14:paraId="24C44999" w14:textId="77777777" w:rsidR="00196563" w:rsidRPr="00866A2C" w:rsidRDefault="00196563" w:rsidP="00850C4E">
            <w:pPr>
              <w:pStyle w:val="Senseespaiat"/>
              <w:rPr>
                <w:color w:val="FFFFFF" w:themeColor="background1"/>
                <w:lang w:val="es-ES"/>
              </w:rPr>
            </w:pPr>
            <w:r w:rsidRPr="00866A2C">
              <w:rPr>
                <w:color w:val="FFFFFF" w:themeColor="background1"/>
                <w:lang w:val="es-ES"/>
              </w:rPr>
              <w:t>HORAS TOTALES</w:t>
            </w:r>
          </w:p>
        </w:tc>
        <w:tc>
          <w:tcPr>
            <w:tcW w:w="0" w:type="auto"/>
            <w:tcBorders>
              <w:top w:val="single" w:sz="12" w:space="0" w:color="auto"/>
              <w:left w:val="single" w:sz="12" w:space="0" w:color="auto"/>
              <w:bottom w:val="single" w:sz="12" w:space="0" w:color="auto"/>
              <w:right w:val="single" w:sz="12" w:space="0" w:color="auto"/>
            </w:tcBorders>
            <w:shd w:val="clear" w:color="auto" w:fill="404040" w:themeFill="text1" w:themeFillTint="BF"/>
            <w:vAlign w:val="center"/>
          </w:tcPr>
          <w:p w14:paraId="19484621" w14:textId="77777777" w:rsidR="00196563" w:rsidRPr="00866A2C" w:rsidRDefault="00196563" w:rsidP="00850C4E">
            <w:pPr>
              <w:pStyle w:val="Senseespaiat"/>
              <w:keepNext/>
              <w:rPr>
                <w:color w:val="FFFFFF" w:themeColor="background1"/>
                <w:lang w:val="es-ES"/>
              </w:rPr>
            </w:pPr>
            <w:r w:rsidRPr="00866A2C">
              <w:rPr>
                <w:color w:val="FFFFFF" w:themeColor="background1"/>
                <w:lang w:val="es-ES"/>
              </w:rPr>
              <w:t>0</w:t>
            </w:r>
          </w:p>
        </w:tc>
      </w:tr>
    </w:tbl>
    <w:p w14:paraId="49409177" w14:textId="4D196C7A" w:rsidR="00196563" w:rsidRDefault="00196563" w:rsidP="00196563">
      <w:pPr>
        <w:pStyle w:val="Llegenda"/>
      </w:pPr>
      <w:bookmarkStart w:id="74" w:name="_Toc62757644"/>
      <w:r>
        <w:t xml:space="preserve">Tablas </w:t>
      </w:r>
      <w:fldSimple w:instr=" STYLEREF 1 \s ">
        <w:r>
          <w:rPr>
            <w:noProof/>
          </w:rPr>
          <w:t>5</w:t>
        </w:r>
      </w:fldSimple>
      <w:r>
        <w:t>.</w:t>
      </w:r>
      <w:fldSimple w:instr=" SEQ Tablas \* ARABIC \s 1 ">
        <w:r>
          <w:rPr>
            <w:noProof/>
          </w:rPr>
          <w:t>2</w:t>
        </w:r>
      </w:fldSimple>
      <w:r>
        <w:t xml:space="preserve">: </w:t>
      </w:r>
      <w:r w:rsidRPr="00404312">
        <w:t xml:space="preserve">Tareas del </w:t>
      </w:r>
      <w:r>
        <w:t>producto</w:t>
      </w:r>
      <w:bookmarkEnd w:id="74"/>
    </w:p>
    <w:p w14:paraId="75D39CF5" w14:textId="10EB83C0" w:rsidR="00196563" w:rsidRPr="00196563" w:rsidRDefault="00196563" w:rsidP="00196563">
      <w:pPr>
        <w:pStyle w:val="Ttol2"/>
        <w:rPr>
          <w:highlight w:val="yellow"/>
        </w:rPr>
      </w:pPr>
      <w:bookmarkStart w:id="75" w:name="_Toc63183152"/>
      <w:r w:rsidRPr="00196563">
        <w:rPr>
          <w:highlight w:val="yellow"/>
        </w:rPr>
        <w:lastRenderedPageBreak/>
        <w:t>Cronograma</w:t>
      </w:r>
      <w:bookmarkEnd w:id="75"/>
    </w:p>
    <w:tbl>
      <w:tblPr>
        <w:tblStyle w:val="Taulaambquadrcula1"/>
        <w:tblW w:w="8952" w:type="dxa"/>
        <w:jc w:val="center"/>
        <w:tblCellMar>
          <w:top w:w="85" w:type="dxa"/>
          <w:left w:w="28" w:type="dxa"/>
          <w:bottom w:w="85" w:type="dxa"/>
          <w:right w:w="28" w:type="dxa"/>
        </w:tblCellMar>
        <w:tblLook w:val="04A0" w:firstRow="1" w:lastRow="0" w:firstColumn="1" w:lastColumn="0" w:noHBand="0" w:noVBand="1"/>
      </w:tblPr>
      <w:tblGrid>
        <w:gridCol w:w="346"/>
        <w:gridCol w:w="2083"/>
        <w:gridCol w:w="977"/>
        <w:gridCol w:w="1137"/>
        <w:gridCol w:w="1323"/>
        <w:gridCol w:w="1323"/>
        <w:gridCol w:w="1296"/>
        <w:gridCol w:w="1963"/>
      </w:tblGrid>
      <w:tr w:rsidR="00EC23CE" w:rsidRPr="001D0A0F" w14:paraId="0BD09E98" w14:textId="77777777" w:rsidTr="006C682C">
        <w:trPr>
          <w:trHeight w:val="746"/>
          <w:tblHeader/>
          <w:jc w:val="center"/>
        </w:trPr>
        <w:tc>
          <w:tcPr>
            <w:tcW w:w="0" w:type="auto"/>
            <w:tcBorders>
              <w:top w:val="nil"/>
              <w:left w:val="nil"/>
              <w:bottom w:val="single" w:sz="12" w:space="0" w:color="auto"/>
              <w:right w:val="single" w:sz="12" w:space="0" w:color="auto"/>
            </w:tcBorders>
            <w:vAlign w:val="center"/>
          </w:tcPr>
          <w:p w14:paraId="7E6FF23F"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12" w:space="0" w:color="auto"/>
              <w:right w:val="single" w:sz="12" w:space="0" w:color="auto"/>
            </w:tcBorders>
            <w:shd w:val="clear" w:color="auto" w:fill="A6A6A6" w:themeFill="background1" w:themeFillShade="A6"/>
            <w:vAlign w:val="center"/>
          </w:tcPr>
          <w:p w14:paraId="3D2B1A1B" w14:textId="429AD7D3" w:rsidR="00EC23CE" w:rsidRPr="00EC23CE" w:rsidRDefault="00EC23CE" w:rsidP="00EC23CE">
            <w:pPr>
              <w:pStyle w:val="Senseespaiat"/>
            </w:pPr>
            <w:r w:rsidRPr="00EC23CE">
              <w:t>ANTEPROYECTO</w:t>
            </w:r>
          </w:p>
        </w:tc>
        <w:tc>
          <w:tcPr>
            <w:tcW w:w="0" w:type="auto"/>
            <w:tcBorders>
              <w:top w:val="single" w:sz="12" w:space="0" w:color="auto"/>
              <w:left w:val="single" w:sz="12" w:space="0" w:color="auto"/>
              <w:bottom w:val="single" w:sz="12" w:space="0" w:color="auto"/>
              <w:right w:val="single" w:sz="12" w:space="0" w:color="auto"/>
            </w:tcBorders>
            <w:shd w:val="clear" w:color="auto" w:fill="A6A6A6" w:themeFill="background1" w:themeFillShade="A6"/>
            <w:vAlign w:val="center"/>
          </w:tcPr>
          <w:p w14:paraId="39954B96" w14:textId="2B2D832F" w:rsidR="00EC23CE" w:rsidRPr="00EC23CE" w:rsidRDefault="00EC23CE" w:rsidP="00EC23CE">
            <w:pPr>
              <w:pStyle w:val="Senseespaiat"/>
            </w:pPr>
            <w:r w:rsidRPr="00EC23CE">
              <w:t>DISEÑO</w:t>
            </w:r>
          </w:p>
        </w:tc>
        <w:tc>
          <w:tcPr>
            <w:tcW w:w="0" w:type="auto"/>
            <w:tcBorders>
              <w:top w:val="single" w:sz="12" w:space="0" w:color="auto"/>
              <w:left w:val="single" w:sz="12" w:space="0" w:color="auto"/>
              <w:bottom w:val="single" w:sz="12" w:space="0" w:color="auto"/>
              <w:right w:val="single" w:sz="12" w:space="0" w:color="auto"/>
            </w:tcBorders>
            <w:shd w:val="clear" w:color="auto" w:fill="A6A6A6" w:themeFill="background1" w:themeFillShade="A6"/>
            <w:vAlign w:val="center"/>
          </w:tcPr>
          <w:p w14:paraId="2F8181CD" w14:textId="2FBF5213" w:rsidR="00EC23CE" w:rsidRPr="00EC23CE" w:rsidRDefault="00EC23CE" w:rsidP="00EC23CE">
            <w:pPr>
              <w:pStyle w:val="Senseespaiat"/>
            </w:pPr>
            <w:r w:rsidRPr="00EC23CE">
              <w:t>CLIENTE</w:t>
            </w:r>
          </w:p>
        </w:tc>
        <w:tc>
          <w:tcPr>
            <w:tcW w:w="0" w:type="auto"/>
            <w:tcBorders>
              <w:top w:val="single" w:sz="12" w:space="0" w:color="auto"/>
              <w:left w:val="single" w:sz="12" w:space="0" w:color="auto"/>
              <w:bottom w:val="single" w:sz="12" w:space="0" w:color="auto"/>
              <w:right w:val="single" w:sz="12" w:space="0" w:color="auto"/>
            </w:tcBorders>
            <w:shd w:val="clear" w:color="auto" w:fill="A6A6A6" w:themeFill="background1" w:themeFillShade="A6"/>
            <w:vAlign w:val="center"/>
          </w:tcPr>
          <w:p w14:paraId="165D53D1" w14:textId="39D4B20C" w:rsidR="00EC23CE" w:rsidRPr="00EC23CE" w:rsidRDefault="00EC23CE" w:rsidP="00EC23CE">
            <w:pPr>
              <w:pStyle w:val="Senseespaiat"/>
            </w:pPr>
            <w:r w:rsidRPr="00EC23CE">
              <w:t>SERVIDOR</w:t>
            </w:r>
          </w:p>
        </w:tc>
        <w:tc>
          <w:tcPr>
            <w:tcW w:w="0" w:type="auto"/>
            <w:tcBorders>
              <w:top w:val="single" w:sz="12" w:space="0" w:color="auto"/>
              <w:left w:val="single" w:sz="12" w:space="0" w:color="auto"/>
              <w:bottom w:val="single" w:sz="12" w:space="0" w:color="auto"/>
              <w:right w:val="single" w:sz="12" w:space="0" w:color="auto"/>
            </w:tcBorders>
            <w:shd w:val="clear" w:color="auto" w:fill="A6A6A6" w:themeFill="background1" w:themeFillShade="A6"/>
            <w:vAlign w:val="center"/>
          </w:tcPr>
          <w:p w14:paraId="15653133" w14:textId="65580C95" w:rsidR="00EC23CE" w:rsidRPr="00EC23CE" w:rsidRDefault="00EC23CE" w:rsidP="00EC23CE">
            <w:pPr>
              <w:pStyle w:val="Senseespaiat"/>
            </w:pPr>
            <w:r w:rsidRPr="00EC23CE">
              <w:t>CLIENTE-SERVIDOR</w:t>
            </w:r>
          </w:p>
        </w:tc>
        <w:tc>
          <w:tcPr>
            <w:tcW w:w="0" w:type="auto"/>
            <w:tcBorders>
              <w:top w:val="single" w:sz="12" w:space="0" w:color="auto"/>
              <w:left w:val="single" w:sz="12" w:space="0" w:color="auto"/>
              <w:bottom w:val="single" w:sz="12" w:space="0" w:color="auto"/>
              <w:right w:val="single" w:sz="12" w:space="0" w:color="auto"/>
            </w:tcBorders>
            <w:shd w:val="clear" w:color="auto" w:fill="A6A6A6" w:themeFill="background1" w:themeFillShade="A6"/>
            <w:vAlign w:val="center"/>
          </w:tcPr>
          <w:p w14:paraId="661D34D0" w14:textId="54454CCB" w:rsidR="00EC23CE" w:rsidRPr="00EC23CE" w:rsidRDefault="00EC23CE" w:rsidP="00EC23CE">
            <w:pPr>
              <w:pStyle w:val="Senseespaiat"/>
            </w:pPr>
            <w:r w:rsidRPr="00EC23CE">
              <w:t>MEMÓRIA</w:t>
            </w:r>
          </w:p>
        </w:tc>
        <w:tc>
          <w:tcPr>
            <w:tcW w:w="0" w:type="auto"/>
            <w:tcBorders>
              <w:top w:val="single" w:sz="12" w:space="0" w:color="auto"/>
              <w:left w:val="single" w:sz="12" w:space="0" w:color="auto"/>
              <w:bottom w:val="single" w:sz="12" w:space="0" w:color="auto"/>
              <w:right w:val="single" w:sz="12" w:space="0" w:color="auto"/>
            </w:tcBorders>
            <w:shd w:val="clear" w:color="auto" w:fill="A6A6A6" w:themeFill="background1" w:themeFillShade="A6"/>
            <w:vAlign w:val="center"/>
          </w:tcPr>
          <w:p w14:paraId="097FEDC0" w14:textId="00AE1256" w:rsidR="00EC23CE" w:rsidRPr="00EC23CE" w:rsidRDefault="00EC23CE" w:rsidP="00EC23CE">
            <w:pPr>
              <w:pStyle w:val="Senseespaiat"/>
            </w:pPr>
            <w:r w:rsidRPr="00EC23CE">
              <w:t>PREPARACIÓN PRESENTACIÓN</w:t>
            </w:r>
          </w:p>
        </w:tc>
      </w:tr>
      <w:tr w:rsidR="00EC23CE" w:rsidRPr="001D0A0F" w14:paraId="0792E552" w14:textId="77777777" w:rsidTr="006C682C">
        <w:trPr>
          <w:cantSplit/>
          <w:trHeight w:hRule="exact" w:val="346"/>
          <w:jc w:val="center"/>
        </w:trPr>
        <w:tc>
          <w:tcPr>
            <w:tcW w:w="0" w:type="auto"/>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15F6E2BF" w14:textId="1CA30E5E" w:rsidR="00EC23CE" w:rsidRPr="001D0A0F" w:rsidRDefault="00EC23CE" w:rsidP="00EC23CE">
            <w:pPr>
              <w:pStyle w:val="Senseespaiat"/>
            </w:pPr>
            <w:r w:rsidRPr="001D0A0F">
              <w:t>NOV</w:t>
            </w:r>
            <w:r>
              <w:t>I</w:t>
            </w:r>
            <w:r w:rsidRPr="001D0A0F">
              <w:t>EMBR</w:t>
            </w:r>
            <w:r w:rsidR="00A42F08">
              <w:t>E</w:t>
            </w:r>
            <w:r w:rsidRPr="001D0A0F">
              <w:t>E</w:t>
            </w: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D6A27D2"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C866BE5"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BE60A68"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32A05EF"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E32669B"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E973EC5" w14:textId="50C48C9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B500314" w14:textId="77777777" w:rsidR="00EC23CE" w:rsidRPr="001D0A0F" w:rsidRDefault="00EC23CE" w:rsidP="001D0A0F">
            <w:pPr>
              <w:spacing w:before="0" w:after="200" w:line="276" w:lineRule="auto"/>
              <w:jc w:val="center"/>
              <w:rPr>
                <w:rFonts w:cs="Times New Roman"/>
              </w:rPr>
            </w:pPr>
          </w:p>
        </w:tc>
      </w:tr>
      <w:tr w:rsidR="00EC23CE" w:rsidRPr="001D0A0F" w14:paraId="41FA35E6"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textDirection w:val="btLr"/>
            <w:vAlign w:val="center"/>
          </w:tcPr>
          <w:p w14:paraId="2974201B" w14:textId="77777777" w:rsidR="00EC23CE" w:rsidRPr="001D0A0F" w:rsidRDefault="00EC23CE" w:rsidP="00EC23CE">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6F4E6EF"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C4C0C9B"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C8C6F7A"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29D54A4"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8C4EFB1"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62C4A85" w14:textId="34A6BE68"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C339579" w14:textId="77777777" w:rsidR="00EC23CE" w:rsidRPr="001D0A0F" w:rsidRDefault="00EC23CE" w:rsidP="001D0A0F">
            <w:pPr>
              <w:spacing w:before="0" w:after="200" w:line="276" w:lineRule="auto"/>
              <w:jc w:val="center"/>
              <w:rPr>
                <w:rFonts w:cs="Times New Roman"/>
              </w:rPr>
            </w:pPr>
          </w:p>
        </w:tc>
      </w:tr>
      <w:tr w:rsidR="00EC23CE" w:rsidRPr="001D0A0F" w14:paraId="15810F16"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textDirection w:val="btLr"/>
            <w:vAlign w:val="center"/>
          </w:tcPr>
          <w:p w14:paraId="36F28475" w14:textId="77777777" w:rsidR="00EC23CE" w:rsidRPr="001D0A0F" w:rsidRDefault="00EC23CE" w:rsidP="00EC23CE">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0000FF"/>
            <w:vAlign w:val="center"/>
          </w:tcPr>
          <w:p w14:paraId="23901F83"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B15B9DB"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B87FB86"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AC90BFC"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DDDA740"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B6620E2" w14:textId="5E74F9D5"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80867C1" w14:textId="77777777" w:rsidR="00EC23CE" w:rsidRPr="001D0A0F" w:rsidRDefault="00EC23CE" w:rsidP="001D0A0F">
            <w:pPr>
              <w:spacing w:before="0" w:after="200" w:line="276" w:lineRule="auto"/>
              <w:jc w:val="center"/>
              <w:rPr>
                <w:rFonts w:cs="Times New Roman"/>
              </w:rPr>
            </w:pPr>
          </w:p>
        </w:tc>
      </w:tr>
      <w:tr w:rsidR="00EC23CE" w:rsidRPr="001D0A0F" w14:paraId="239099E2" w14:textId="77777777" w:rsidTr="006C682C">
        <w:trPr>
          <w:cantSplit/>
          <w:trHeight w:hRule="exact" w:val="346"/>
          <w:jc w:val="center"/>
        </w:trPr>
        <w:tc>
          <w:tcPr>
            <w:tcW w:w="0" w:type="auto"/>
            <w:vMerge/>
            <w:tcBorders>
              <w:left w:val="single" w:sz="12" w:space="0" w:color="auto"/>
              <w:bottom w:val="single" w:sz="12" w:space="0" w:color="auto"/>
              <w:right w:val="single" w:sz="12" w:space="0" w:color="auto"/>
            </w:tcBorders>
            <w:shd w:val="clear" w:color="auto" w:fill="A6A6A6" w:themeFill="background1" w:themeFillShade="A6"/>
            <w:textDirection w:val="btLr"/>
            <w:vAlign w:val="center"/>
          </w:tcPr>
          <w:p w14:paraId="132C8CC5" w14:textId="77777777" w:rsidR="00EC23CE" w:rsidRPr="001D0A0F" w:rsidRDefault="00EC23CE" w:rsidP="00EC23CE">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0000FF"/>
            <w:vAlign w:val="center"/>
          </w:tcPr>
          <w:p w14:paraId="265034B8"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E032F1D"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B335530"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B57CA69"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1FCEBED"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EF3850A" w14:textId="6CD8C14A"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F43B557" w14:textId="77777777" w:rsidR="00EC23CE" w:rsidRPr="001D0A0F" w:rsidRDefault="00EC23CE" w:rsidP="001D0A0F">
            <w:pPr>
              <w:spacing w:before="0" w:after="200" w:line="276" w:lineRule="auto"/>
              <w:jc w:val="center"/>
              <w:rPr>
                <w:rFonts w:cs="Times New Roman"/>
              </w:rPr>
            </w:pPr>
          </w:p>
        </w:tc>
      </w:tr>
      <w:tr w:rsidR="00EC23CE" w:rsidRPr="001D0A0F" w14:paraId="4976EDBA" w14:textId="77777777" w:rsidTr="006C682C">
        <w:trPr>
          <w:cantSplit/>
          <w:trHeight w:hRule="exact" w:val="346"/>
          <w:jc w:val="center"/>
        </w:trPr>
        <w:tc>
          <w:tcPr>
            <w:tcW w:w="0" w:type="auto"/>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7D6C2D51" w14:textId="50E1BB23" w:rsidR="00EC23CE" w:rsidRPr="001D0A0F" w:rsidRDefault="00EC23CE" w:rsidP="00EC23CE">
            <w:pPr>
              <w:pStyle w:val="Senseespaiat"/>
            </w:pPr>
            <w:r w:rsidRPr="00EF7114">
              <w:t>DICIEMBRE</w:t>
            </w:r>
          </w:p>
        </w:tc>
        <w:tc>
          <w:tcPr>
            <w:tcW w:w="0" w:type="auto"/>
            <w:tcBorders>
              <w:top w:val="single" w:sz="12" w:space="0" w:color="auto"/>
              <w:left w:val="single" w:sz="12" w:space="0" w:color="auto"/>
              <w:bottom w:val="single" w:sz="4" w:space="0" w:color="auto"/>
              <w:right w:val="single" w:sz="12" w:space="0" w:color="auto"/>
            </w:tcBorders>
            <w:shd w:val="clear" w:color="000000" w:fill="0000FF"/>
            <w:vAlign w:val="center"/>
          </w:tcPr>
          <w:p w14:paraId="1967553D"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C3DCEBE"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A3110BC"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75BE19A"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AEA9A9A"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539CEA0" w14:textId="7E77694F"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5B8B14E" w14:textId="77777777" w:rsidR="00EC23CE" w:rsidRPr="001D0A0F" w:rsidRDefault="00EC23CE" w:rsidP="001D0A0F">
            <w:pPr>
              <w:spacing w:before="0" w:after="200" w:line="276" w:lineRule="auto"/>
              <w:jc w:val="center"/>
              <w:rPr>
                <w:rFonts w:cs="Times New Roman"/>
              </w:rPr>
            </w:pPr>
          </w:p>
        </w:tc>
      </w:tr>
      <w:tr w:rsidR="00EC23CE" w:rsidRPr="001D0A0F" w14:paraId="78A4C9CC"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textDirection w:val="btLr"/>
            <w:vAlign w:val="center"/>
          </w:tcPr>
          <w:p w14:paraId="728AE417" w14:textId="77777777" w:rsidR="00EC23CE" w:rsidRPr="001D0A0F" w:rsidRDefault="00EC23CE" w:rsidP="00EC23CE">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000000" w:fill="0000FF"/>
            <w:vAlign w:val="center"/>
          </w:tcPr>
          <w:p w14:paraId="746BE4A9"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A300F3E"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0C5B46F"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BA7EA47"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3D38B7A"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59A6717" w14:textId="6E7BFBDF"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F71B7CB" w14:textId="77777777" w:rsidR="00EC23CE" w:rsidRPr="001D0A0F" w:rsidRDefault="00EC23CE" w:rsidP="001D0A0F">
            <w:pPr>
              <w:spacing w:before="0" w:after="200" w:line="276" w:lineRule="auto"/>
              <w:jc w:val="center"/>
              <w:rPr>
                <w:rFonts w:cs="Times New Roman"/>
              </w:rPr>
            </w:pPr>
          </w:p>
        </w:tc>
      </w:tr>
      <w:tr w:rsidR="00EC23CE" w:rsidRPr="001D0A0F" w14:paraId="03D4ECDE"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textDirection w:val="btLr"/>
            <w:vAlign w:val="center"/>
          </w:tcPr>
          <w:p w14:paraId="64DE9C68" w14:textId="77777777" w:rsidR="00EC23CE" w:rsidRPr="001D0A0F" w:rsidRDefault="00EC23CE" w:rsidP="00EC23CE">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000000" w:fill="0000FF"/>
            <w:vAlign w:val="center"/>
          </w:tcPr>
          <w:p w14:paraId="1DB66B20"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A3867D7"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0F48C4E"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0B76714"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6FA1C78"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422F5E5" w14:textId="69F13384"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C4024EA" w14:textId="77777777" w:rsidR="00EC23CE" w:rsidRPr="001D0A0F" w:rsidRDefault="00EC23CE" w:rsidP="001D0A0F">
            <w:pPr>
              <w:spacing w:before="0" w:after="200" w:line="276" w:lineRule="auto"/>
              <w:jc w:val="center"/>
              <w:rPr>
                <w:rFonts w:cs="Times New Roman"/>
              </w:rPr>
            </w:pPr>
          </w:p>
        </w:tc>
      </w:tr>
      <w:tr w:rsidR="00EC23CE" w:rsidRPr="001D0A0F" w14:paraId="15029E47" w14:textId="77777777" w:rsidTr="006C682C">
        <w:trPr>
          <w:cantSplit/>
          <w:trHeight w:hRule="exact" w:val="346"/>
          <w:jc w:val="center"/>
        </w:trPr>
        <w:tc>
          <w:tcPr>
            <w:tcW w:w="0" w:type="auto"/>
            <w:vMerge/>
            <w:tcBorders>
              <w:left w:val="single" w:sz="12" w:space="0" w:color="auto"/>
              <w:bottom w:val="single" w:sz="12" w:space="0" w:color="auto"/>
              <w:right w:val="single" w:sz="12" w:space="0" w:color="auto"/>
            </w:tcBorders>
            <w:shd w:val="clear" w:color="auto" w:fill="A6A6A6" w:themeFill="background1" w:themeFillShade="A6"/>
            <w:textDirection w:val="btLr"/>
            <w:vAlign w:val="center"/>
          </w:tcPr>
          <w:p w14:paraId="1A8FBB8B" w14:textId="77777777" w:rsidR="00EC23CE" w:rsidRPr="001D0A0F" w:rsidRDefault="00EC23CE" w:rsidP="00EC23CE">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000000" w:fill="0000FF"/>
            <w:vAlign w:val="center"/>
          </w:tcPr>
          <w:p w14:paraId="71BF8D2C"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F0000"/>
            <w:vAlign w:val="center"/>
          </w:tcPr>
          <w:p w14:paraId="5C97C44C" w14:textId="77777777" w:rsidR="00EC23CE" w:rsidRPr="001D0A0F" w:rsidRDefault="00EC23CE" w:rsidP="001D0A0F">
            <w:pPr>
              <w:spacing w:before="0" w:after="200" w:line="276" w:lineRule="auto"/>
              <w:jc w:val="center"/>
              <w:rPr>
                <w:rFonts w:cs="Times New Roman"/>
                <w:highlight w:val="red"/>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552866E"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9FBF63E"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2222588E"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AAC03A0" w14:textId="22181EAE"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413C1E7" w14:textId="77777777" w:rsidR="00EC23CE" w:rsidRPr="001D0A0F" w:rsidRDefault="00EC23CE" w:rsidP="001D0A0F">
            <w:pPr>
              <w:spacing w:before="0" w:after="200" w:line="276" w:lineRule="auto"/>
              <w:jc w:val="center"/>
              <w:rPr>
                <w:rFonts w:cs="Times New Roman"/>
              </w:rPr>
            </w:pPr>
          </w:p>
        </w:tc>
      </w:tr>
      <w:tr w:rsidR="00EC23CE" w:rsidRPr="001D0A0F" w14:paraId="618F9C2F" w14:textId="77777777" w:rsidTr="006C682C">
        <w:trPr>
          <w:cantSplit/>
          <w:trHeight w:hRule="exact" w:val="346"/>
          <w:jc w:val="center"/>
        </w:trPr>
        <w:tc>
          <w:tcPr>
            <w:tcW w:w="0" w:type="auto"/>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207EB7BA" w14:textId="191777B8" w:rsidR="00EC23CE" w:rsidRPr="001D0A0F" w:rsidRDefault="00EC23CE" w:rsidP="00EC23CE">
            <w:pPr>
              <w:pStyle w:val="Senseespaiat"/>
            </w:pPr>
            <w:r w:rsidRPr="00EF7114">
              <w:t>ENERO</w:t>
            </w:r>
          </w:p>
        </w:tc>
        <w:tc>
          <w:tcPr>
            <w:tcW w:w="0" w:type="auto"/>
            <w:tcBorders>
              <w:top w:val="single" w:sz="12" w:space="0" w:color="auto"/>
              <w:left w:val="single" w:sz="12" w:space="0" w:color="auto"/>
              <w:bottom w:val="single" w:sz="4" w:space="0" w:color="auto"/>
              <w:right w:val="single" w:sz="12" w:space="0" w:color="auto"/>
            </w:tcBorders>
            <w:shd w:val="clear" w:color="000000" w:fill="0000FF"/>
            <w:vAlign w:val="center"/>
          </w:tcPr>
          <w:p w14:paraId="1A337D25"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FF0000"/>
            <w:vAlign w:val="center"/>
          </w:tcPr>
          <w:p w14:paraId="4454A6F1" w14:textId="77777777" w:rsidR="00EC23CE" w:rsidRPr="001D0A0F" w:rsidRDefault="00EC23CE" w:rsidP="001D0A0F">
            <w:pPr>
              <w:spacing w:before="0" w:after="200" w:line="276" w:lineRule="auto"/>
              <w:jc w:val="center"/>
              <w:rPr>
                <w:rFonts w:cs="Times New Roman"/>
                <w:highlight w:val="red"/>
              </w:rPr>
            </w:pPr>
          </w:p>
        </w:tc>
        <w:tc>
          <w:tcPr>
            <w:tcW w:w="0" w:type="auto"/>
            <w:tcBorders>
              <w:top w:val="single" w:sz="12" w:space="0" w:color="auto"/>
              <w:left w:val="single" w:sz="12" w:space="0" w:color="auto"/>
              <w:bottom w:val="single" w:sz="4" w:space="0" w:color="auto"/>
              <w:right w:val="single" w:sz="12" w:space="0" w:color="auto"/>
            </w:tcBorders>
            <w:shd w:val="clear" w:color="auto" w:fill="FFFF00"/>
            <w:vAlign w:val="center"/>
          </w:tcPr>
          <w:p w14:paraId="7E9555B8"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20682CF"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ED5088F"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DB602C2" w14:textId="3006FE7B"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A9497C7" w14:textId="77777777" w:rsidR="00EC23CE" w:rsidRPr="001D0A0F" w:rsidRDefault="00EC23CE" w:rsidP="001D0A0F">
            <w:pPr>
              <w:spacing w:before="0" w:after="200" w:line="276" w:lineRule="auto"/>
              <w:jc w:val="center"/>
              <w:rPr>
                <w:rFonts w:cs="Times New Roman"/>
              </w:rPr>
            </w:pPr>
          </w:p>
        </w:tc>
      </w:tr>
      <w:tr w:rsidR="00EC23CE" w:rsidRPr="001D0A0F" w14:paraId="79726ACE"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textDirection w:val="btLr"/>
            <w:vAlign w:val="center"/>
          </w:tcPr>
          <w:p w14:paraId="5D67B0AE" w14:textId="77777777" w:rsidR="00EC23CE" w:rsidRPr="001D0A0F" w:rsidRDefault="00EC23CE" w:rsidP="00EC23CE">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000000" w:fill="0000FF"/>
            <w:vAlign w:val="center"/>
          </w:tcPr>
          <w:p w14:paraId="7757783D"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0000"/>
            <w:vAlign w:val="center"/>
          </w:tcPr>
          <w:p w14:paraId="71ACB637" w14:textId="77777777" w:rsidR="00EC23CE" w:rsidRPr="001D0A0F" w:rsidRDefault="00EC23CE" w:rsidP="001D0A0F">
            <w:pPr>
              <w:spacing w:before="0" w:after="200" w:line="276" w:lineRule="auto"/>
              <w:jc w:val="center"/>
              <w:rPr>
                <w:rFonts w:cs="Times New Roman"/>
                <w:highlight w:val="red"/>
              </w:rPr>
            </w:pPr>
          </w:p>
        </w:tc>
        <w:tc>
          <w:tcPr>
            <w:tcW w:w="0" w:type="auto"/>
            <w:tcBorders>
              <w:top w:val="single" w:sz="4" w:space="0" w:color="auto"/>
              <w:left w:val="single" w:sz="12" w:space="0" w:color="auto"/>
              <w:bottom w:val="single" w:sz="4" w:space="0" w:color="auto"/>
              <w:right w:val="single" w:sz="12" w:space="0" w:color="auto"/>
            </w:tcBorders>
            <w:shd w:val="clear" w:color="auto" w:fill="FFFF00"/>
            <w:vAlign w:val="center"/>
          </w:tcPr>
          <w:p w14:paraId="09D75824"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55D0FCE"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E342A8C"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2513F76" w14:textId="77DBC2C2"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1FC5C6B" w14:textId="77777777" w:rsidR="00EC23CE" w:rsidRPr="001D0A0F" w:rsidRDefault="00EC23CE" w:rsidP="001D0A0F">
            <w:pPr>
              <w:spacing w:before="0" w:after="200" w:line="276" w:lineRule="auto"/>
              <w:jc w:val="center"/>
              <w:rPr>
                <w:rFonts w:cs="Times New Roman"/>
              </w:rPr>
            </w:pPr>
          </w:p>
        </w:tc>
      </w:tr>
      <w:tr w:rsidR="00EC23CE" w:rsidRPr="001D0A0F" w14:paraId="4F983589"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textDirection w:val="btLr"/>
            <w:vAlign w:val="center"/>
          </w:tcPr>
          <w:p w14:paraId="35785D71" w14:textId="77777777" w:rsidR="00EC23CE" w:rsidRPr="001D0A0F" w:rsidRDefault="00EC23CE" w:rsidP="00EC23CE">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0000FF"/>
            <w:vAlign w:val="center"/>
          </w:tcPr>
          <w:p w14:paraId="1C4224D9"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08C50F4"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FF00"/>
            <w:vAlign w:val="center"/>
          </w:tcPr>
          <w:p w14:paraId="120A7C5B"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7516F20"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A20DDB7"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9E68D12" w14:textId="4F42A7FF"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CBED257" w14:textId="77777777" w:rsidR="00EC23CE" w:rsidRPr="001D0A0F" w:rsidRDefault="00EC23CE" w:rsidP="001D0A0F">
            <w:pPr>
              <w:spacing w:before="0" w:after="200" w:line="276" w:lineRule="auto"/>
              <w:jc w:val="center"/>
              <w:rPr>
                <w:rFonts w:cs="Times New Roman"/>
              </w:rPr>
            </w:pPr>
          </w:p>
        </w:tc>
      </w:tr>
      <w:tr w:rsidR="00EC23CE" w:rsidRPr="001D0A0F" w14:paraId="2F3A3DED" w14:textId="77777777" w:rsidTr="006C682C">
        <w:trPr>
          <w:cantSplit/>
          <w:trHeight w:hRule="exact" w:val="346"/>
          <w:jc w:val="center"/>
        </w:trPr>
        <w:tc>
          <w:tcPr>
            <w:tcW w:w="0" w:type="auto"/>
            <w:vMerge/>
            <w:tcBorders>
              <w:left w:val="single" w:sz="12" w:space="0" w:color="auto"/>
              <w:bottom w:val="single" w:sz="12" w:space="0" w:color="auto"/>
              <w:right w:val="single" w:sz="12" w:space="0" w:color="auto"/>
            </w:tcBorders>
            <w:shd w:val="clear" w:color="auto" w:fill="A6A6A6" w:themeFill="background1" w:themeFillShade="A6"/>
            <w:textDirection w:val="btLr"/>
            <w:vAlign w:val="center"/>
          </w:tcPr>
          <w:p w14:paraId="1D4AB21F" w14:textId="77777777" w:rsidR="00EC23CE" w:rsidRPr="001D0A0F" w:rsidRDefault="00EC23CE" w:rsidP="00EC23CE">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0000FF"/>
            <w:vAlign w:val="center"/>
          </w:tcPr>
          <w:p w14:paraId="78CF04B9"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8F5229F"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FFF00"/>
            <w:vAlign w:val="center"/>
          </w:tcPr>
          <w:p w14:paraId="2F3DF984"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79A08ED"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B557357"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836CB90" w14:textId="1A13AFD9"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92C2FFF" w14:textId="77777777" w:rsidR="00EC23CE" w:rsidRPr="001D0A0F" w:rsidRDefault="00EC23CE" w:rsidP="001D0A0F">
            <w:pPr>
              <w:spacing w:before="0" w:after="200" w:line="276" w:lineRule="auto"/>
              <w:jc w:val="center"/>
              <w:rPr>
                <w:rFonts w:cs="Times New Roman"/>
              </w:rPr>
            </w:pPr>
          </w:p>
        </w:tc>
      </w:tr>
      <w:tr w:rsidR="00EC23CE" w:rsidRPr="001D0A0F" w14:paraId="3F66610B" w14:textId="77777777" w:rsidTr="006C682C">
        <w:trPr>
          <w:cantSplit/>
          <w:trHeight w:hRule="exact" w:val="346"/>
          <w:jc w:val="center"/>
        </w:trPr>
        <w:tc>
          <w:tcPr>
            <w:tcW w:w="0" w:type="auto"/>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68668357" w14:textId="34589314" w:rsidR="00EC23CE" w:rsidRPr="001D0A0F" w:rsidRDefault="00EC23CE" w:rsidP="00EC23CE">
            <w:pPr>
              <w:pStyle w:val="Senseespaiat"/>
            </w:pPr>
            <w:r w:rsidRPr="001D0A0F">
              <w:t>FEBRER</w:t>
            </w:r>
            <w:r>
              <w:t>O</w:t>
            </w:r>
          </w:p>
        </w:tc>
        <w:tc>
          <w:tcPr>
            <w:tcW w:w="0" w:type="auto"/>
            <w:tcBorders>
              <w:top w:val="single" w:sz="12" w:space="0" w:color="auto"/>
              <w:left w:val="single" w:sz="12" w:space="0" w:color="auto"/>
              <w:bottom w:val="single" w:sz="24" w:space="0" w:color="FF0000"/>
              <w:right w:val="single" w:sz="12" w:space="0" w:color="auto"/>
            </w:tcBorders>
            <w:shd w:val="clear" w:color="000000" w:fill="0000FF"/>
            <w:vAlign w:val="center"/>
          </w:tcPr>
          <w:p w14:paraId="2FCFD490"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531A548E"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24" w:space="0" w:color="FF0000"/>
              <w:right w:val="single" w:sz="12" w:space="0" w:color="auto"/>
            </w:tcBorders>
            <w:shd w:val="clear" w:color="auto" w:fill="FFFF00"/>
            <w:vAlign w:val="center"/>
          </w:tcPr>
          <w:p w14:paraId="342AA6ED"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635295AE"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72452E44"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630CE2C8" w14:textId="47689A3C"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00650B12" w14:textId="77777777" w:rsidR="00EC23CE" w:rsidRPr="001D0A0F" w:rsidRDefault="00EC23CE" w:rsidP="001D0A0F">
            <w:pPr>
              <w:spacing w:before="0" w:after="200" w:line="276" w:lineRule="auto"/>
              <w:jc w:val="center"/>
              <w:rPr>
                <w:rFonts w:cs="Times New Roman"/>
              </w:rPr>
            </w:pPr>
          </w:p>
        </w:tc>
      </w:tr>
      <w:tr w:rsidR="00EC23CE" w:rsidRPr="001D0A0F" w14:paraId="149148DB" w14:textId="77777777" w:rsidTr="006C682C">
        <w:trPr>
          <w:cantSplit/>
          <w:trHeight w:hRule="exact" w:val="346"/>
          <w:jc w:val="center"/>
        </w:trPr>
        <w:tc>
          <w:tcPr>
            <w:tcW w:w="0" w:type="auto"/>
            <w:vMerge/>
            <w:tcBorders>
              <w:left w:val="single" w:sz="12" w:space="0" w:color="auto"/>
              <w:right w:val="single" w:sz="24" w:space="0" w:color="FF0000"/>
            </w:tcBorders>
            <w:shd w:val="clear" w:color="auto" w:fill="A6A6A6" w:themeFill="background1" w:themeFillShade="A6"/>
            <w:textDirection w:val="btLr"/>
            <w:vAlign w:val="center"/>
          </w:tcPr>
          <w:p w14:paraId="55A5C2FB" w14:textId="77777777" w:rsidR="00EC23CE" w:rsidRPr="001D0A0F" w:rsidRDefault="00EC23CE" w:rsidP="00EC23CE">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F2F2F2" w:themeFill="background1" w:themeFillShade="F2"/>
            <w:vAlign w:val="center"/>
          </w:tcPr>
          <w:p w14:paraId="57BFA11A"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F2F2F2" w:themeFill="background1" w:themeFillShade="F2"/>
            <w:vAlign w:val="center"/>
          </w:tcPr>
          <w:p w14:paraId="6D943769"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FFFF00"/>
            <w:vAlign w:val="center"/>
          </w:tcPr>
          <w:p w14:paraId="6A1EB698"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F2F2F2" w:themeFill="background1" w:themeFillShade="F2"/>
            <w:vAlign w:val="center"/>
          </w:tcPr>
          <w:p w14:paraId="374FE45F"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F2F2F2" w:themeFill="background1" w:themeFillShade="F2"/>
            <w:vAlign w:val="center"/>
          </w:tcPr>
          <w:p w14:paraId="0EF8F3B8"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FF00FF"/>
            <w:vAlign w:val="center"/>
          </w:tcPr>
          <w:p w14:paraId="7FAAA033" w14:textId="63AE514B"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24" w:space="0" w:color="FF0000"/>
            </w:tcBorders>
            <w:shd w:val="clear" w:color="auto" w:fill="F2F2F2" w:themeFill="background1" w:themeFillShade="F2"/>
            <w:vAlign w:val="center"/>
          </w:tcPr>
          <w:p w14:paraId="4FD0B3DF" w14:textId="77777777" w:rsidR="00EC23CE" w:rsidRPr="001D0A0F" w:rsidRDefault="00EC23CE" w:rsidP="001D0A0F">
            <w:pPr>
              <w:spacing w:before="0" w:after="200" w:line="276" w:lineRule="auto"/>
              <w:jc w:val="center"/>
              <w:rPr>
                <w:rFonts w:cs="Times New Roman"/>
              </w:rPr>
            </w:pPr>
          </w:p>
        </w:tc>
      </w:tr>
      <w:tr w:rsidR="00EC23CE" w:rsidRPr="001D0A0F" w14:paraId="3F0BAFFD"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textDirection w:val="btLr"/>
            <w:vAlign w:val="center"/>
          </w:tcPr>
          <w:p w14:paraId="24A4C10B" w14:textId="77777777" w:rsidR="00EC23CE" w:rsidRPr="001D0A0F" w:rsidRDefault="00EC23CE" w:rsidP="00EC23CE">
            <w:pPr>
              <w:pStyle w:val="Senseespaiat"/>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79077EBE"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2F964AEA"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4" w:space="0" w:color="auto"/>
              <w:right w:val="single" w:sz="12" w:space="0" w:color="auto"/>
            </w:tcBorders>
            <w:shd w:val="clear" w:color="auto" w:fill="FFFF00"/>
            <w:vAlign w:val="center"/>
          </w:tcPr>
          <w:p w14:paraId="33C4D1A5"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20AB6A3B"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6B171141"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4" w:space="0" w:color="auto"/>
              <w:right w:val="single" w:sz="12" w:space="0" w:color="auto"/>
            </w:tcBorders>
            <w:shd w:val="clear" w:color="auto" w:fill="FF00FF"/>
            <w:vAlign w:val="center"/>
          </w:tcPr>
          <w:p w14:paraId="6EFDD0D0" w14:textId="6D99D27E"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1A40B27A" w14:textId="77777777" w:rsidR="00EC23CE" w:rsidRPr="001D0A0F" w:rsidRDefault="00EC23CE" w:rsidP="001D0A0F">
            <w:pPr>
              <w:spacing w:before="0" w:after="200" w:line="276" w:lineRule="auto"/>
              <w:jc w:val="center"/>
              <w:rPr>
                <w:rFonts w:cs="Times New Roman"/>
              </w:rPr>
            </w:pPr>
          </w:p>
        </w:tc>
      </w:tr>
      <w:tr w:rsidR="00EC23CE" w:rsidRPr="001D0A0F" w14:paraId="5F323858" w14:textId="77777777" w:rsidTr="006C682C">
        <w:trPr>
          <w:cantSplit/>
          <w:trHeight w:hRule="exact" w:val="346"/>
          <w:jc w:val="center"/>
        </w:trPr>
        <w:tc>
          <w:tcPr>
            <w:tcW w:w="0" w:type="auto"/>
            <w:vMerge/>
            <w:tcBorders>
              <w:left w:val="single" w:sz="12" w:space="0" w:color="auto"/>
              <w:bottom w:val="single" w:sz="12" w:space="0" w:color="auto"/>
              <w:right w:val="single" w:sz="12" w:space="0" w:color="auto"/>
            </w:tcBorders>
            <w:shd w:val="clear" w:color="auto" w:fill="A6A6A6" w:themeFill="background1" w:themeFillShade="A6"/>
            <w:textDirection w:val="btLr"/>
            <w:vAlign w:val="center"/>
          </w:tcPr>
          <w:p w14:paraId="3E6B4331" w14:textId="77777777" w:rsidR="00EC23CE" w:rsidRPr="001D0A0F" w:rsidRDefault="00EC23CE" w:rsidP="00EC23CE">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229D742A"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D7E286E"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FFF00"/>
            <w:vAlign w:val="center"/>
          </w:tcPr>
          <w:p w14:paraId="3BE1CE24"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0AE0E2C"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06298AF"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F00FF"/>
            <w:vAlign w:val="center"/>
          </w:tcPr>
          <w:p w14:paraId="31883E3A" w14:textId="7D8F810B"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2C809F1" w14:textId="77777777" w:rsidR="00EC23CE" w:rsidRPr="001D0A0F" w:rsidRDefault="00EC23CE" w:rsidP="001D0A0F">
            <w:pPr>
              <w:spacing w:before="0" w:after="200" w:line="276" w:lineRule="auto"/>
              <w:jc w:val="center"/>
              <w:rPr>
                <w:rFonts w:cs="Times New Roman"/>
              </w:rPr>
            </w:pPr>
          </w:p>
        </w:tc>
      </w:tr>
      <w:tr w:rsidR="00EC23CE" w:rsidRPr="001D0A0F" w14:paraId="2A1C3586" w14:textId="77777777" w:rsidTr="006C682C">
        <w:trPr>
          <w:cantSplit/>
          <w:trHeight w:hRule="exact" w:val="346"/>
          <w:jc w:val="center"/>
        </w:trPr>
        <w:tc>
          <w:tcPr>
            <w:tcW w:w="0" w:type="auto"/>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24A860FC" w14:textId="7D2C1241" w:rsidR="00EC23CE" w:rsidRPr="001D0A0F" w:rsidRDefault="00EC23CE" w:rsidP="00EC23CE">
            <w:pPr>
              <w:pStyle w:val="Senseespaiat"/>
            </w:pPr>
            <w:r w:rsidRPr="001D0A0F">
              <w:t>MAR</w:t>
            </w:r>
            <w:r>
              <w:t>ZO</w:t>
            </w: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5A99E9B"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7366A6A"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D9D30A3"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FFC000"/>
            <w:vAlign w:val="center"/>
          </w:tcPr>
          <w:p w14:paraId="625FA5AB"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A6383C4"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FF00FF"/>
            <w:vAlign w:val="center"/>
          </w:tcPr>
          <w:p w14:paraId="26C2A63C" w14:textId="623935C1"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4700FD6" w14:textId="77777777" w:rsidR="00EC23CE" w:rsidRPr="001D0A0F" w:rsidRDefault="00EC23CE" w:rsidP="001D0A0F">
            <w:pPr>
              <w:spacing w:before="0" w:after="200" w:line="276" w:lineRule="auto"/>
              <w:jc w:val="center"/>
              <w:rPr>
                <w:rFonts w:cs="Times New Roman"/>
              </w:rPr>
            </w:pPr>
          </w:p>
        </w:tc>
      </w:tr>
      <w:tr w:rsidR="00EC23CE" w:rsidRPr="001D0A0F" w14:paraId="519AFD95"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textDirection w:val="btLr"/>
            <w:vAlign w:val="center"/>
          </w:tcPr>
          <w:p w14:paraId="173E12AD" w14:textId="77777777" w:rsidR="00EC23CE" w:rsidRPr="001D0A0F" w:rsidRDefault="00EC23CE" w:rsidP="00EC23CE">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412CD65"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05E7322"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273B837"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C000"/>
            <w:vAlign w:val="center"/>
          </w:tcPr>
          <w:p w14:paraId="3C6F0028"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965C0C6"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1FA10EEC" w14:textId="14931A33"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0C646E9" w14:textId="77777777" w:rsidR="00EC23CE" w:rsidRPr="001D0A0F" w:rsidRDefault="00EC23CE" w:rsidP="001D0A0F">
            <w:pPr>
              <w:spacing w:before="0" w:after="200" w:line="276" w:lineRule="auto"/>
              <w:jc w:val="center"/>
              <w:rPr>
                <w:rFonts w:cs="Times New Roman"/>
              </w:rPr>
            </w:pPr>
          </w:p>
        </w:tc>
      </w:tr>
      <w:tr w:rsidR="00EC23CE" w:rsidRPr="001D0A0F" w14:paraId="2FA4C270"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textDirection w:val="btLr"/>
            <w:vAlign w:val="center"/>
          </w:tcPr>
          <w:p w14:paraId="41FF2C06" w14:textId="77777777" w:rsidR="00EC23CE" w:rsidRPr="001D0A0F" w:rsidRDefault="00EC23CE" w:rsidP="00EC23CE">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31CB516"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F5BC0C4"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DFF0CBF"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C000"/>
            <w:vAlign w:val="center"/>
          </w:tcPr>
          <w:p w14:paraId="3C9901BC"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4E456FF"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56EA5C56" w14:textId="21C1910A"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7E53810" w14:textId="77777777" w:rsidR="00EC23CE" w:rsidRPr="001D0A0F" w:rsidRDefault="00EC23CE" w:rsidP="001D0A0F">
            <w:pPr>
              <w:spacing w:before="0" w:after="200" w:line="276" w:lineRule="auto"/>
              <w:jc w:val="center"/>
              <w:rPr>
                <w:rFonts w:cs="Times New Roman"/>
              </w:rPr>
            </w:pPr>
          </w:p>
        </w:tc>
      </w:tr>
      <w:tr w:rsidR="00EC23CE" w:rsidRPr="001D0A0F" w14:paraId="4D211129" w14:textId="77777777" w:rsidTr="006C682C">
        <w:trPr>
          <w:cantSplit/>
          <w:trHeight w:hRule="exact" w:val="346"/>
          <w:jc w:val="center"/>
        </w:trPr>
        <w:tc>
          <w:tcPr>
            <w:tcW w:w="0" w:type="auto"/>
            <w:vMerge/>
            <w:tcBorders>
              <w:left w:val="single" w:sz="12" w:space="0" w:color="auto"/>
              <w:bottom w:val="single" w:sz="12" w:space="0" w:color="auto"/>
              <w:right w:val="single" w:sz="12" w:space="0" w:color="auto"/>
            </w:tcBorders>
            <w:shd w:val="clear" w:color="auto" w:fill="A6A6A6" w:themeFill="background1" w:themeFillShade="A6"/>
            <w:textDirection w:val="btLr"/>
            <w:vAlign w:val="center"/>
          </w:tcPr>
          <w:p w14:paraId="5EC409A5" w14:textId="77777777" w:rsidR="00EC23CE" w:rsidRPr="001D0A0F" w:rsidRDefault="00EC23CE" w:rsidP="00EC23CE">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547616C"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E714F23"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BF5E8ED"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FC000"/>
            <w:vAlign w:val="center"/>
          </w:tcPr>
          <w:p w14:paraId="03F5A5A4"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1E03A61"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F00FF"/>
            <w:vAlign w:val="center"/>
          </w:tcPr>
          <w:p w14:paraId="122C5EC0" w14:textId="283445E6"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B3BB87B" w14:textId="77777777" w:rsidR="00EC23CE" w:rsidRPr="001D0A0F" w:rsidRDefault="00EC23CE" w:rsidP="001D0A0F">
            <w:pPr>
              <w:spacing w:before="0" w:after="200" w:line="276" w:lineRule="auto"/>
              <w:jc w:val="center"/>
              <w:rPr>
                <w:rFonts w:cs="Times New Roman"/>
              </w:rPr>
            </w:pPr>
          </w:p>
        </w:tc>
      </w:tr>
      <w:tr w:rsidR="00EC23CE" w:rsidRPr="001D0A0F" w14:paraId="1A3B3CCB" w14:textId="77777777" w:rsidTr="006C682C">
        <w:trPr>
          <w:cantSplit/>
          <w:trHeight w:hRule="exact" w:val="346"/>
          <w:jc w:val="center"/>
        </w:trPr>
        <w:tc>
          <w:tcPr>
            <w:tcW w:w="0" w:type="auto"/>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089C40DE" w14:textId="77777777" w:rsidR="00EC23CE" w:rsidRPr="001D0A0F" w:rsidRDefault="00EC23CE" w:rsidP="00EC23CE">
            <w:pPr>
              <w:pStyle w:val="Senseespaiat"/>
            </w:pPr>
            <w:r w:rsidRPr="001D0A0F">
              <w:t>ABRIL</w:t>
            </w: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B9154A7"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1694F88"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01CC51C"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AC29F90"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FF9933"/>
            <w:vAlign w:val="center"/>
          </w:tcPr>
          <w:p w14:paraId="077014D5"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FF00FF"/>
            <w:vAlign w:val="center"/>
          </w:tcPr>
          <w:p w14:paraId="71DBE7B9" w14:textId="219E8D46"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C5594D4" w14:textId="77777777" w:rsidR="00EC23CE" w:rsidRPr="001D0A0F" w:rsidRDefault="00EC23CE" w:rsidP="001D0A0F">
            <w:pPr>
              <w:spacing w:before="0" w:after="200" w:line="276" w:lineRule="auto"/>
              <w:jc w:val="center"/>
              <w:rPr>
                <w:rFonts w:cs="Times New Roman"/>
              </w:rPr>
            </w:pPr>
          </w:p>
        </w:tc>
      </w:tr>
      <w:tr w:rsidR="00EC23CE" w:rsidRPr="001D0A0F" w14:paraId="0182C887"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textDirection w:val="btLr"/>
            <w:vAlign w:val="center"/>
          </w:tcPr>
          <w:p w14:paraId="6D97FEED" w14:textId="77777777" w:rsidR="00EC23CE" w:rsidRPr="001D0A0F" w:rsidRDefault="00EC23CE" w:rsidP="00EC23CE">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71A31AF2"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194DA0FD"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5225D31D"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1020EB23"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FF9933"/>
            <w:vAlign w:val="center"/>
          </w:tcPr>
          <w:p w14:paraId="59E94AE5"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FF00FF"/>
            <w:vAlign w:val="center"/>
          </w:tcPr>
          <w:p w14:paraId="65EB2156" w14:textId="0E230EFC"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086ABA89" w14:textId="77777777" w:rsidR="00EC23CE" w:rsidRPr="001D0A0F" w:rsidRDefault="00EC23CE" w:rsidP="001D0A0F">
            <w:pPr>
              <w:spacing w:before="0" w:after="200" w:line="276" w:lineRule="auto"/>
              <w:jc w:val="center"/>
              <w:rPr>
                <w:rFonts w:cs="Times New Roman"/>
              </w:rPr>
            </w:pPr>
          </w:p>
        </w:tc>
      </w:tr>
      <w:tr w:rsidR="00EC23CE" w:rsidRPr="001D0A0F" w14:paraId="6451EF10" w14:textId="77777777" w:rsidTr="006C682C">
        <w:trPr>
          <w:cantSplit/>
          <w:trHeight w:hRule="exact" w:val="346"/>
          <w:jc w:val="center"/>
        </w:trPr>
        <w:tc>
          <w:tcPr>
            <w:tcW w:w="0" w:type="auto"/>
            <w:vMerge/>
            <w:tcBorders>
              <w:left w:val="single" w:sz="12" w:space="0" w:color="auto"/>
              <w:right w:val="single" w:sz="24" w:space="0" w:color="FF0000"/>
            </w:tcBorders>
            <w:shd w:val="clear" w:color="auto" w:fill="A6A6A6" w:themeFill="background1" w:themeFillShade="A6"/>
            <w:textDirection w:val="btLr"/>
            <w:vAlign w:val="center"/>
          </w:tcPr>
          <w:p w14:paraId="1153A3B6" w14:textId="77777777" w:rsidR="00EC23CE" w:rsidRPr="001D0A0F" w:rsidRDefault="00EC23CE" w:rsidP="00EC23CE">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5D39C48E"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0C367413"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200FB361"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156145BD"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FF9933"/>
            <w:vAlign w:val="center"/>
          </w:tcPr>
          <w:p w14:paraId="4FBD31A9"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FF00FF"/>
            <w:vAlign w:val="center"/>
          </w:tcPr>
          <w:p w14:paraId="2826FD9B" w14:textId="69951212"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24" w:space="0" w:color="FF0000"/>
            </w:tcBorders>
            <w:shd w:val="clear" w:color="auto" w:fill="auto"/>
            <w:vAlign w:val="center"/>
          </w:tcPr>
          <w:p w14:paraId="7ADBFBA5" w14:textId="77777777" w:rsidR="00EC23CE" w:rsidRPr="001D0A0F" w:rsidRDefault="00EC23CE" w:rsidP="001D0A0F">
            <w:pPr>
              <w:spacing w:before="0" w:after="200" w:line="276" w:lineRule="auto"/>
              <w:jc w:val="center"/>
              <w:rPr>
                <w:rFonts w:cs="Times New Roman"/>
              </w:rPr>
            </w:pPr>
          </w:p>
        </w:tc>
      </w:tr>
      <w:tr w:rsidR="00EC23CE" w:rsidRPr="001D0A0F" w14:paraId="04121A74" w14:textId="77777777" w:rsidTr="006C682C">
        <w:trPr>
          <w:cantSplit/>
          <w:trHeight w:hRule="exact" w:val="346"/>
          <w:jc w:val="center"/>
        </w:trPr>
        <w:tc>
          <w:tcPr>
            <w:tcW w:w="0" w:type="auto"/>
            <w:vMerge/>
            <w:tcBorders>
              <w:left w:val="single" w:sz="12" w:space="0" w:color="auto"/>
              <w:bottom w:val="single" w:sz="12" w:space="0" w:color="auto"/>
              <w:right w:val="single" w:sz="12" w:space="0" w:color="auto"/>
            </w:tcBorders>
            <w:shd w:val="clear" w:color="auto" w:fill="A6A6A6" w:themeFill="background1" w:themeFillShade="A6"/>
            <w:textDirection w:val="btLr"/>
            <w:vAlign w:val="center"/>
          </w:tcPr>
          <w:p w14:paraId="364D180C" w14:textId="77777777" w:rsidR="00EC23CE" w:rsidRPr="001D0A0F" w:rsidRDefault="00EC23CE" w:rsidP="00EC23CE">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10844520"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3D5C9F76"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255E4C9B"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2DADAEE0"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FF9933"/>
            <w:vAlign w:val="center"/>
          </w:tcPr>
          <w:p w14:paraId="7B1A95AC"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FF00FF"/>
            <w:vAlign w:val="center"/>
          </w:tcPr>
          <w:p w14:paraId="45ECE092" w14:textId="234B3CFA"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2B7008E6" w14:textId="77777777" w:rsidR="00EC23CE" w:rsidRPr="001D0A0F" w:rsidRDefault="00EC23CE" w:rsidP="001D0A0F">
            <w:pPr>
              <w:spacing w:before="0" w:after="200" w:line="276" w:lineRule="auto"/>
              <w:jc w:val="center"/>
              <w:rPr>
                <w:rFonts w:cs="Times New Roman"/>
              </w:rPr>
            </w:pPr>
          </w:p>
        </w:tc>
      </w:tr>
      <w:tr w:rsidR="00EC23CE" w:rsidRPr="001D0A0F" w14:paraId="6459F418" w14:textId="77777777" w:rsidTr="006C682C">
        <w:trPr>
          <w:cantSplit/>
          <w:trHeight w:hRule="exact" w:val="346"/>
          <w:jc w:val="center"/>
        </w:trPr>
        <w:tc>
          <w:tcPr>
            <w:tcW w:w="0" w:type="auto"/>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458D7EC6" w14:textId="2F30E801" w:rsidR="00EC23CE" w:rsidRPr="001D0A0F" w:rsidRDefault="00EC23CE" w:rsidP="00EC23CE">
            <w:pPr>
              <w:pStyle w:val="Senseespaiat"/>
            </w:pPr>
            <w:r w:rsidRPr="001D0A0F">
              <w:t>MA</w:t>
            </w:r>
            <w:r>
              <w:t>YO</w:t>
            </w: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F80DED4"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DF159C2"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F0D5326"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D3BB365"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FF9933"/>
            <w:vAlign w:val="center"/>
          </w:tcPr>
          <w:p w14:paraId="165DF453"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FF00FF"/>
            <w:vAlign w:val="center"/>
          </w:tcPr>
          <w:p w14:paraId="2D72C455" w14:textId="786F1F4A"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6E2C2DA" w14:textId="77777777" w:rsidR="00EC23CE" w:rsidRPr="001D0A0F" w:rsidRDefault="00EC23CE" w:rsidP="001D0A0F">
            <w:pPr>
              <w:spacing w:before="0" w:after="200" w:line="276" w:lineRule="auto"/>
              <w:jc w:val="center"/>
              <w:rPr>
                <w:rFonts w:cs="Times New Roman"/>
              </w:rPr>
            </w:pPr>
          </w:p>
        </w:tc>
      </w:tr>
      <w:tr w:rsidR="00EC23CE" w:rsidRPr="001D0A0F" w14:paraId="73B1B918"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textDirection w:val="btLr"/>
            <w:vAlign w:val="center"/>
          </w:tcPr>
          <w:p w14:paraId="69F620D2" w14:textId="77777777" w:rsidR="00EC23CE" w:rsidRPr="001D0A0F" w:rsidRDefault="00EC23CE" w:rsidP="00EC23CE">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A13812C"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94F502C"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2C383FF"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1ABA994"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9933"/>
            <w:vAlign w:val="center"/>
          </w:tcPr>
          <w:p w14:paraId="01954160"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55F9B29A" w14:textId="3F3D5CAC"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74596A9" w14:textId="77777777" w:rsidR="00EC23CE" w:rsidRPr="001D0A0F" w:rsidRDefault="00EC23CE" w:rsidP="001D0A0F">
            <w:pPr>
              <w:spacing w:before="0" w:after="200" w:line="276" w:lineRule="auto"/>
              <w:jc w:val="center"/>
              <w:rPr>
                <w:rFonts w:cs="Times New Roman"/>
              </w:rPr>
            </w:pPr>
          </w:p>
        </w:tc>
      </w:tr>
      <w:tr w:rsidR="00EC23CE" w:rsidRPr="001D0A0F" w14:paraId="521F9514"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textDirection w:val="btLr"/>
            <w:vAlign w:val="center"/>
          </w:tcPr>
          <w:p w14:paraId="0416B68C" w14:textId="77777777" w:rsidR="00EC23CE" w:rsidRPr="001D0A0F" w:rsidRDefault="00EC23CE" w:rsidP="00EC23CE">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B094928"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E484BFC"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697F52F"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EA608FA"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9933"/>
            <w:vAlign w:val="center"/>
          </w:tcPr>
          <w:p w14:paraId="72B35727"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65236894" w14:textId="4B7943A5"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A6FE7E2" w14:textId="77777777" w:rsidR="00EC23CE" w:rsidRPr="001D0A0F" w:rsidRDefault="00EC23CE" w:rsidP="001D0A0F">
            <w:pPr>
              <w:spacing w:before="0" w:after="200" w:line="276" w:lineRule="auto"/>
              <w:jc w:val="center"/>
              <w:rPr>
                <w:rFonts w:cs="Times New Roman"/>
              </w:rPr>
            </w:pPr>
          </w:p>
        </w:tc>
      </w:tr>
      <w:tr w:rsidR="00EC23CE" w:rsidRPr="001D0A0F" w14:paraId="4544909F" w14:textId="77777777" w:rsidTr="006C682C">
        <w:trPr>
          <w:cantSplit/>
          <w:trHeight w:hRule="exact" w:val="346"/>
          <w:jc w:val="center"/>
        </w:trPr>
        <w:tc>
          <w:tcPr>
            <w:tcW w:w="0" w:type="auto"/>
            <w:vMerge/>
            <w:tcBorders>
              <w:left w:val="single" w:sz="12" w:space="0" w:color="auto"/>
              <w:bottom w:val="single" w:sz="12" w:space="0" w:color="auto"/>
              <w:right w:val="single" w:sz="12" w:space="0" w:color="auto"/>
            </w:tcBorders>
            <w:shd w:val="clear" w:color="auto" w:fill="A6A6A6" w:themeFill="background1" w:themeFillShade="A6"/>
            <w:textDirection w:val="btLr"/>
            <w:vAlign w:val="center"/>
          </w:tcPr>
          <w:p w14:paraId="20A70126" w14:textId="77777777" w:rsidR="00EC23CE" w:rsidRPr="001D0A0F" w:rsidRDefault="00EC23CE" w:rsidP="00EC23CE">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E94BCCB"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B1BA931"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F36706D"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2683E535"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F9933"/>
            <w:vAlign w:val="center"/>
          </w:tcPr>
          <w:p w14:paraId="2CFCF367"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000000" w:fill="FF00FF"/>
            <w:vAlign w:val="center"/>
          </w:tcPr>
          <w:p w14:paraId="7F128564" w14:textId="504A3819"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4943868" w14:textId="77777777" w:rsidR="00EC23CE" w:rsidRPr="001D0A0F" w:rsidRDefault="00EC23CE" w:rsidP="001D0A0F">
            <w:pPr>
              <w:spacing w:before="0" w:after="200" w:line="276" w:lineRule="auto"/>
              <w:jc w:val="center"/>
              <w:rPr>
                <w:rFonts w:cs="Times New Roman"/>
              </w:rPr>
            </w:pPr>
          </w:p>
        </w:tc>
      </w:tr>
      <w:tr w:rsidR="00EC23CE" w:rsidRPr="001D0A0F" w14:paraId="35601848" w14:textId="77777777" w:rsidTr="006C682C">
        <w:trPr>
          <w:cantSplit/>
          <w:trHeight w:hRule="exact" w:val="346"/>
          <w:jc w:val="center"/>
        </w:trPr>
        <w:tc>
          <w:tcPr>
            <w:tcW w:w="0" w:type="auto"/>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726D0F5B" w14:textId="4C6594FD" w:rsidR="00EC23CE" w:rsidRPr="001D0A0F" w:rsidRDefault="00EC23CE" w:rsidP="00EC23CE">
            <w:pPr>
              <w:pStyle w:val="Senseespaiat"/>
            </w:pPr>
            <w:r w:rsidRPr="001D0A0F">
              <w:lastRenderedPageBreak/>
              <w:t>JUN</w:t>
            </w:r>
            <w:r>
              <w:t>IO</w:t>
            </w: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3B864F2"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4059F8A"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6C61BEA"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929D558"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4EA7C0B"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000000" w:fill="FF00FF"/>
            <w:vAlign w:val="center"/>
          </w:tcPr>
          <w:p w14:paraId="22A57B21" w14:textId="03098F0F"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1715F41" w14:textId="77777777" w:rsidR="00EC23CE" w:rsidRPr="001D0A0F" w:rsidRDefault="00EC23CE" w:rsidP="001D0A0F">
            <w:pPr>
              <w:spacing w:before="0" w:after="200" w:line="276" w:lineRule="auto"/>
              <w:jc w:val="center"/>
              <w:rPr>
                <w:rFonts w:cs="Times New Roman"/>
              </w:rPr>
            </w:pPr>
          </w:p>
        </w:tc>
      </w:tr>
      <w:tr w:rsidR="00EC23CE" w:rsidRPr="001D0A0F" w14:paraId="2A392B3D"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vAlign w:val="center"/>
          </w:tcPr>
          <w:p w14:paraId="42904990" w14:textId="77777777" w:rsidR="00EC23CE" w:rsidRPr="001D0A0F" w:rsidRDefault="00EC23CE" w:rsidP="00EC23CE">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53AF49FC"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06B62DB4"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16040E1D"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349E1918"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30358E27"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000000" w:fill="FF00FF"/>
            <w:vAlign w:val="center"/>
          </w:tcPr>
          <w:p w14:paraId="119B3F3E" w14:textId="498A67AD"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0BD5F588" w14:textId="77777777" w:rsidR="00EC23CE" w:rsidRPr="001D0A0F" w:rsidRDefault="00EC23CE" w:rsidP="001D0A0F">
            <w:pPr>
              <w:spacing w:before="0" w:after="200" w:line="276" w:lineRule="auto"/>
              <w:jc w:val="center"/>
              <w:rPr>
                <w:rFonts w:cs="Times New Roman"/>
              </w:rPr>
            </w:pPr>
          </w:p>
        </w:tc>
      </w:tr>
      <w:tr w:rsidR="00EC23CE" w:rsidRPr="001D0A0F" w14:paraId="244C3B21" w14:textId="77777777" w:rsidTr="006C682C">
        <w:trPr>
          <w:cantSplit/>
          <w:trHeight w:hRule="exact" w:val="346"/>
          <w:jc w:val="center"/>
        </w:trPr>
        <w:tc>
          <w:tcPr>
            <w:tcW w:w="0" w:type="auto"/>
            <w:vMerge/>
            <w:tcBorders>
              <w:left w:val="single" w:sz="12" w:space="0" w:color="auto"/>
              <w:right w:val="single" w:sz="24" w:space="0" w:color="FF0000"/>
            </w:tcBorders>
            <w:shd w:val="clear" w:color="auto" w:fill="A6A6A6" w:themeFill="background1" w:themeFillShade="A6"/>
            <w:vAlign w:val="center"/>
          </w:tcPr>
          <w:p w14:paraId="6E3C8BEA" w14:textId="77777777" w:rsidR="00EC23CE" w:rsidRPr="001D0A0F" w:rsidRDefault="00EC23CE" w:rsidP="00EC23CE">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0F9E82F5"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4F129E1C"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18487F5A"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304A57BE"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2F14E8C5"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503291C0" w14:textId="004B281C"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24" w:space="0" w:color="FF0000"/>
              <w:right w:val="single" w:sz="24" w:space="0" w:color="FF0000"/>
            </w:tcBorders>
            <w:shd w:val="clear" w:color="000000" w:fill="00FFFF"/>
            <w:vAlign w:val="center"/>
          </w:tcPr>
          <w:p w14:paraId="3F0E57D4" w14:textId="77777777" w:rsidR="00EC23CE" w:rsidRPr="001D0A0F" w:rsidRDefault="00EC23CE" w:rsidP="001D0A0F">
            <w:pPr>
              <w:spacing w:before="0" w:after="200" w:line="276" w:lineRule="auto"/>
              <w:jc w:val="center"/>
              <w:rPr>
                <w:rFonts w:cs="Times New Roman"/>
              </w:rPr>
            </w:pPr>
          </w:p>
        </w:tc>
      </w:tr>
      <w:tr w:rsidR="00EC23CE" w:rsidRPr="001D0A0F" w14:paraId="1C42CFC5" w14:textId="77777777" w:rsidTr="006C682C">
        <w:trPr>
          <w:cantSplit/>
          <w:trHeight w:hRule="exact" w:val="346"/>
          <w:jc w:val="center"/>
        </w:trPr>
        <w:tc>
          <w:tcPr>
            <w:tcW w:w="0" w:type="auto"/>
            <w:vMerge/>
            <w:tcBorders>
              <w:left w:val="single" w:sz="12" w:space="0" w:color="auto"/>
              <w:bottom w:val="single" w:sz="12" w:space="0" w:color="auto"/>
              <w:right w:val="single" w:sz="12" w:space="0" w:color="auto"/>
            </w:tcBorders>
            <w:shd w:val="clear" w:color="auto" w:fill="A6A6A6" w:themeFill="background1" w:themeFillShade="A6"/>
            <w:vAlign w:val="center"/>
          </w:tcPr>
          <w:p w14:paraId="1B853609" w14:textId="77777777" w:rsidR="00EC23CE" w:rsidRPr="001D0A0F" w:rsidRDefault="00EC23CE" w:rsidP="00EC23CE">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446FC853"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0F64F4C4"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2F0ECA29"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656E6142"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5695FD10" w14:textId="77777777"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531A31B8" w14:textId="03863753" w:rsidR="00EC23CE" w:rsidRPr="001D0A0F" w:rsidRDefault="00EC23CE" w:rsidP="001D0A0F">
            <w:pPr>
              <w:spacing w:before="0" w:after="200" w:line="276" w:lineRule="auto"/>
              <w:jc w:val="center"/>
              <w:rPr>
                <w:rFonts w:cs="Times New Roman"/>
              </w:rPr>
            </w:pPr>
          </w:p>
        </w:tc>
        <w:tc>
          <w:tcPr>
            <w:tcW w:w="0" w:type="auto"/>
            <w:tcBorders>
              <w:top w:val="single" w:sz="24" w:space="0" w:color="FF0000"/>
              <w:left w:val="single" w:sz="12" w:space="0" w:color="auto"/>
              <w:bottom w:val="single" w:sz="12" w:space="0" w:color="auto"/>
              <w:right w:val="single" w:sz="12" w:space="0" w:color="auto"/>
            </w:tcBorders>
            <w:shd w:val="clear" w:color="000000" w:fill="00FFFF"/>
            <w:vAlign w:val="center"/>
          </w:tcPr>
          <w:p w14:paraId="2EF230B1" w14:textId="77777777" w:rsidR="00EC23CE" w:rsidRPr="001D0A0F" w:rsidRDefault="00EC23CE" w:rsidP="001D0A0F">
            <w:pPr>
              <w:spacing w:before="0" w:after="200" w:line="276" w:lineRule="auto"/>
              <w:jc w:val="center"/>
              <w:rPr>
                <w:rFonts w:cs="Times New Roman"/>
              </w:rPr>
            </w:pPr>
          </w:p>
        </w:tc>
      </w:tr>
      <w:tr w:rsidR="00EC23CE" w:rsidRPr="001D0A0F" w14:paraId="6CFC1892" w14:textId="77777777" w:rsidTr="006C682C">
        <w:trPr>
          <w:cantSplit/>
          <w:trHeight w:hRule="exact" w:val="346"/>
          <w:jc w:val="center"/>
        </w:trPr>
        <w:tc>
          <w:tcPr>
            <w:tcW w:w="0" w:type="auto"/>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4A296765" w14:textId="70118679" w:rsidR="00EC23CE" w:rsidRPr="001D0A0F" w:rsidRDefault="00EC23CE" w:rsidP="00EC23CE">
            <w:pPr>
              <w:pStyle w:val="Senseespaiat"/>
            </w:pPr>
            <w:r w:rsidRPr="001D0A0F">
              <w:t>JULIO</w:t>
            </w: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345DB4A"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9FA833E"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A89C7CD"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2C2DAFE"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857FBBF" w14:textId="77777777"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2618E13" w14:textId="12A895D6" w:rsidR="00EC23CE" w:rsidRPr="001D0A0F" w:rsidRDefault="00EC23CE" w:rsidP="001D0A0F">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000000" w:fill="00FFFF"/>
            <w:vAlign w:val="center"/>
          </w:tcPr>
          <w:p w14:paraId="039457E2" w14:textId="77777777" w:rsidR="00EC23CE" w:rsidRPr="001D0A0F" w:rsidRDefault="00EC23CE" w:rsidP="001D0A0F">
            <w:pPr>
              <w:spacing w:before="0" w:after="200" w:line="276" w:lineRule="auto"/>
              <w:jc w:val="center"/>
              <w:rPr>
                <w:rFonts w:cs="Times New Roman"/>
              </w:rPr>
            </w:pPr>
          </w:p>
        </w:tc>
      </w:tr>
      <w:tr w:rsidR="00EC23CE" w:rsidRPr="001D0A0F" w14:paraId="449DF47B"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vAlign w:val="center"/>
          </w:tcPr>
          <w:p w14:paraId="1E477DF8"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754F439"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12A09E5"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4CA7234"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58C10D3"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96E69FD"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BE4C1C9" w14:textId="67454064"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000000" w:fill="00FFFF"/>
            <w:vAlign w:val="center"/>
          </w:tcPr>
          <w:p w14:paraId="51EB22AC" w14:textId="77777777" w:rsidR="00EC23CE" w:rsidRPr="001D0A0F" w:rsidRDefault="00EC23CE" w:rsidP="001D0A0F">
            <w:pPr>
              <w:spacing w:before="0" w:after="200" w:line="276" w:lineRule="auto"/>
              <w:jc w:val="center"/>
              <w:rPr>
                <w:rFonts w:cs="Times New Roman"/>
              </w:rPr>
            </w:pPr>
          </w:p>
        </w:tc>
      </w:tr>
      <w:tr w:rsidR="00EC23CE" w:rsidRPr="001D0A0F" w14:paraId="3DF1DFC9" w14:textId="77777777" w:rsidTr="006C682C">
        <w:trPr>
          <w:cantSplit/>
          <w:trHeight w:hRule="exact" w:val="346"/>
          <w:jc w:val="center"/>
        </w:trPr>
        <w:tc>
          <w:tcPr>
            <w:tcW w:w="0" w:type="auto"/>
            <w:vMerge/>
            <w:tcBorders>
              <w:left w:val="single" w:sz="12" w:space="0" w:color="auto"/>
              <w:right w:val="single" w:sz="12" w:space="0" w:color="auto"/>
            </w:tcBorders>
            <w:shd w:val="clear" w:color="auto" w:fill="A6A6A6" w:themeFill="background1" w:themeFillShade="A6"/>
            <w:vAlign w:val="center"/>
          </w:tcPr>
          <w:p w14:paraId="7AB8DDE9"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DFC877B"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BE6528C"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DF9AF08"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EBCAE94"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7825A87"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ED7C323" w14:textId="11364060"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665E43D" w14:textId="77777777" w:rsidR="00EC23CE" w:rsidRPr="001D0A0F" w:rsidRDefault="00EC23CE" w:rsidP="001D0A0F">
            <w:pPr>
              <w:spacing w:before="0" w:after="200" w:line="276" w:lineRule="auto"/>
              <w:jc w:val="center"/>
              <w:rPr>
                <w:rFonts w:cs="Times New Roman"/>
              </w:rPr>
            </w:pPr>
          </w:p>
        </w:tc>
      </w:tr>
      <w:tr w:rsidR="00EC23CE" w:rsidRPr="001D0A0F" w14:paraId="69D181BB" w14:textId="77777777" w:rsidTr="006C682C">
        <w:trPr>
          <w:cantSplit/>
          <w:trHeight w:hRule="exact" w:val="346"/>
          <w:jc w:val="center"/>
        </w:trPr>
        <w:tc>
          <w:tcPr>
            <w:tcW w:w="0" w:type="auto"/>
            <w:vMerge/>
            <w:tcBorders>
              <w:left w:val="single" w:sz="12" w:space="0" w:color="auto"/>
              <w:bottom w:val="single" w:sz="12" w:space="0" w:color="auto"/>
              <w:right w:val="single" w:sz="12" w:space="0" w:color="auto"/>
            </w:tcBorders>
            <w:shd w:val="clear" w:color="auto" w:fill="A6A6A6" w:themeFill="background1" w:themeFillShade="A6"/>
            <w:vAlign w:val="center"/>
          </w:tcPr>
          <w:p w14:paraId="032303F4"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B1664CD"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525F3CD"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C06C575"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AD1E601"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1719FA8" w14:textId="77777777"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2F06F46E" w14:textId="4A69883A" w:rsidR="00EC23CE" w:rsidRPr="001D0A0F" w:rsidRDefault="00EC23CE" w:rsidP="001D0A0F">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8DBF84D" w14:textId="77777777" w:rsidR="00EC23CE" w:rsidRPr="001D0A0F" w:rsidRDefault="00EC23CE" w:rsidP="0083059B">
            <w:pPr>
              <w:keepNext/>
              <w:spacing w:before="0" w:after="200" w:line="276" w:lineRule="auto"/>
              <w:jc w:val="center"/>
              <w:rPr>
                <w:rFonts w:cs="Times New Roman"/>
              </w:rPr>
            </w:pPr>
          </w:p>
        </w:tc>
      </w:tr>
    </w:tbl>
    <w:p w14:paraId="27E16385" w14:textId="756396E7" w:rsidR="0083059B" w:rsidRPr="0083059B" w:rsidRDefault="0083059B">
      <w:pPr>
        <w:pStyle w:val="Llegenda"/>
      </w:pPr>
      <w:bookmarkStart w:id="76" w:name="_Toc62757645"/>
      <w:r w:rsidRPr="0083059B">
        <w:t xml:space="preserve">Tablas </w:t>
      </w:r>
      <w:fldSimple w:instr=" STYLEREF 1 \s ">
        <w:r w:rsidR="00BF0652">
          <w:rPr>
            <w:noProof/>
          </w:rPr>
          <w:t>5</w:t>
        </w:r>
      </w:fldSimple>
      <w:r w:rsidR="00BF0652">
        <w:t>.</w:t>
      </w:r>
      <w:fldSimple w:instr=" SEQ Tablas \* ARABIC \s 1 ">
        <w:r w:rsidR="00196563">
          <w:rPr>
            <w:noProof/>
          </w:rPr>
          <w:t>3</w:t>
        </w:r>
      </w:fldSimple>
      <w:r w:rsidR="000763BE">
        <w:t>:</w:t>
      </w:r>
      <w:r>
        <w:t xml:space="preserve"> Cronograma del TFG</w:t>
      </w:r>
      <w:bookmarkEnd w:id="76"/>
    </w:p>
    <w:p w14:paraId="7EB91852" w14:textId="0B0AB853" w:rsidR="0020755D" w:rsidRDefault="00EC23CE" w:rsidP="00196563">
      <w:r>
        <w:t>Como se puede ver en el cronograma hay</w:t>
      </w:r>
      <w:r w:rsidR="00BF0652">
        <w:t xml:space="preserve"> siete grupos de tareas que hacer en este trabajo. </w:t>
      </w:r>
    </w:p>
    <w:p w14:paraId="33FAFD02" w14:textId="6DB31A74" w:rsidR="0020755D" w:rsidRDefault="0020755D" w:rsidP="009A72B4">
      <w:pPr>
        <w:pStyle w:val="Pargrafdellista"/>
        <w:ind w:left="0"/>
      </w:pPr>
    </w:p>
    <w:p w14:paraId="54A288DB" w14:textId="2178D7C9" w:rsidR="00196563" w:rsidRPr="00722C10" w:rsidRDefault="00196563" w:rsidP="009A72B4">
      <w:pPr>
        <w:pStyle w:val="Pargrafdellista"/>
        <w:ind w:left="0"/>
        <w:sectPr w:rsidR="00196563" w:rsidRPr="00722C10" w:rsidSect="000B5247">
          <w:headerReference w:type="default" r:id="rId23"/>
          <w:type w:val="oddPage"/>
          <w:pgSz w:w="11906" w:h="16838" w:code="9"/>
          <w:pgMar w:top="1701" w:right="1418" w:bottom="1418" w:left="1418" w:header="709" w:footer="709" w:gutter="284"/>
          <w:cols w:space="708"/>
          <w:docGrid w:linePitch="360"/>
        </w:sectPr>
      </w:pPr>
    </w:p>
    <w:p w14:paraId="054E6559" w14:textId="3FB34987" w:rsidR="00027435" w:rsidRPr="00722C10" w:rsidRDefault="00850C4E" w:rsidP="006C682C">
      <w:pPr>
        <w:pStyle w:val="Ttol1"/>
        <w:rPr>
          <w:highlight w:val="yellow"/>
        </w:rPr>
      </w:pPr>
      <w:bookmarkStart w:id="77" w:name="_Toc60338181"/>
      <w:bookmarkStart w:id="78" w:name="_Toc63183153"/>
      <w:r w:rsidRPr="00722C10">
        <w:rPr>
          <w:highlight w:val="yellow"/>
        </w:rPr>
        <w:lastRenderedPageBreak/>
        <w:t>BIBLIOGRAFÍA</w:t>
      </w:r>
      <w:bookmarkEnd w:id="77"/>
      <w:bookmarkEnd w:id="78"/>
    </w:p>
    <w:p w14:paraId="4526D308" w14:textId="77777777" w:rsidR="00B3160A" w:rsidRPr="00B3160A" w:rsidRDefault="00F16449" w:rsidP="00B3160A">
      <w:pPr>
        <w:pStyle w:val="Bibliografia"/>
        <w:rPr>
          <w:rFonts w:cs="Times New Roman"/>
          <w:szCs w:val="24"/>
        </w:rPr>
      </w:pPr>
      <w:r>
        <w:fldChar w:fldCharType="begin"/>
      </w:r>
      <w:r w:rsidR="00B3160A">
        <w:rPr>
          <w:lang w:val="en-US"/>
        </w:rPr>
        <w:instrText xml:space="preserve"> ADDIN ZOTERO_BIBL {"uncited":[],"omitted":[],"custom":[]} CSL_BIBLIOGRAPHY </w:instrText>
      </w:r>
      <w:r>
        <w:fldChar w:fldCharType="separate"/>
      </w:r>
      <w:r w:rsidR="00B3160A" w:rsidRPr="00B3160A">
        <w:rPr>
          <w:rFonts w:cs="Times New Roman"/>
          <w:szCs w:val="24"/>
        </w:rPr>
        <w:t xml:space="preserve">Activision. (2004). </w:t>
      </w:r>
      <w:r w:rsidR="00B3160A" w:rsidRPr="00B3160A">
        <w:rPr>
          <w:rFonts w:cs="Times New Roman"/>
          <w:i/>
          <w:iCs/>
          <w:szCs w:val="24"/>
        </w:rPr>
        <w:t>Call of Duty</w:t>
      </w:r>
      <w:r w:rsidR="00B3160A" w:rsidRPr="00B3160A">
        <w:rPr>
          <w:rFonts w:cs="Times New Roman"/>
          <w:szCs w:val="24"/>
        </w:rPr>
        <w:t>.</w:t>
      </w:r>
    </w:p>
    <w:p w14:paraId="7D7AAF2C" w14:textId="77777777" w:rsidR="00B3160A" w:rsidRPr="00B3160A" w:rsidRDefault="00B3160A" w:rsidP="00B3160A">
      <w:pPr>
        <w:pStyle w:val="Bibliografia"/>
        <w:rPr>
          <w:rFonts w:cs="Times New Roman"/>
          <w:szCs w:val="24"/>
          <w:lang w:val="en-US"/>
        </w:rPr>
      </w:pPr>
      <w:r w:rsidRPr="00B3160A">
        <w:rPr>
          <w:rFonts w:cs="Times New Roman"/>
          <w:szCs w:val="24"/>
          <w:lang w:val="en-US"/>
        </w:rPr>
        <w:t xml:space="preserve">Beenox. (2019). </w:t>
      </w:r>
      <w:r w:rsidRPr="00B3160A">
        <w:rPr>
          <w:rFonts w:cs="Times New Roman"/>
          <w:i/>
          <w:iCs/>
          <w:szCs w:val="24"/>
          <w:lang w:val="en-US"/>
        </w:rPr>
        <w:t>Crash Team Racing Nitro Fueled</w:t>
      </w:r>
      <w:r w:rsidRPr="00B3160A">
        <w:rPr>
          <w:rFonts w:cs="Times New Roman"/>
          <w:szCs w:val="24"/>
          <w:lang w:val="en-US"/>
        </w:rPr>
        <w:t>.</w:t>
      </w:r>
    </w:p>
    <w:p w14:paraId="669F1FF2" w14:textId="77777777" w:rsidR="00B3160A" w:rsidRPr="00B3160A" w:rsidRDefault="00B3160A" w:rsidP="00B3160A">
      <w:pPr>
        <w:pStyle w:val="Bibliografia"/>
        <w:rPr>
          <w:rFonts w:cs="Times New Roman"/>
          <w:szCs w:val="24"/>
          <w:lang w:val="en-US"/>
        </w:rPr>
      </w:pPr>
      <w:r w:rsidRPr="00B3160A">
        <w:rPr>
          <w:rFonts w:cs="Times New Roman"/>
          <w:szCs w:val="24"/>
          <w:lang w:val="en-US"/>
        </w:rPr>
        <w:t xml:space="preserve">Daleske, J. (1973). </w:t>
      </w:r>
      <w:r w:rsidRPr="00B3160A">
        <w:rPr>
          <w:rFonts w:cs="Times New Roman"/>
          <w:i/>
          <w:iCs/>
          <w:szCs w:val="24"/>
          <w:lang w:val="en-US"/>
        </w:rPr>
        <w:t>Empire</w:t>
      </w:r>
      <w:r w:rsidRPr="00B3160A">
        <w:rPr>
          <w:rFonts w:cs="Times New Roman"/>
          <w:szCs w:val="24"/>
          <w:lang w:val="en-US"/>
        </w:rPr>
        <w:t>.</w:t>
      </w:r>
    </w:p>
    <w:p w14:paraId="01997596" w14:textId="77777777" w:rsidR="00B3160A" w:rsidRPr="00B3160A" w:rsidRDefault="00B3160A" w:rsidP="00B3160A">
      <w:pPr>
        <w:pStyle w:val="Bibliografia"/>
        <w:rPr>
          <w:rFonts w:cs="Times New Roman"/>
          <w:szCs w:val="24"/>
          <w:lang w:val="en-US"/>
        </w:rPr>
      </w:pPr>
      <w:r w:rsidRPr="00B3160A">
        <w:rPr>
          <w:rFonts w:cs="Times New Roman"/>
          <w:szCs w:val="24"/>
          <w:lang w:val="en-US"/>
        </w:rPr>
        <w:t xml:space="preserve">Glazer, J. &amp; Sanjay Madhav. (2016). </w:t>
      </w:r>
      <w:r w:rsidRPr="00B3160A">
        <w:rPr>
          <w:rFonts w:cs="Times New Roman"/>
          <w:i/>
          <w:iCs/>
          <w:szCs w:val="24"/>
          <w:lang w:val="en-US"/>
        </w:rPr>
        <w:t>Multiplayer Game Programming</w:t>
      </w:r>
      <w:r w:rsidRPr="00B3160A">
        <w:rPr>
          <w:rFonts w:cs="Times New Roman"/>
          <w:szCs w:val="24"/>
          <w:lang w:val="en-US"/>
        </w:rPr>
        <w:t>. Addison-Wesley.</w:t>
      </w:r>
    </w:p>
    <w:p w14:paraId="7740B9D4" w14:textId="77777777" w:rsidR="00B3160A" w:rsidRPr="00B3160A" w:rsidRDefault="00B3160A" w:rsidP="00B3160A">
      <w:pPr>
        <w:pStyle w:val="Bibliografia"/>
        <w:rPr>
          <w:rFonts w:cs="Times New Roman"/>
          <w:szCs w:val="24"/>
          <w:lang w:val="en-US"/>
        </w:rPr>
      </w:pPr>
      <w:r w:rsidRPr="00B3160A">
        <w:rPr>
          <w:rFonts w:cs="Times New Roman"/>
          <w:szCs w:val="24"/>
          <w:lang w:val="en-US"/>
        </w:rPr>
        <w:t xml:space="preserve">ID Software. (1993). </w:t>
      </w:r>
      <w:r w:rsidRPr="00B3160A">
        <w:rPr>
          <w:rFonts w:cs="Times New Roman"/>
          <w:i/>
          <w:iCs/>
          <w:szCs w:val="24"/>
          <w:lang w:val="en-US"/>
        </w:rPr>
        <w:t>Doom</w:t>
      </w:r>
      <w:r w:rsidRPr="00B3160A">
        <w:rPr>
          <w:rFonts w:cs="Times New Roman"/>
          <w:szCs w:val="24"/>
          <w:lang w:val="en-US"/>
        </w:rPr>
        <w:t>.</w:t>
      </w:r>
    </w:p>
    <w:p w14:paraId="0925FF05" w14:textId="77777777" w:rsidR="00B3160A" w:rsidRPr="00B3160A" w:rsidRDefault="00B3160A" w:rsidP="00B3160A">
      <w:pPr>
        <w:pStyle w:val="Bibliografia"/>
        <w:rPr>
          <w:rFonts w:cs="Times New Roman"/>
          <w:szCs w:val="24"/>
          <w:lang w:val="en-US"/>
        </w:rPr>
      </w:pPr>
      <w:r w:rsidRPr="00B3160A">
        <w:rPr>
          <w:rFonts w:cs="Times New Roman"/>
          <w:szCs w:val="24"/>
          <w:lang w:val="en-US"/>
        </w:rPr>
        <w:t xml:space="preserve">Jim Bowery. (1974). </w:t>
      </w:r>
      <w:r w:rsidRPr="00B3160A">
        <w:rPr>
          <w:rFonts w:cs="Times New Roman"/>
          <w:i/>
          <w:iCs/>
          <w:szCs w:val="24"/>
          <w:lang w:val="en-US"/>
        </w:rPr>
        <w:t>Maze War</w:t>
      </w:r>
      <w:r w:rsidRPr="00B3160A">
        <w:rPr>
          <w:rFonts w:cs="Times New Roman"/>
          <w:szCs w:val="24"/>
          <w:lang w:val="en-US"/>
        </w:rPr>
        <w:t>.</w:t>
      </w:r>
    </w:p>
    <w:p w14:paraId="11B50B5B" w14:textId="77777777" w:rsidR="00B3160A" w:rsidRPr="00B3160A" w:rsidRDefault="00B3160A" w:rsidP="00B3160A">
      <w:pPr>
        <w:pStyle w:val="Bibliografia"/>
        <w:rPr>
          <w:rFonts w:cs="Times New Roman"/>
          <w:szCs w:val="24"/>
          <w:lang w:val="en-US"/>
        </w:rPr>
      </w:pPr>
      <w:r w:rsidRPr="00B3160A">
        <w:rPr>
          <w:rFonts w:cs="Times New Roman"/>
          <w:szCs w:val="24"/>
          <w:lang w:val="en-US"/>
        </w:rPr>
        <w:t xml:space="preserve">Mojang. (2011). </w:t>
      </w:r>
      <w:r w:rsidRPr="00B3160A">
        <w:rPr>
          <w:rFonts w:cs="Times New Roman"/>
          <w:i/>
          <w:iCs/>
          <w:szCs w:val="24"/>
          <w:lang w:val="en-US"/>
        </w:rPr>
        <w:t>Minecraft</w:t>
      </w:r>
      <w:r w:rsidRPr="00B3160A">
        <w:rPr>
          <w:rFonts w:cs="Times New Roman"/>
          <w:szCs w:val="24"/>
          <w:lang w:val="en-US"/>
        </w:rPr>
        <w:t>.</w:t>
      </w:r>
    </w:p>
    <w:p w14:paraId="69815FCC" w14:textId="77777777" w:rsidR="00B3160A" w:rsidRPr="00B3160A" w:rsidRDefault="00B3160A" w:rsidP="00B3160A">
      <w:pPr>
        <w:pStyle w:val="Bibliografia"/>
        <w:rPr>
          <w:rFonts w:cs="Times New Roman"/>
          <w:szCs w:val="24"/>
          <w:lang w:val="en-US"/>
        </w:rPr>
      </w:pPr>
      <w:r w:rsidRPr="00B3160A">
        <w:rPr>
          <w:rFonts w:cs="Times New Roman"/>
          <w:szCs w:val="24"/>
          <w:lang w:val="en-US"/>
        </w:rPr>
        <w:t xml:space="preserve">Naughty Dog. (1999). </w:t>
      </w:r>
      <w:r w:rsidRPr="00B3160A">
        <w:rPr>
          <w:rFonts w:cs="Times New Roman"/>
          <w:i/>
          <w:iCs/>
          <w:szCs w:val="24"/>
          <w:lang w:val="en-US"/>
        </w:rPr>
        <w:t>Crash Team Racing</w:t>
      </w:r>
      <w:r w:rsidRPr="00B3160A">
        <w:rPr>
          <w:rFonts w:cs="Times New Roman"/>
          <w:szCs w:val="24"/>
          <w:lang w:val="en-US"/>
        </w:rPr>
        <w:t>.</w:t>
      </w:r>
    </w:p>
    <w:p w14:paraId="234508BA" w14:textId="77777777" w:rsidR="00B3160A" w:rsidRPr="00B3160A" w:rsidRDefault="00B3160A" w:rsidP="00B3160A">
      <w:pPr>
        <w:pStyle w:val="Bibliografia"/>
        <w:rPr>
          <w:rFonts w:cs="Times New Roman"/>
          <w:szCs w:val="24"/>
          <w:lang w:val="en-US"/>
        </w:rPr>
      </w:pPr>
      <w:r w:rsidRPr="00B3160A">
        <w:rPr>
          <w:rFonts w:cs="Times New Roman"/>
          <w:szCs w:val="24"/>
          <w:lang w:val="en-US"/>
        </w:rPr>
        <w:t xml:space="preserve">Nintendo. (1992). </w:t>
      </w:r>
      <w:r w:rsidRPr="00B3160A">
        <w:rPr>
          <w:rFonts w:cs="Times New Roman"/>
          <w:i/>
          <w:iCs/>
          <w:szCs w:val="24"/>
          <w:lang w:val="en-US"/>
        </w:rPr>
        <w:t>Super Mario Kart</w:t>
      </w:r>
      <w:r w:rsidRPr="00B3160A">
        <w:rPr>
          <w:rFonts w:cs="Times New Roman"/>
          <w:szCs w:val="24"/>
          <w:lang w:val="en-US"/>
        </w:rPr>
        <w:t>.</w:t>
      </w:r>
    </w:p>
    <w:p w14:paraId="2A6C8576" w14:textId="77777777" w:rsidR="00B3160A" w:rsidRPr="00B3160A" w:rsidRDefault="00B3160A" w:rsidP="00B3160A">
      <w:pPr>
        <w:pStyle w:val="Bibliografia"/>
        <w:rPr>
          <w:rFonts w:cs="Times New Roman"/>
          <w:szCs w:val="24"/>
          <w:lang w:val="en-US"/>
        </w:rPr>
      </w:pPr>
      <w:r w:rsidRPr="00B3160A">
        <w:rPr>
          <w:rFonts w:cs="Times New Roman"/>
          <w:szCs w:val="24"/>
          <w:lang w:val="en-US"/>
        </w:rPr>
        <w:t xml:space="preserve">Nintendo. (2013). </w:t>
      </w:r>
      <w:r w:rsidRPr="00B3160A">
        <w:rPr>
          <w:rFonts w:cs="Times New Roman"/>
          <w:i/>
          <w:iCs/>
          <w:szCs w:val="24"/>
          <w:lang w:val="en-US"/>
        </w:rPr>
        <w:t>Mario Kart 8</w:t>
      </w:r>
      <w:r w:rsidRPr="00B3160A">
        <w:rPr>
          <w:rFonts w:cs="Times New Roman"/>
          <w:szCs w:val="24"/>
          <w:lang w:val="en-US"/>
        </w:rPr>
        <w:t>.</w:t>
      </w:r>
    </w:p>
    <w:p w14:paraId="2048DB0F" w14:textId="77777777" w:rsidR="00B3160A" w:rsidRPr="00B3160A" w:rsidRDefault="00B3160A" w:rsidP="00B3160A">
      <w:pPr>
        <w:pStyle w:val="Bibliografia"/>
        <w:rPr>
          <w:rFonts w:cs="Times New Roman"/>
          <w:szCs w:val="24"/>
          <w:lang w:val="en-US"/>
        </w:rPr>
      </w:pPr>
      <w:r w:rsidRPr="00B3160A">
        <w:rPr>
          <w:rFonts w:cs="Times New Roman"/>
          <w:szCs w:val="24"/>
          <w:lang w:val="en-US"/>
        </w:rPr>
        <w:t xml:space="preserve">Square Enix. (2004). </w:t>
      </w:r>
      <w:r w:rsidRPr="00B3160A">
        <w:rPr>
          <w:rFonts w:cs="Times New Roman"/>
          <w:i/>
          <w:iCs/>
          <w:szCs w:val="24"/>
          <w:lang w:val="en-US"/>
        </w:rPr>
        <w:t>Final Fantasy: Crystal Chronicles</w:t>
      </w:r>
      <w:r w:rsidRPr="00B3160A">
        <w:rPr>
          <w:rFonts w:cs="Times New Roman"/>
          <w:szCs w:val="24"/>
          <w:lang w:val="en-US"/>
        </w:rPr>
        <w:t>.</w:t>
      </w:r>
    </w:p>
    <w:p w14:paraId="2608841A" w14:textId="77777777" w:rsidR="00B3160A" w:rsidRPr="00B3160A" w:rsidRDefault="00B3160A" w:rsidP="00B3160A">
      <w:pPr>
        <w:pStyle w:val="Bibliografia"/>
        <w:rPr>
          <w:rFonts w:cs="Times New Roman"/>
          <w:szCs w:val="24"/>
          <w:lang w:val="en-US"/>
        </w:rPr>
      </w:pPr>
      <w:r w:rsidRPr="00B3160A">
        <w:rPr>
          <w:rFonts w:cs="Times New Roman"/>
          <w:szCs w:val="24"/>
          <w:lang w:val="en-US"/>
        </w:rPr>
        <w:t xml:space="preserve">Sumo Digital. (2019). </w:t>
      </w:r>
      <w:r w:rsidRPr="00B3160A">
        <w:rPr>
          <w:rFonts w:cs="Times New Roman"/>
          <w:i/>
          <w:iCs/>
          <w:szCs w:val="24"/>
          <w:lang w:val="en-US"/>
        </w:rPr>
        <w:t>Team Sonic Racing</w:t>
      </w:r>
      <w:r w:rsidRPr="00B3160A">
        <w:rPr>
          <w:rFonts w:cs="Times New Roman"/>
          <w:szCs w:val="24"/>
          <w:lang w:val="en-US"/>
        </w:rPr>
        <w:t>.</w:t>
      </w:r>
    </w:p>
    <w:p w14:paraId="2FC08F05" w14:textId="77777777" w:rsidR="00B3160A" w:rsidRPr="00B3160A" w:rsidRDefault="00B3160A" w:rsidP="00B3160A">
      <w:pPr>
        <w:pStyle w:val="Bibliografia"/>
        <w:rPr>
          <w:rFonts w:cs="Times New Roman"/>
          <w:szCs w:val="24"/>
        </w:rPr>
      </w:pPr>
      <w:r w:rsidRPr="00B3160A">
        <w:rPr>
          <w:rFonts w:cs="Times New Roman"/>
          <w:szCs w:val="24"/>
        </w:rPr>
        <w:t xml:space="preserve">Universidad de Illinois. (1960). </w:t>
      </w:r>
      <w:r w:rsidRPr="00B3160A">
        <w:rPr>
          <w:rFonts w:cs="Times New Roman"/>
          <w:i/>
          <w:iCs/>
          <w:szCs w:val="24"/>
        </w:rPr>
        <w:t>PLATO</w:t>
      </w:r>
      <w:r w:rsidRPr="00B3160A">
        <w:rPr>
          <w:rFonts w:cs="Times New Roman"/>
          <w:szCs w:val="24"/>
        </w:rPr>
        <w:t>. https://distributedmuseum.illinois.edu/exhibit/plato/</w:t>
      </w:r>
    </w:p>
    <w:p w14:paraId="093B87CA" w14:textId="77777777" w:rsidR="00B3160A" w:rsidRPr="00B3160A" w:rsidRDefault="00B3160A" w:rsidP="00B3160A">
      <w:pPr>
        <w:pStyle w:val="Bibliografia"/>
        <w:rPr>
          <w:rFonts w:cs="Times New Roman"/>
          <w:szCs w:val="24"/>
          <w:lang w:val="en-US"/>
        </w:rPr>
      </w:pPr>
      <w:r w:rsidRPr="00B3160A">
        <w:rPr>
          <w:rFonts w:cs="Times New Roman"/>
          <w:szCs w:val="24"/>
          <w:lang w:val="en-US"/>
        </w:rPr>
        <w:t xml:space="preserve">William Higginbotham. (1958). </w:t>
      </w:r>
      <w:r w:rsidRPr="00B3160A">
        <w:rPr>
          <w:rFonts w:cs="Times New Roman"/>
          <w:i/>
          <w:iCs/>
          <w:szCs w:val="24"/>
          <w:lang w:val="en-US"/>
        </w:rPr>
        <w:t>Table for Two</w:t>
      </w:r>
      <w:r w:rsidRPr="00B3160A">
        <w:rPr>
          <w:rFonts w:cs="Times New Roman"/>
          <w:szCs w:val="24"/>
          <w:lang w:val="en-US"/>
        </w:rPr>
        <w:t>.</w:t>
      </w:r>
    </w:p>
    <w:p w14:paraId="273C7D3B" w14:textId="065E86DF" w:rsidR="00234549" w:rsidRDefault="00F16449" w:rsidP="00765819">
      <w:r>
        <w:fldChar w:fldCharType="end"/>
      </w:r>
    </w:p>
    <w:sectPr w:rsidR="00234549" w:rsidSect="00234549">
      <w:headerReference w:type="default" r:id="rId24"/>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3F535D" w14:textId="77777777" w:rsidR="000E4A0E" w:rsidRDefault="000E4A0E" w:rsidP="00883827">
      <w:r>
        <w:separator/>
      </w:r>
    </w:p>
  </w:endnote>
  <w:endnote w:type="continuationSeparator" w:id="0">
    <w:p w14:paraId="0C1F8286" w14:textId="77777777" w:rsidR="000E4A0E" w:rsidRDefault="000E4A0E" w:rsidP="008838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3607D0" w14:textId="77777777" w:rsidR="000E4A0E" w:rsidRDefault="000E4A0E" w:rsidP="00883827">
      <w:r>
        <w:separator/>
      </w:r>
    </w:p>
  </w:footnote>
  <w:footnote w:type="continuationSeparator" w:id="0">
    <w:p w14:paraId="2E6BDCBB" w14:textId="77777777" w:rsidR="000E4A0E" w:rsidRDefault="000E4A0E" w:rsidP="0088382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0E4783" w14:textId="05B2A0FD" w:rsidR="00850C4E" w:rsidRDefault="00850C4E">
    <w:pPr>
      <w:pStyle w:val="Capalera"/>
      <w:jc w:val="righ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08603969"/>
      <w:docPartObj>
        <w:docPartGallery w:val="Page Numbers (Top of Page)"/>
        <w:docPartUnique/>
      </w:docPartObj>
    </w:sdtPr>
    <w:sdtContent>
      <w:p w14:paraId="5C3BA8F6" w14:textId="5EA4CF80" w:rsidR="00850C4E" w:rsidRPr="006F4837" w:rsidRDefault="00850C4E" w:rsidP="00883827">
        <w:pPr>
          <w:pStyle w:val="Capalera"/>
        </w:pPr>
        <w:r w:rsidRPr="00234549">
          <w:rPr>
            <w:i/>
            <w:iCs/>
            <w:sz w:val="20"/>
            <w:szCs w:val="18"/>
            <w:u w:val="single"/>
          </w:rPr>
          <w:fldChar w:fldCharType="begin"/>
        </w:r>
        <w:r w:rsidRPr="00234549">
          <w:rPr>
            <w:i/>
            <w:iCs/>
            <w:sz w:val="20"/>
            <w:szCs w:val="18"/>
            <w:u w:val="single"/>
          </w:rPr>
          <w:instrText xml:space="preserve"> PAGE   \* MERGEFORMAT </w:instrText>
        </w:r>
        <w:r w:rsidRPr="00234549">
          <w:rPr>
            <w:i/>
            <w:iCs/>
            <w:sz w:val="20"/>
            <w:szCs w:val="18"/>
            <w:u w:val="single"/>
          </w:rPr>
          <w:fldChar w:fldCharType="separate"/>
        </w:r>
        <w:r w:rsidRPr="00234549">
          <w:rPr>
            <w:i/>
            <w:iCs/>
            <w:sz w:val="20"/>
            <w:szCs w:val="18"/>
            <w:u w:val="single"/>
          </w:rPr>
          <w:t>3</w:t>
        </w:r>
        <w:r w:rsidRPr="00234549">
          <w:rPr>
            <w:i/>
            <w:iCs/>
            <w:sz w:val="20"/>
            <w:szCs w:val="18"/>
            <w:u w:val="single"/>
          </w:rPr>
          <w:fldChar w:fldCharType="end"/>
        </w:r>
        <w:r w:rsidRPr="00234549">
          <w:rPr>
            <w:i/>
            <w:iCs/>
            <w:sz w:val="20"/>
            <w:szCs w:val="18"/>
            <w:u w:val="single"/>
          </w:rPr>
          <w:t xml:space="preserve"> </w:t>
        </w:r>
        <w:r w:rsidRPr="00234549">
          <w:rPr>
            <w:i/>
            <w:iCs/>
            <w:sz w:val="20"/>
            <w:szCs w:val="18"/>
            <w:u w:val="single"/>
          </w:rPr>
          <w:ptab w:relativeTo="margin" w:alignment="right" w:leader="none"/>
        </w:r>
        <w:r w:rsidRPr="00234549">
          <w:rPr>
            <w:i/>
            <w:iCs/>
            <w:sz w:val="20"/>
            <w:szCs w:val="18"/>
            <w:u w:val="single"/>
          </w:rPr>
          <w:t>Bibliografía</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34813534"/>
      <w:docPartObj>
        <w:docPartGallery w:val="Page Numbers (Top of Page)"/>
        <w:docPartUnique/>
      </w:docPartObj>
    </w:sdtPr>
    <w:sdtContent>
      <w:p w14:paraId="2A2F02A2" w14:textId="77777777" w:rsidR="00850C4E" w:rsidRDefault="00850C4E" w:rsidP="0029469D">
        <w:pPr>
          <w:pStyle w:val="Capalera"/>
          <w:jc w:val="left"/>
        </w:pPr>
        <w:r>
          <w:fldChar w:fldCharType="begin"/>
        </w:r>
        <w:r>
          <w:instrText xml:space="preserve"> PAGE  \* ROMAN  \* MERGEFORMAT </w:instrText>
        </w:r>
        <w:r>
          <w:fldChar w:fldCharType="separate"/>
        </w:r>
        <w:r>
          <w:rPr>
            <w:noProof/>
          </w:rPr>
          <w:t>XII</w:t>
        </w:r>
        <w: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93663701"/>
      <w:docPartObj>
        <w:docPartGallery w:val="Page Numbers (Top of Page)"/>
        <w:docPartUnique/>
      </w:docPartObj>
    </w:sdtPr>
    <w:sdtContent>
      <w:p w14:paraId="0A8CD464" w14:textId="52A389B5" w:rsidR="00850C4E" w:rsidRPr="00207459" w:rsidRDefault="00850C4E" w:rsidP="0029469D">
        <w:pPr>
          <w:pStyle w:val="Capalera"/>
          <w:jc w:val="right"/>
        </w:pPr>
        <w:r w:rsidRPr="00207459">
          <w:fldChar w:fldCharType="begin"/>
        </w:r>
        <w:r w:rsidRPr="00207459">
          <w:instrText xml:space="preserve"> PAGE  \* ROMAN  \* MERGEFORMAT </w:instrText>
        </w:r>
        <w:r w:rsidRPr="00207459">
          <w:fldChar w:fldCharType="separate"/>
        </w:r>
        <w:r w:rsidRPr="00207459">
          <w:rPr>
            <w:noProof/>
          </w:rPr>
          <w:t>V</w:t>
        </w:r>
        <w:r w:rsidRPr="00207459">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1856059"/>
      <w:docPartObj>
        <w:docPartGallery w:val="Page Numbers (Top of Page)"/>
        <w:docPartUnique/>
      </w:docPartObj>
    </w:sdtPr>
    <w:sdtEndPr>
      <w:rPr>
        <w:rStyle w:val="CabeceraCar"/>
        <w:i/>
        <w:iCs/>
        <w:sz w:val="20"/>
        <w:szCs w:val="18"/>
        <w:u w:val="single"/>
        <w:lang w:val="ca-ES"/>
      </w:rPr>
    </w:sdtEndPr>
    <w:sdtContent>
      <w:p w14:paraId="7573F3D8" w14:textId="107DA5C9" w:rsidR="00850C4E" w:rsidRPr="00722C10" w:rsidRDefault="00850C4E" w:rsidP="00883827">
        <w:pPr>
          <w:pStyle w:val="Capalera"/>
          <w:rPr>
            <w:rStyle w:val="CabeceraCar"/>
            <w:lang w:val="es-ES"/>
          </w:rPr>
        </w:pPr>
        <w:r w:rsidRPr="00722C10">
          <w:rPr>
            <w:rStyle w:val="CabeceraCar"/>
            <w:lang w:val="es-ES"/>
          </w:rPr>
          <w:fldChar w:fldCharType="begin"/>
        </w:r>
        <w:r w:rsidRPr="00722C10">
          <w:rPr>
            <w:rStyle w:val="CabeceraCar"/>
            <w:lang w:val="es-ES"/>
          </w:rPr>
          <w:instrText xml:space="preserve"> TITLE  </w:instrText>
        </w:r>
        <w:r w:rsidRPr="00722C10">
          <w:rPr>
            <w:rStyle w:val="CabeceraCar"/>
            <w:lang w:val="es-ES"/>
          </w:rPr>
          <w:fldChar w:fldCharType="separate"/>
        </w:r>
        <w:r>
          <w:rPr>
            <w:rStyle w:val="CabeceraCar"/>
            <w:lang w:val="es-ES"/>
          </w:rPr>
          <w:t>Desarrollo de un Prototipo de Videojuego en Red - ANTEPROYECTO</w:t>
        </w:r>
        <w:r w:rsidRPr="00722C10">
          <w:rPr>
            <w:rStyle w:val="CabeceraCar"/>
            <w:lang w:val="es-ES"/>
          </w:rPr>
          <w:fldChar w:fldCharType="end"/>
        </w:r>
        <w:r w:rsidRPr="00722C10">
          <w:rPr>
            <w:i/>
            <w:iCs/>
            <w:sz w:val="20"/>
            <w:szCs w:val="18"/>
            <w:u w:val="single"/>
          </w:rPr>
          <w:ptab w:relativeTo="margin" w:alignment="right" w:leader="none"/>
        </w:r>
        <w:r w:rsidRPr="00722C10">
          <w:rPr>
            <w:rStyle w:val="CabeceraCar"/>
            <w:lang w:val="es-ES"/>
          </w:rPr>
          <w:fldChar w:fldCharType="begin"/>
        </w:r>
        <w:r w:rsidRPr="00722C10">
          <w:rPr>
            <w:rStyle w:val="CabeceraCar"/>
            <w:lang w:val="es-ES"/>
          </w:rPr>
          <w:instrText xml:space="preserve"> PAGE   \* MERGEFORMAT </w:instrText>
        </w:r>
        <w:r w:rsidRPr="00722C10">
          <w:rPr>
            <w:rStyle w:val="CabeceraCar"/>
            <w:lang w:val="es-ES"/>
          </w:rPr>
          <w:fldChar w:fldCharType="separate"/>
        </w:r>
        <w:r w:rsidRPr="00722C10">
          <w:rPr>
            <w:rStyle w:val="CabeceraCar"/>
            <w:lang w:val="es-ES"/>
          </w:rPr>
          <w:t>6</w:t>
        </w:r>
        <w:r w:rsidRPr="00722C10">
          <w:rPr>
            <w:rStyle w:val="CabeceraCar"/>
            <w:lang w:val="es-ES"/>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E17560" w14:textId="3E07750E" w:rsidR="00850C4E" w:rsidRPr="00765819" w:rsidRDefault="00850C4E" w:rsidP="0029469D">
    <w:pPr>
      <w:pStyle w:val="Capalera"/>
      <w:jc w:val="right"/>
      <w:rPr>
        <w:rStyle w:val="CabeceraCar"/>
        <w:lang w:val="es-ES"/>
      </w:rPr>
    </w:pPr>
    <w:sdt>
      <w:sdtPr>
        <w:rPr>
          <w:i/>
          <w:iCs/>
          <w:sz w:val="20"/>
          <w:szCs w:val="18"/>
          <w:u w:val="single"/>
          <w:lang w:val="ca-ES"/>
        </w:rPr>
        <w:id w:val="1032229306"/>
        <w:docPartObj>
          <w:docPartGallery w:val="Page Numbers (Top of Page)"/>
          <w:docPartUnique/>
        </w:docPartObj>
      </w:sdtPr>
      <w:sdtEndPr>
        <w:rPr>
          <w:rStyle w:val="CabeceraCar"/>
        </w:rPr>
      </w:sdtEndPr>
      <w:sdtContent>
        <w:r w:rsidRPr="00765819">
          <w:rPr>
            <w:rStyle w:val="CabeceraCar"/>
            <w:lang w:val="es-ES"/>
          </w:rPr>
          <w:fldChar w:fldCharType="begin"/>
        </w:r>
        <w:r w:rsidRPr="00765819">
          <w:rPr>
            <w:rStyle w:val="CabeceraCar"/>
            <w:lang w:val="es-ES"/>
          </w:rPr>
          <w:instrText xml:space="preserve"> PAGE   \* MERGEFORMAT </w:instrText>
        </w:r>
        <w:r w:rsidRPr="00765819">
          <w:rPr>
            <w:rStyle w:val="CabeceraCar"/>
            <w:lang w:val="es-ES"/>
          </w:rPr>
          <w:fldChar w:fldCharType="separate"/>
        </w:r>
        <w:r w:rsidRPr="00765819">
          <w:rPr>
            <w:rStyle w:val="CabeceraCar"/>
            <w:lang w:val="es-ES"/>
          </w:rPr>
          <w:t>3</w:t>
        </w:r>
        <w:r w:rsidRPr="00765819">
          <w:rPr>
            <w:rStyle w:val="CabeceraCar"/>
            <w:lang w:val="es-ES"/>
          </w:rPr>
          <w:fldChar w:fldCharType="end"/>
        </w:r>
        <w:r w:rsidRPr="00765819">
          <w:rPr>
            <w:i/>
            <w:iCs/>
            <w:sz w:val="20"/>
            <w:szCs w:val="18"/>
            <w:u w:val="single"/>
          </w:rPr>
          <w:ptab w:relativeTo="margin" w:alignment="right" w:leader="none"/>
        </w:r>
      </w:sdtContent>
    </w:sdt>
    <w:r w:rsidRPr="00765819">
      <w:rPr>
        <w:rStyle w:val="CabeceraCar"/>
        <w:lang w:val="es-ES"/>
      </w:rPr>
      <w:fldChar w:fldCharType="begin"/>
    </w:r>
    <w:r w:rsidRPr="00765819">
      <w:rPr>
        <w:rStyle w:val="CabeceraCar"/>
        <w:lang w:val="es-ES"/>
      </w:rPr>
      <w:instrText xml:space="preserve"> REF _Ref57132781  \* MERGEFORMAT </w:instrText>
    </w:r>
    <w:r w:rsidRPr="00765819">
      <w:rPr>
        <w:rStyle w:val="CabeceraCar"/>
        <w:lang w:val="es-ES"/>
      </w:rPr>
      <w:fldChar w:fldCharType="separate"/>
    </w:r>
    <w:r w:rsidRPr="008B4FE1">
      <w:rPr>
        <w:rStyle w:val="CabeceraCar"/>
        <w:lang w:val="es-ES"/>
      </w:rPr>
      <w:t>Introducción</w:t>
    </w:r>
    <w:r w:rsidRPr="00765819">
      <w:rPr>
        <w:rStyle w:val="CabeceraCar"/>
        <w:lang w:val="es-ES"/>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975DD" w14:textId="7C3CAB51" w:rsidR="00850C4E" w:rsidRPr="00765819" w:rsidRDefault="00850C4E" w:rsidP="00883827">
    <w:pPr>
      <w:pStyle w:val="Capalera"/>
      <w:rPr>
        <w:rStyle w:val="CabeceraCar"/>
        <w:lang w:val="es-ES"/>
      </w:rPr>
    </w:pPr>
    <w:sdt>
      <w:sdtPr>
        <w:rPr>
          <w:i/>
          <w:iCs/>
          <w:sz w:val="20"/>
          <w:szCs w:val="18"/>
          <w:u w:val="single"/>
          <w:lang w:val="ca-ES"/>
        </w:rPr>
        <w:id w:val="-1959326539"/>
        <w:docPartObj>
          <w:docPartGallery w:val="Page Numbers (Top of Page)"/>
          <w:docPartUnique/>
        </w:docPartObj>
      </w:sdtPr>
      <w:sdtEndPr>
        <w:rPr>
          <w:rStyle w:val="CabeceraCar"/>
        </w:rPr>
      </w:sdtEndPr>
      <w:sdtContent>
        <w:r w:rsidRPr="00765819">
          <w:rPr>
            <w:rStyle w:val="CabeceraCar"/>
            <w:lang w:val="es-ES"/>
          </w:rPr>
          <w:fldChar w:fldCharType="begin"/>
        </w:r>
        <w:r w:rsidRPr="00765819">
          <w:rPr>
            <w:rStyle w:val="CabeceraCar"/>
            <w:lang w:val="es-ES"/>
          </w:rPr>
          <w:instrText xml:space="preserve"> PAGE   \* MERGEFORMAT </w:instrText>
        </w:r>
        <w:r w:rsidRPr="00765819">
          <w:rPr>
            <w:rStyle w:val="CabeceraCar"/>
            <w:lang w:val="es-ES"/>
          </w:rPr>
          <w:fldChar w:fldCharType="separate"/>
        </w:r>
        <w:r w:rsidRPr="00765819">
          <w:rPr>
            <w:rStyle w:val="CabeceraCar"/>
            <w:lang w:val="es-ES"/>
          </w:rPr>
          <w:t>3</w:t>
        </w:r>
        <w:r w:rsidRPr="00765819">
          <w:rPr>
            <w:rStyle w:val="CabeceraCar"/>
            <w:lang w:val="es-ES"/>
          </w:rPr>
          <w:fldChar w:fldCharType="end"/>
        </w:r>
        <w:r w:rsidRPr="00196563">
          <w:rPr>
            <w:i/>
            <w:iCs/>
            <w:sz w:val="20"/>
            <w:szCs w:val="18"/>
            <w:u w:val="single"/>
          </w:rPr>
          <w:t xml:space="preserve"> </w:t>
        </w:r>
        <w:r w:rsidRPr="00765819">
          <w:rPr>
            <w:i/>
            <w:iCs/>
            <w:sz w:val="20"/>
            <w:szCs w:val="18"/>
            <w:u w:val="single"/>
          </w:rPr>
          <w:ptab w:relativeTo="margin" w:alignment="right" w:leader="none"/>
        </w:r>
      </w:sdtContent>
    </w:sdt>
    <w:r w:rsidRPr="00765819">
      <w:rPr>
        <w:rStyle w:val="CabeceraCar"/>
        <w:lang w:val="es-ES"/>
      </w:rPr>
      <w:t>Objetivo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71113931"/>
      <w:docPartObj>
        <w:docPartGallery w:val="Page Numbers (Top of Page)"/>
        <w:docPartUnique/>
      </w:docPartObj>
    </w:sdtPr>
    <w:sdtEndPr>
      <w:rPr>
        <w:i/>
        <w:iCs/>
        <w:sz w:val="20"/>
        <w:szCs w:val="18"/>
        <w:u w:val="single"/>
      </w:rPr>
    </w:sdtEndPr>
    <w:sdtContent>
      <w:p w14:paraId="14655CAD" w14:textId="2F5D6A0A" w:rsidR="00850C4E" w:rsidRPr="00765819" w:rsidRDefault="00850C4E" w:rsidP="00883827">
        <w:pPr>
          <w:pStyle w:val="Capalera"/>
          <w:rPr>
            <w:i/>
            <w:iCs/>
            <w:sz w:val="20"/>
            <w:szCs w:val="18"/>
            <w:u w:val="single"/>
          </w:rPr>
        </w:pPr>
        <w:r w:rsidRPr="00765819">
          <w:rPr>
            <w:rStyle w:val="CabeceraCar"/>
            <w:lang w:val="es-ES"/>
          </w:rPr>
          <w:fldChar w:fldCharType="begin"/>
        </w:r>
        <w:r w:rsidRPr="00765819">
          <w:rPr>
            <w:rStyle w:val="CabeceraCar"/>
            <w:lang w:val="es-ES"/>
          </w:rPr>
          <w:instrText xml:space="preserve"> PAGE   \* MERGEFORMAT </w:instrText>
        </w:r>
        <w:r w:rsidRPr="00765819">
          <w:rPr>
            <w:rStyle w:val="CabeceraCar"/>
            <w:lang w:val="es-ES"/>
          </w:rPr>
          <w:fldChar w:fldCharType="separate"/>
        </w:r>
        <w:r w:rsidRPr="00765819">
          <w:rPr>
            <w:rStyle w:val="CabeceraCar"/>
            <w:lang w:val="es-ES"/>
          </w:rPr>
          <w:t>3</w:t>
        </w:r>
        <w:r w:rsidRPr="00765819">
          <w:rPr>
            <w:rStyle w:val="CabeceraCar"/>
            <w:lang w:val="es-ES"/>
          </w:rPr>
          <w:fldChar w:fldCharType="end"/>
        </w:r>
        <w:r w:rsidRPr="00765819">
          <w:rPr>
            <w:i/>
            <w:iCs/>
            <w:sz w:val="20"/>
            <w:szCs w:val="18"/>
            <w:u w:val="single"/>
          </w:rPr>
          <w:ptab w:relativeTo="margin" w:alignment="right" w:leader="none"/>
        </w:r>
        <w:r w:rsidRPr="00765819">
          <w:rPr>
            <w:rStyle w:val="CabeceraCar"/>
            <w:lang w:val="es-ES"/>
          </w:rPr>
          <w:t>Análisis de Referentes</w:t>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40408508"/>
      <w:docPartObj>
        <w:docPartGallery w:val="Page Numbers (Top of Page)"/>
        <w:docPartUnique/>
      </w:docPartObj>
    </w:sdtPr>
    <w:sdtContent>
      <w:p w14:paraId="09808E9E" w14:textId="05062C66" w:rsidR="00850C4E" w:rsidRPr="006F4837" w:rsidRDefault="00850C4E" w:rsidP="00765819">
        <w:pPr>
          <w:pStyle w:val="Cabecera"/>
        </w:pPr>
        <w:r w:rsidRPr="006F4837">
          <w:fldChar w:fldCharType="begin"/>
        </w:r>
        <w:r w:rsidRPr="006F4837">
          <w:instrText xml:space="preserve"> PAGE   \* MERGEFORMAT </w:instrText>
        </w:r>
        <w:r w:rsidRPr="006F4837">
          <w:fldChar w:fldCharType="separate"/>
        </w:r>
        <w:r w:rsidRPr="006F4837">
          <w:t>3</w:t>
        </w:r>
        <w:r w:rsidRPr="006F4837">
          <w:fldChar w:fldCharType="end"/>
        </w:r>
        <w:r w:rsidRPr="006F4837">
          <w:ptab w:relativeTo="margin" w:alignment="right" w:leader="none"/>
        </w:r>
        <w:r w:rsidRPr="006A1A5B">
          <w:t>Marco Teórico</w:t>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iCs/>
        <w:sz w:val="20"/>
        <w:szCs w:val="20"/>
        <w:u w:val="single"/>
      </w:rPr>
      <w:id w:val="814841218"/>
      <w:docPartObj>
        <w:docPartGallery w:val="Page Numbers (Top of Page)"/>
        <w:docPartUnique/>
      </w:docPartObj>
    </w:sdtPr>
    <w:sdtEndPr>
      <w:rPr>
        <w:rStyle w:val="CabeceraCar"/>
        <w:lang w:val="ca-ES"/>
      </w:rPr>
    </w:sdtEndPr>
    <w:sdtContent>
      <w:p w14:paraId="19303963" w14:textId="07712131" w:rsidR="00850C4E" w:rsidRPr="001D0A0F" w:rsidRDefault="00850C4E" w:rsidP="00883827">
        <w:pPr>
          <w:pStyle w:val="Capalera"/>
          <w:rPr>
            <w:rStyle w:val="CabeceraCar"/>
            <w:szCs w:val="20"/>
            <w:lang w:val="es-ES"/>
          </w:rPr>
        </w:pPr>
        <w:r w:rsidRPr="001D0A0F">
          <w:rPr>
            <w:rStyle w:val="CabeceraCar"/>
            <w:szCs w:val="20"/>
            <w:lang w:val="es-ES"/>
          </w:rPr>
          <w:fldChar w:fldCharType="begin"/>
        </w:r>
        <w:r w:rsidRPr="001D0A0F">
          <w:rPr>
            <w:rStyle w:val="CabeceraCar"/>
            <w:szCs w:val="20"/>
            <w:lang w:val="es-ES"/>
          </w:rPr>
          <w:instrText xml:space="preserve"> PAGE   \* MERGEFORMAT </w:instrText>
        </w:r>
        <w:r w:rsidRPr="001D0A0F">
          <w:rPr>
            <w:rStyle w:val="CabeceraCar"/>
            <w:szCs w:val="20"/>
            <w:lang w:val="es-ES"/>
          </w:rPr>
          <w:fldChar w:fldCharType="separate"/>
        </w:r>
        <w:r w:rsidRPr="001D0A0F">
          <w:rPr>
            <w:rStyle w:val="CabeceraCar"/>
            <w:szCs w:val="20"/>
            <w:lang w:val="es-ES"/>
          </w:rPr>
          <w:t>3</w:t>
        </w:r>
        <w:r w:rsidRPr="001D0A0F">
          <w:rPr>
            <w:rStyle w:val="CabeceraCar"/>
            <w:szCs w:val="20"/>
            <w:lang w:val="es-ES"/>
          </w:rPr>
          <w:fldChar w:fldCharType="end"/>
        </w:r>
        <w:r w:rsidRPr="001D0A0F">
          <w:rPr>
            <w:sz w:val="20"/>
            <w:szCs w:val="20"/>
            <w:u w:val="single"/>
          </w:rPr>
          <w:ptab w:relativeTo="margin" w:alignment="right" w:leader="none"/>
        </w:r>
        <w:r w:rsidRPr="001D0A0F">
          <w:rPr>
            <w:i/>
            <w:iCs/>
            <w:sz w:val="20"/>
            <w:szCs w:val="20"/>
            <w:u w:val="single"/>
          </w:rPr>
          <w:t>Diseño Metodológico y Cronograma</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6B2F52"/>
    <w:multiLevelType w:val="multilevel"/>
    <w:tmpl w:val="0942A9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BD730A"/>
    <w:multiLevelType w:val="hybridMultilevel"/>
    <w:tmpl w:val="28243C8C"/>
    <w:lvl w:ilvl="0" w:tplc="A42010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 w15:restartNumberingAfterBreak="0">
    <w:nsid w:val="086668A2"/>
    <w:multiLevelType w:val="hybridMultilevel"/>
    <w:tmpl w:val="8A2C46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CC21B21"/>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CFE2B7A"/>
    <w:multiLevelType w:val="hybridMultilevel"/>
    <w:tmpl w:val="2D687B8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0D9D7DB6"/>
    <w:multiLevelType w:val="hybridMultilevel"/>
    <w:tmpl w:val="34EA670E"/>
    <w:lvl w:ilvl="0" w:tplc="43822C5C">
      <w:numFmt w:val="bullet"/>
      <w:lvlText w:val="-"/>
      <w:lvlJc w:val="left"/>
      <w:pPr>
        <w:ind w:left="720" w:hanging="360"/>
      </w:pPr>
      <w:rPr>
        <w:rFonts w:ascii="Times New Roman" w:eastAsia="Times New Roman" w:hAnsi="Times New Roman" w:cs="Times New Roman"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6" w15:restartNumberingAfterBreak="0">
    <w:nsid w:val="11EC3876"/>
    <w:multiLevelType w:val="multilevel"/>
    <w:tmpl w:val="07D60B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B6D6427"/>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C8604D0"/>
    <w:multiLevelType w:val="hybridMultilevel"/>
    <w:tmpl w:val="72B05AE0"/>
    <w:lvl w:ilvl="0" w:tplc="BBCC2532">
      <w:start w:val="3"/>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E44591E"/>
    <w:multiLevelType w:val="hybridMultilevel"/>
    <w:tmpl w:val="339680E2"/>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0" w15:restartNumberingAfterBreak="0">
    <w:nsid w:val="24EC37FC"/>
    <w:multiLevelType w:val="hybridMultilevel"/>
    <w:tmpl w:val="993040F6"/>
    <w:lvl w:ilvl="0" w:tplc="378A28C0">
      <w:start w:val="1"/>
      <w:numFmt w:val="decimal"/>
      <w:lvlText w:val="%1."/>
      <w:lvlJc w:val="left"/>
      <w:pPr>
        <w:ind w:left="375" w:hanging="360"/>
      </w:pPr>
      <w:rPr>
        <w:rFonts w:hint="default"/>
      </w:rPr>
    </w:lvl>
    <w:lvl w:ilvl="1" w:tplc="0C0A0019" w:tentative="1">
      <w:start w:val="1"/>
      <w:numFmt w:val="lowerLetter"/>
      <w:lvlText w:val="%2."/>
      <w:lvlJc w:val="left"/>
      <w:pPr>
        <w:ind w:left="1095" w:hanging="360"/>
      </w:pPr>
    </w:lvl>
    <w:lvl w:ilvl="2" w:tplc="0C0A001B" w:tentative="1">
      <w:start w:val="1"/>
      <w:numFmt w:val="lowerRoman"/>
      <w:lvlText w:val="%3."/>
      <w:lvlJc w:val="right"/>
      <w:pPr>
        <w:ind w:left="1815" w:hanging="180"/>
      </w:pPr>
    </w:lvl>
    <w:lvl w:ilvl="3" w:tplc="0C0A000F" w:tentative="1">
      <w:start w:val="1"/>
      <w:numFmt w:val="decimal"/>
      <w:lvlText w:val="%4."/>
      <w:lvlJc w:val="left"/>
      <w:pPr>
        <w:ind w:left="2535" w:hanging="360"/>
      </w:pPr>
    </w:lvl>
    <w:lvl w:ilvl="4" w:tplc="0C0A0019" w:tentative="1">
      <w:start w:val="1"/>
      <w:numFmt w:val="lowerLetter"/>
      <w:lvlText w:val="%5."/>
      <w:lvlJc w:val="left"/>
      <w:pPr>
        <w:ind w:left="3255" w:hanging="360"/>
      </w:pPr>
    </w:lvl>
    <w:lvl w:ilvl="5" w:tplc="0C0A001B" w:tentative="1">
      <w:start w:val="1"/>
      <w:numFmt w:val="lowerRoman"/>
      <w:lvlText w:val="%6."/>
      <w:lvlJc w:val="right"/>
      <w:pPr>
        <w:ind w:left="3975" w:hanging="180"/>
      </w:pPr>
    </w:lvl>
    <w:lvl w:ilvl="6" w:tplc="0C0A000F" w:tentative="1">
      <w:start w:val="1"/>
      <w:numFmt w:val="decimal"/>
      <w:lvlText w:val="%7."/>
      <w:lvlJc w:val="left"/>
      <w:pPr>
        <w:ind w:left="4695" w:hanging="360"/>
      </w:pPr>
    </w:lvl>
    <w:lvl w:ilvl="7" w:tplc="0C0A0019" w:tentative="1">
      <w:start w:val="1"/>
      <w:numFmt w:val="lowerLetter"/>
      <w:lvlText w:val="%8."/>
      <w:lvlJc w:val="left"/>
      <w:pPr>
        <w:ind w:left="5415" w:hanging="360"/>
      </w:pPr>
    </w:lvl>
    <w:lvl w:ilvl="8" w:tplc="0C0A001B" w:tentative="1">
      <w:start w:val="1"/>
      <w:numFmt w:val="lowerRoman"/>
      <w:lvlText w:val="%9."/>
      <w:lvlJc w:val="right"/>
      <w:pPr>
        <w:ind w:left="6135" w:hanging="180"/>
      </w:pPr>
    </w:lvl>
  </w:abstractNum>
  <w:abstractNum w:abstractNumId="11" w15:restartNumberingAfterBreak="0">
    <w:nsid w:val="2BE93701"/>
    <w:multiLevelType w:val="hybridMultilevel"/>
    <w:tmpl w:val="B1DCB1DC"/>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BFD4652"/>
    <w:multiLevelType w:val="multilevel"/>
    <w:tmpl w:val="44D2841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3" w15:restartNumberingAfterBreak="0">
    <w:nsid w:val="2CD8085E"/>
    <w:multiLevelType w:val="hybridMultilevel"/>
    <w:tmpl w:val="5230962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2E1C2F96"/>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49868A0"/>
    <w:multiLevelType w:val="multilevel"/>
    <w:tmpl w:val="07D60B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4D931CF"/>
    <w:multiLevelType w:val="hybridMultilevel"/>
    <w:tmpl w:val="4344EC26"/>
    <w:lvl w:ilvl="0" w:tplc="0403000F">
      <w:start w:val="1"/>
      <w:numFmt w:val="decimal"/>
      <w:lvlText w:val="%1."/>
      <w:lvlJc w:val="left"/>
      <w:pPr>
        <w:ind w:left="360" w:hanging="360"/>
      </w:p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17" w15:restartNumberingAfterBreak="0">
    <w:nsid w:val="34E619B9"/>
    <w:multiLevelType w:val="multilevel"/>
    <w:tmpl w:val="393C027C"/>
    <w:lvl w:ilvl="0">
      <w:start w:val="1"/>
      <w:numFmt w:val="decimal"/>
      <w:lvlText w:val="%1."/>
      <w:lvlJc w:val="left"/>
      <w:pPr>
        <w:ind w:left="517"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3A587FF5"/>
    <w:multiLevelType w:val="multilevel"/>
    <w:tmpl w:val="6ECC18A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9" w15:restartNumberingAfterBreak="0">
    <w:nsid w:val="40791850"/>
    <w:multiLevelType w:val="hybridMultilevel"/>
    <w:tmpl w:val="2F2060D2"/>
    <w:lvl w:ilvl="0" w:tplc="1A2A25A2">
      <w:numFmt w:val="bullet"/>
      <w:lvlText w:val="-"/>
      <w:lvlJc w:val="left"/>
      <w:pPr>
        <w:ind w:left="720" w:hanging="360"/>
      </w:pPr>
      <w:rPr>
        <w:rFonts w:ascii="Times New Roman" w:eastAsiaTheme="minorEastAsia" w:hAnsi="Times New Roman" w:cs="Times New Roman"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0" w15:restartNumberingAfterBreak="0">
    <w:nsid w:val="47EF6335"/>
    <w:multiLevelType w:val="hybridMultilevel"/>
    <w:tmpl w:val="C5946E6A"/>
    <w:lvl w:ilvl="0" w:tplc="6FAEE49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8B17447"/>
    <w:multiLevelType w:val="multilevel"/>
    <w:tmpl w:val="5A944FAA"/>
    <w:lvl w:ilvl="0">
      <w:start w:val="1"/>
      <w:numFmt w:val="decimal"/>
      <w:pStyle w:val="Ttol1"/>
      <w:suff w:val="space"/>
      <w:lvlText w:val="%1."/>
      <w:lvlJc w:val="left"/>
      <w:pPr>
        <w:ind w:left="357" w:hanging="357"/>
      </w:pPr>
      <w:rPr>
        <w:rFonts w:hint="default"/>
        <w:sz w:val="40"/>
        <w:szCs w:val="28"/>
      </w:rPr>
    </w:lvl>
    <w:lvl w:ilvl="1">
      <w:start w:val="1"/>
      <w:numFmt w:val="decimal"/>
      <w:pStyle w:val="Ttol2"/>
      <w:suff w:val="space"/>
      <w:lvlText w:val="%1.%2."/>
      <w:lvlJc w:val="left"/>
      <w:pPr>
        <w:ind w:left="357" w:hanging="357"/>
      </w:pPr>
      <w:rPr>
        <w:rFonts w:hint="default"/>
      </w:rPr>
    </w:lvl>
    <w:lvl w:ilvl="2">
      <w:start w:val="1"/>
      <w:numFmt w:val="decimal"/>
      <w:pStyle w:val="Ttol3"/>
      <w:suff w:val="space"/>
      <w:lvlText w:val="%1.%2.%3."/>
      <w:lvlJc w:val="left"/>
      <w:pPr>
        <w:ind w:left="357" w:hanging="357"/>
      </w:pPr>
      <w:rPr>
        <w:rFonts w:hint="default"/>
      </w:rPr>
    </w:lvl>
    <w:lvl w:ilvl="3">
      <w:start w:val="1"/>
      <w:numFmt w:val="decimal"/>
      <w:pStyle w:val="Ttol4"/>
      <w:suff w:val="space"/>
      <w:lvlText w:val="%1.%2.%3.%4."/>
      <w:lvlJc w:val="left"/>
      <w:pPr>
        <w:ind w:left="357" w:hanging="357"/>
      </w:pPr>
      <w:rPr>
        <w:rFonts w:ascii="Times New Roman" w:hAnsi="Times New Roman"/>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ol5"/>
      <w:suff w:val="space"/>
      <w:lvlText w:val="%1.%2.%3.%4.%5."/>
      <w:lvlJc w:val="left"/>
      <w:pPr>
        <w:ind w:left="357" w:hanging="357"/>
      </w:pPr>
      <w:rPr>
        <w:rFonts w:hint="default"/>
      </w:rPr>
    </w:lvl>
    <w:lvl w:ilvl="5">
      <w:start w:val="1"/>
      <w:numFmt w:val="decimal"/>
      <w:suff w:val="space"/>
      <w:lvlText w:val="%1.%2.%3.%4.%5.%6."/>
      <w:lvlJc w:val="left"/>
      <w:pPr>
        <w:ind w:left="357" w:hanging="357"/>
      </w:pPr>
      <w:rPr>
        <w:rFonts w:hint="default"/>
      </w:rPr>
    </w:lvl>
    <w:lvl w:ilvl="6">
      <w:start w:val="1"/>
      <w:numFmt w:val="decimal"/>
      <w:suff w:val="space"/>
      <w:lvlText w:val="%1.%2.%3.%4.%5.%6.%7."/>
      <w:lvlJc w:val="left"/>
      <w:pPr>
        <w:ind w:left="357" w:hanging="357"/>
      </w:pPr>
      <w:rPr>
        <w:rFonts w:hint="default"/>
      </w:rPr>
    </w:lvl>
    <w:lvl w:ilvl="7">
      <w:start w:val="1"/>
      <w:numFmt w:val="decimal"/>
      <w:suff w:val="space"/>
      <w:lvlText w:val="%1.%2.%3.%4.%5.%6.%7.%8."/>
      <w:lvlJc w:val="left"/>
      <w:pPr>
        <w:ind w:left="357" w:hanging="357"/>
      </w:pPr>
      <w:rPr>
        <w:rFonts w:hint="default"/>
      </w:rPr>
    </w:lvl>
    <w:lvl w:ilvl="8">
      <w:start w:val="1"/>
      <w:numFmt w:val="decimal"/>
      <w:suff w:val="space"/>
      <w:lvlText w:val="%1.%2.%3.%4.%5.%6.%7.%8.%9."/>
      <w:lvlJc w:val="left"/>
      <w:pPr>
        <w:ind w:left="357" w:hanging="357"/>
      </w:pPr>
      <w:rPr>
        <w:rFonts w:hint="default"/>
      </w:rPr>
    </w:lvl>
  </w:abstractNum>
  <w:abstractNum w:abstractNumId="22" w15:restartNumberingAfterBreak="0">
    <w:nsid w:val="4E845AE8"/>
    <w:multiLevelType w:val="hybridMultilevel"/>
    <w:tmpl w:val="921EFD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3911D6A"/>
    <w:multiLevelType w:val="hybridMultilevel"/>
    <w:tmpl w:val="5BD20750"/>
    <w:lvl w:ilvl="0" w:tplc="87B81A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4" w15:restartNumberingAfterBreak="0">
    <w:nsid w:val="546C73C6"/>
    <w:multiLevelType w:val="hybridMultilevel"/>
    <w:tmpl w:val="8A62406A"/>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5" w15:restartNumberingAfterBreak="0">
    <w:nsid w:val="546F6F12"/>
    <w:multiLevelType w:val="hybridMultilevel"/>
    <w:tmpl w:val="A90EF7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87250A9"/>
    <w:multiLevelType w:val="hybridMultilevel"/>
    <w:tmpl w:val="5C6AEBF4"/>
    <w:lvl w:ilvl="0" w:tplc="0403000F">
      <w:start w:val="1"/>
      <w:numFmt w:val="decimal"/>
      <w:lvlText w:val="%1."/>
      <w:lvlJc w:val="left"/>
      <w:pPr>
        <w:ind w:left="360" w:hanging="360"/>
      </w:p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27" w15:restartNumberingAfterBreak="0">
    <w:nsid w:val="6B420520"/>
    <w:multiLevelType w:val="hybridMultilevel"/>
    <w:tmpl w:val="72FA67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6BA90919"/>
    <w:multiLevelType w:val="hybridMultilevel"/>
    <w:tmpl w:val="66345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E9C1C1E"/>
    <w:multiLevelType w:val="hybridMultilevel"/>
    <w:tmpl w:val="CEC4DEE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0" w15:restartNumberingAfterBreak="0">
    <w:nsid w:val="771D62AC"/>
    <w:multiLevelType w:val="multilevel"/>
    <w:tmpl w:val="0B62F6A8"/>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15:restartNumberingAfterBreak="0">
    <w:nsid w:val="77402F3E"/>
    <w:multiLevelType w:val="multilevel"/>
    <w:tmpl w:val="0974E10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83C6FF0"/>
    <w:multiLevelType w:val="hybridMultilevel"/>
    <w:tmpl w:val="D16EFED6"/>
    <w:lvl w:ilvl="0" w:tplc="300ECDD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794110D1"/>
    <w:multiLevelType w:val="hybridMultilevel"/>
    <w:tmpl w:val="043EF7A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4" w15:restartNumberingAfterBreak="0">
    <w:nsid w:val="79C556C3"/>
    <w:multiLevelType w:val="hybridMultilevel"/>
    <w:tmpl w:val="592C5226"/>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7A2B2746"/>
    <w:multiLevelType w:val="hybridMultilevel"/>
    <w:tmpl w:val="C86EA062"/>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9"/>
  </w:num>
  <w:num w:numId="2">
    <w:abstractNumId w:val="23"/>
  </w:num>
  <w:num w:numId="3">
    <w:abstractNumId w:val="28"/>
  </w:num>
  <w:num w:numId="4">
    <w:abstractNumId w:val="32"/>
  </w:num>
  <w:num w:numId="5">
    <w:abstractNumId w:val="25"/>
  </w:num>
  <w:num w:numId="6">
    <w:abstractNumId w:val="33"/>
  </w:num>
  <w:num w:numId="7">
    <w:abstractNumId w:val="13"/>
  </w:num>
  <w:num w:numId="8">
    <w:abstractNumId w:val="2"/>
  </w:num>
  <w:num w:numId="9">
    <w:abstractNumId w:val="1"/>
  </w:num>
  <w:num w:numId="10">
    <w:abstractNumId w:val="22"/>
  </w:num>
  <w:num w:numId="11">
    <w:abstractNumId w:val="27"/>
  </w:num>
  <w:num w:numId="12">
    <w:abstractNumId w:val="20"/>
  </w:num>
  <w:num w:numId="13">
    <w:abstractNumId w:val="35"/>
  </w:num>
  <w:num w:numId="14">
    <w:abstractNumId w:val="15"/>
  </w:num>
  <w:num w:numId="15">
    <w:abstractNumId w:val="6"/>
  </w:num>
  <w:num w:numId="16">
    <w:abstractNumId w:val="10"/>
  </w:num>
  <w:num w:numId="17">
    <w:abstractNumId w:val="12"/>
  </w:num>
  <w:num w:numId="18">
    <w:abstractNumId w:val="8"/>
  </w:num>
  <w:num w:numId="19">
    <w:abstractNumId w:val="4"/>
  </w:num>
  <w:num w:numId="20">
    <w:abstractNumId w:val="24"/>
  </w:num>
  <w:num w:numId="21">
    <w:abstractNumId w:val="34"/>
  </w:num>
  <w:num w:numId="22">
    <w:abstractNumId w:val="11"/>
  </w:num>
  <w:num w:numId="23">
    <w:abstractNumId w:val="26"/>
  </w:num>
  <w:num w:numId="24">
    <w:abstractNumId w:val="17"/>
  </w:num>
  <w:num w:numId="25">
    <w:abstractNumId w:val="31"/>
  </w:num>
  <w:num w:numId="26">
    <w:abstractNumId w:val="14"/>
  </w:num>
  <w:num w:numId="27">
    <w:abstractNumId w:val="7"/>
  </w:num>
  <w:num w:numId="28">
    <w:abstractNumId w:val="18"/>
  </w:num>
  <w:num w:numId="29">
    <w:abstractNumId w:val="30"/>
  </w:num>
  <w:num w:numId="30">
    <w:abstractNumId w:val="5"/>
  </w:num>
  <w:num w:numId="31">
    <w:abstractNumId w:val="16"/>
  </w:num>
  <w:num w:numId="32">
    <w:abstractNumId w:val="3"/>
  </w:num>
  <w:num w:numId="33">
    <w:abstractNumId w:val="19"/>
  </w:num>
  <w:num w:numId="34">
    <w:abstractNumId w:val="9"/>
  </w:num>
  <w:num w:numId="35">
    <w:abstractNumId w:val="21"/>
  </w:num>
  <w:num w:numId="36">
    <w:abstractNumId w:val="0"/>
  </w:num>
  <w:num w:numId="3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QAiSwtTIzNTCzMDMyUdpeDU4uLM/DyQApNaAI66SoEsAAAA"/>
  </w:docVars>
  <w:rsids>
    <w:rsidRoot w:val="00A05F4B"/>
    <w:rsid w:val="0000064B"/>
    <w:rsid w:val="000015E4"/>
    <w:rsid w:val="00002072"/>
    <w:rsid w:val="0000255A"/>
    <w:rsid w:val="00004C0A"/>
    <w:rsid w:val="000052C9"/>
    <w:rsid w:val="0000630B"/>
    <w:rsid w:val="000132F4"/>
    <w:rsid w:val="00020CEF"/>
    <w:rsid w:val="00020D21"/>
    <w:rsid w:val="00020F4D"/>
    <w:rsid w:val="00025937"/>
    <w:rsid w:val="00027435"/>
    <w:rsid w:val="0003032D"/>
    <w:rsid w:val="00033C98"/>
    <w:rsid w:val="00033ED8"/>
    <w:rsid w:val="00041600"/>
    <w:rsid w:val="00051CF0"/>
    <w:rsid w:val="00053C8A"/>
    <w:rsid w:val="00057C90"/>
    <w:rsid w:val="00061298"/>
    <w:rsid w:val="000621ED"/>
    <w:rsid w:val="00065B93"/>
    <w:rsid w:val="00074D99"/>
    <w:rsid w:val="000763BE"/>
    <w:rsid w:val="00080B33"/>
    <w:rsid w:val="0008526B"/>
    <w:rsid w:val="00092555"/>
    <w:rsid w:val="000A2A0D"/>
    <w:rsid w:val="000A75C0"/>
    <w:rsid w:val="000B5247"/>
    <w:rsid w:val="000B54B5"/>
    <w:rsid w:val="000B70F4"/>
    <w:rsid w:val="000C0FF6"/>
    <w:rsid w:val="000C6D98"/>
    <w:rsid w:val="000C79F7"/>
    <w:rsid w:val="000E116B"/>
    <w:rsid w:val="000E13FF"/>
    <w:rsid w:val="000E4A0E"/>
    <w:rsid w:val="000E51CE"/>
    <w:rsid w:val="000E6A0D"/>
    <w:rsid w:val="000F06FC"/>
    <w:rsid w:val="000F4E5D"/>
    <w:rsid w:val="000F626D"/>
    <w:rsid w:val="000F7ACD"/>
    <w:rsid w:val="00103F33"/>
    <w:rsid w:val="00104521"/>
    <w:rsid w:val="0010509A"/>
    <w:rsid w:val="00106E96"/>
    <w:rsid w:val="0010701A"/>
    <w:rsid w:val="0011510C"/>
    <w:rsid w:val="00124B42"/>
    <w:rsid w:val="001310D3"/>
    <w:rsid w:val="001406A5"/>
    <w:rsid w:val="00151642"/>
    <w:rsid w:val="001534DA"/>
    <w:rsid w:val="0015723E"/>
    <w:rsid w:val="0016114B"/>
    <w:rsid w:val="0016421B"/>
    <w:rsid w:val="001658C0"/>
    <w:rsid w:val="0017370F"/>
    <w:rsid w:val="00187F06"/>
    <w:rsid w:val="00194901"/>
    <w:rsid w:val="0019621A"/>
    <w:rsid w:val="00196563"/>
    <w:rsid w:val="001A0ECA"/>
    <w:rsid w:val="001A1A30"/>
    <w:rsid w:val="001A3A4D"/>
    <w:rsid w:val="001B11A2"/>
    <w:rsid w:val="001B2BAB"/>
    <w:rsid w:val="001B3BA7"/>
    <w:rsid w:val="001B46F3"/>
    <w:rsid w:val="001B485B"/>
    <w:rsid w:val="001B51B4"/>
    <w:rsid w:val="001B66B9"/>
    <w:rsid w:val="001B6A14"/>
    <w:rsid w:val="001C3673"/>
    <w:rsid w:val="001D0A0F"/>
    <w:rsid w:val="001D14D3"/>
    <w:rsid w:val="001D1763"/>
    <w:rsid w:val="001D19BA"/>
    <w:rsid w:val="001D7255"/>
    <w:rsid w:val="001E0D65"/>
    <w:rsid w:val="001E4C14"/>
    <w:rsid w:val="001E6D51"/>
    <w:rsid w:val="00201C09"/>
    <w:rsid w:val="00201C69"/>
    <w:rsid w:val="00204A33"/>
    <w:rsid w:val="00207459"/>
    <w:rsid w:val="0020755D"/>
    <w:rsid w:val="00207F49"/>
    <w:rsid w:val="002136C2"/>
    <w:rsid w:val="00215FAC"/>
    <w:rsid w:val="00217076"/>
    <w:rsid w:val="00223F13"/>
    <w:rsid w:val="00226263"/>
    <w:rsid w:val="00231467"/>
    <w:rsid w:val="00231E09"/>
    <w:rsid w:val="00233C68"/>
    <w:rsid w:val="00234549"/>
    <w:rsid w:val="00241AE6"/>
    <w:rsid w:val="00241DA4"/>
    <w:rsid w:val="00242E03"/>
    <w:rsid w:val="00243FB3"/>
    <w:rsid w:val="002471F3"/>
    <w:rsid w:val="00250095"/>
    <w:rsid w:val="00253478"/>
    <w:rsid w:val="00255A0F"/>
    <w:rsid w:val="00260FF2"/>
    <w:rsid w:val="00270474"/>
    <w:rsid w:val="00276841"/>
    <w:rsid w:val="0028558B"/>
    <w:rsid w:val="002862DE"/>
    <w:rsid w:val="00286763"/>
    <w:rsid w:val="0028786F"/>
    <w:rsid w:val="0029469D"/>
    <w:rsid w:val="002A0090"/>
    <w:rsid w:val="002A26D7"/>
    <w:rsid w:val="002A2B21"/>
    <w:rsid w:val="002A4981"/>
    <w:rsid w:val="002A7AA7"/>
    <w:rsid w:val="002B0B17"/>
    <w:rsid w:val="002B1ACD"/>
    <w:rsid w:val="002B4388"/>
    <w:rsid w:val="002B68AB"/>
    <w:rsid w:val="002B68E7"/>
    <w:rsid w:val="002C23C2"/>
    <w:rsid w:val="002C5CD1"/>
    <w:rsid w:val="002C6DBD"/>
    <w:rsid w:val="002D1EAB"/>
    <w:rsid w:val="002D428D"/>
    <w:rsid w:val="002D7941"/>
    <w:rsid w:val="002D7A48"/>
    <w:rsid w:val="002D7C8D"/>
    <w:rsid w:val="002E6D90"/>
    <w:rsid w:val="00301B42"/>
    <w:rsid w:val="003022D6"/>
    <w:rsid w:val="0030355E"/>
    <w:rsid w:val="00312F67"/>
    <w:rsid w:val="00314099"/>
    <w:rsid w:val="00315928"/>
    <w:rsid w:val="00316A06"/>
    <w:rsid w:val="00331FF3"/>
    <w:rsid w:val="00333F1A"/>
    <w:rsid w:val="0033413D"/>
    <w:rsid w:val="0033485F"/>
    <w:rsid w:val="00337725"/>
    <w:rsid w:val="00337D79"/>
    <w:rsid w:val="003405B2"/>
    <w:rsid w:val="00341546"/>
    <w:rsid w:val="00354840"/>
    <w:rsid w:val="003563E6"/>
    <w:rsid w:val="00357B13"/>
    <w:rsid w:val="0037180C"/>
    <w:rsid w:val="003828B5"/>
    <w:rsid w:val="00384AEB"/>
    <w:rsid w:val="0039693C"/>
    <w:rsid w:val="003A43A2"/>
    <w:rsid w:val="003B017E"/>
    <w:rsid w:val="003B1538"/>
    <w:rsid w:val="003B4F79"/>
    <w:rsid w:val="003B6430"/>
    <w:rsid w:val="003B6C72"/>
    <w:rsid w:val="003C321D"/>
    <w:rsid w:val="003D59C8"/>
    <w:rsid w:val="003D7529"/>
    <w:rsid w:val="003E0A47"/>
    <w:rsid w:val="003E3C26"/>
    <w:rsid w:val="003E7D5A"/>
    <w:rsid w:val="004004CF"/>
    <w:rsid w:val="00405317"/>
    <w:rsid w:val="004077AF"/>
    <w:rsid w:val="004216F7"/>
    <w:rsid w:val="004263D5"/>
    <w:rsid w:val="0044062B"/>
    <w:rsid w:val="004456F2"/>
    <w:rsid w:val="004471D6"/>
    <w:rsid w:val="00452F4E"/>
    <w:rsid w:val="004553F0"/>
    <w:rsid w:val="004564FA"/>
    <w:rsid w:val="00457485"/>
    <w:rsid w:val="0046450A"/>
    <w:rsid w:val="00466094"/>
    <w:rsid w:val="004705D2"/>
    <w:rsid w:val="00475291"/>
    <w:rsid w:val="004825A5"/>
    <w:rsid w:val="00483BE1"/>
    <w:rsid w:val="00483E3D"/>
    <w:rsid w:val="0048564F"/>
    <w:rsid w:val="004A0F41"/>
    <w:rsid w:val="004A7880"/>
    <w:rsid w:val="004B2D24"/>
    <w:rsid w:val="004B50A3"/>
    <w:rsid w:val="004B58CD"/>
    <w:rsid w:val="004D0171"/>
    <w:rsid w:val="004D03AF"/>
    <w:rsid w:val="004D2673"/>
    <w:rsid w:val="004D2D48"/>
    <w:rsid w:val="004D4F61"/>
    <w:rsid w:val="004E406B"/>
    <w:rsid w:val="004E7180"/>
    <w:rsid w:val="004E7BE6"/>
    <w:rsid w:val="004F1201"/>
    <w:rsid w:val="004F1F1A"/>
    <w:rsid w:val="004F4715"/>
    <w:rsid w:val="00503B91"/>
    <w:rsid w:val="005076E5"/>
    <w:rsid w:val="00510F4E"/>
    <w:rsid w:val="00511431"/>
    <w:rsid w:val="00513C07"/>
    <w:rsid w:val="00515A53"/>
    <w:rsid w:val="005218D3"/>
    <w:rsid w:val="00522F05"/>
    <w:rsid w:val="00524352"/>
    <w:rsid w:val="00525B46"/>
    <w:rsid w:val="00525B67"/>
    <w:rsid w:val="00530003"/>
    <w:rsid w:val="005300A6"/>
    <w:rsid w:val="0053194B"/>
    <w:rsid w:val="00532B34"/>
    <w:rsid w:val="0053626E"/>
    <w:rsid w:val="005403F9"/>
    <w:rsid w:val="005426B7"/>
    <w:rsid w:val="00545011"/>
    <w:rsid w:val="00545607"/>
    <w:rsid w:val="00545FE9"/>
    <w:rsid w:val="00550ED7"/>
    <w:rsid w:val="005521FB"/>
    <w:rsid w:val="00552729"/>
    <w:rsid w:val="00552C77"/>
    <w:rsid w:val="0055624C"/>
    <w:rsid w:val="00557CE2"/>
    <w:rsid w:val="0056381E"/>
    <w:rsid w:val="00570197"/>
    <w:rsid w:val="00572182"/>
    <w:rsid w:val="005773B7"/>
    <w:rsid w:val="00587F8E"/>
    <w:rsid w:val="00595E8B"/>
    <w:rsid w:val="005A2A40"/>
    <w:rsid w:val="005A41AE"/>
    <w:rsid w:val="005B059C"/>
    <w:rsid w:val="005B21A9"/>
    <w:rsid w:val="005B37EA"/>
    <w:rsid w:val="005B60E4"/>
    <w:rsid w:val="005C3941"/>
    <w:rsid w:val="005C4538"/>
    <w:rsid w:val="005C6C27"/>
    <w:rsid w:val="005D13C7"/>
    <w:rsid w:val="005D1FE5"/>
    <w:rsid w:val="005D24E4"/>
    <w:rsid w:val="005D551D"/>
    <w:rsid w:val="005D57B4"/>
    <w:rsid w:val="005D63A0"/>
    <w:rsid w:val="005E32FF"/>
    <w:rsid w:val="005E59C0"/>
    <w:rsid w:val="005F02AB"/>
    <w:rsid w:val="005F17EE"/>
    <w:rsid w:val="005F33D3"/>
    <w:rsid w:val="005F4960"/>
    <w:rsid w:val="00602D3B"/>
    <w:rsid w:val="00616922"/>
    <w:rsid w:val="00616E7D"/>
    <w:rsid w:val="0062213B"/>
    <w:rsid w:val="00622412"/>
    <w:rsid w:val="00624ADB"/>
    <w:rsid w:val="00626DAE"/>
    <w:rsid w:val="00627F6C"/>
    <w:rsid w:val="0063407C"/>
    <w:rsid w:val="00637159"/>
    <w:rsid w:val="006426F0"/>
    <w:rsid w:val="00642FC4"/>
    <w:rsid w:val="006603EA"/>
    <w:rsid w:val="00662973"/>
    <w:rsid w:val="00663BC6"/>
    <w:rsid w:val="00671740"/>
    <w:rsid w:val="0068569E"/>
    <w:rsid w:val="00690445"/>
    <w:rsid w:val="00692209"/>
    <w:rsid w:val="006927BF"/>
    <w:rsid w:val="006965AA"/>
    <w:rsid w:val="006A1A5B"/>
    <w:rsid w:val="006A6995"/>
    <w:rsid w:val="006A6AF3"/>
    <w:rsid w:val="006A75D4"/>
    <w:rsid w:val="006A7B6B"/>
    <w:rsid w:val="006B0A43"/>
    <w:rsid w:val="006B1767"/>
    <w:rsid w:val="006B190A"/>
    <w:rsid w:val="006B1ABD"/>
    <w:rsid w:val="006B2FEA"/>
    <w:rsid w:val="006B5585"/>
    <w:rsid w:val="006B6DD7"/>
    <w:rsid w:val="006B7F53"/>
    <w:rsid w:val="006C38F0"/>
    <w:rsid w:val="006C51B9"/>
    <w:rsid w:val="006C682C"/>
    <w:rsid w:val="006C7C25"/>
    <w:rsid w:val="006D1994"/>
    <w:rsid w:val="006D29AC"/>
    <w:rsid w:val="006D4776"/>
    <w:rsid w:val="006E0CA6"/>
    <w:rsid w:val="006E6D01"/>
    <w:rsid w:val="006E74C9"/>
    <w:rsid w:val="006F02BA"/>
    <w:rsid w:val="006F1FFD"/>
    <w:rsid w:val="006F4837"/>
    <w:rsid w:val="006F5E31"/>
    <w:rsid w:val="00702CAA"/>
    <w:rsid w:val="00711812"/>
    <w:rsid w:val="0071601E"/>
    <w:rsid w:val="0071606B"/>
    <w:rsid w:val="00722C10"/>
    <w:rsid w:val="00727055"/>
    <w:rsid w:val="00731ADE"/>
    <w:rsid w:val="00736216"/>
    <w:rsid w:val="00736FE1"/>
    <w:rsid w:val="007513A7"/>
    <w:rsid w:val="00754683"/>
    <w:rsid w:val="00755B25"/>
    <w:rsid w:val="007567C3"/>
    <w:rsid w:val="00763969"/>
    <w:rsid w:val="00765819"/>
    <w:rsid w:val="00771AD8"/>
    <w:rsid w:val="00776F6A"/>
    <w:rsid w:val="0077701D"/>
    <w:rsid w:val="007856DA"/>
    <w:rsid w:val="00785E6A"/>
    <w:rsid w:val="0079383E"/>
    <w:rsid w:val="00793936"/>
    <w:rsid w:val="007A288C"/>
    <w:rsid w:val="007A3A81"/>
    <w:rsid w:val="007A4A30"/>
    <w:rsid w:val="007B6DE3"/>
    <w:rsid w:val="007B71FA"/>
    <w:rsid w:val="007C447D"/>
    <w:rsid w:val="007D2366"/>
    <w:rsid w:val="007D484F"/>
    <w:rsid w:val="007E147B"/>
    <w:rsid w:val="007F1699"/>
    <w:rsid w:val="007F253D"/>
    <w:rsid w:val="007F2738"/>
    <w:rsid w:val="007F45BD"/>
    <w:rsid w:val="007F621D"/>
    <w:rsid w:val="007F7B7E"/>
    <w:rsid w:val="00800065"/>
    <w:rsid w:val="00801748"/>
    <w:rsid w:val="008046BF"/>
    <w:rsid w:val="00805428"/>
    <w:rsid w:val="008065B7"/>
    <w:rsid w:val="008126FB"/>
    <w:rsid w:val="0081484D"/>
    <w:rsid w:val="008175A8"/>
    <w:rsid w:val="008176D4"/>
    <w:rsid w:val="00817A32"/>
    <w:rsid w:val="0082063A"/>
    <w:rsid w:val="00825300"/>
    <w:rsid w:val="008259F1"/>
    <w:rsid w:val="0082737D"/>
    <w:rsid w:val="0083059B"/>
    <w:rsid w:val="00833071"/>
    <w:rsid w:val="00836591"/>
    <w:rsid w:val="008367D4"/>
    <w:rsid w:val="00837753"/>
    <w:rsid w:val="00843CA1"/>
    <w:rsid w:val="008443DF"/>
    <w:rsid w:val="00844D19"/>
    <w:rsid w:val="0084595C"/>
    <w:rsid w:val="00850C4E"/>
    <w:rsid w:val="00854E92"/>
    <w:rsid w:val="00857A25"/>
    <w:rsid w:val="00862D7A"/>
    <w:rsid w:val="00866470"/>
    <w:rsid w:val="00866A2C"/>
    <w:rsid w:val="00870574"/>
    <w:rsid w:val="00871D24"/>
    <w:rsid w:val="00873337"/>
    <w:rsid w:val="00873D5E"/>
    <w:rsid w:val="008769E9"/>
    <w:rsid w:val="00876BC1"/>
    <w:rsid w:val="00877098"/>
    <w:rsid w:val="008804F5"/>
    <w:rsid w:val="00883827"/>
    <w:rsid w:val="00883F0C"/>
    <w:rsid w:val="00885262"/>
    <w:rsid w:val="0088577C"/>
    <w:rsid w:val="008907AC"/>
    <w:rsid w:val="00892354"/>
    <w:rsid w:val="00892DA0"/>
    <w:rsid w:val="00892DD2"/>
    <w:rsid w:val="00896E64"/>
    <w:rsid w:val="00897A52"/>
    <w:rsid w:val="008A085C"/>
    <w:rsid w:val="008A19A9"/>
    <w:rsid w:val="008A2713"/>
    <w:rsid w:val="008A5584"/>
    <w:rsid w:val="008A6589"/>
    <w:rsid w:val="008A7E2F"/>
    <w:rsid w:val="008B0B25"/>
    <w:rsid w:val="008B3D2D"/>
    <w:rsid w:val="008B423A"/>
    <w:rsid w:val="008B4FE1"/>
    <w:rsid w:val="008B6EBE"/>
    <w:rsid w:val="008D11DD"/>
    <w:rsid w:val="008D4798"/>
    <w:rsid w:val="008D7455"/>
    <w:rsid w:val="008D7E2F"/>
    <w:rsid w:val="008E60C3"/>
    <w:rsid w:val="008F3F0F"/>
    <w:rsid w:val="008F6AA8"/>
    <w:rsid w:val="00912428"/>
    <w:rsid w:val="00914A04"/>
    <w:rsid w:val="00920354"/>
    <w:rsid w:val="009207DD"/>
    <w:rsid w:val="00923A4A"/>
    <w:rsid w:val="00926793"/>
    <w:rsid w:val="00927CD0"/>
    <w:rsid w:val="00933263"/>
    <w:rsid w:val="0093404F"/>
    <w:rsid w:val="00934585"/>
    <w:rsid w:val="00934983"/>
    <w:rsid w:val="00937D1C"/>
    <w:rsid w:val="0094012D"/>
    <w:rsid w:val="009402C6"/>
    <w:rsid w:val="009412F0"/>
    <w:rsid w:val="009459D3"/>
    <w:rsid w:val="0095035B"/>
    <w:rsid w:val="0095404F"/>
    <w:rsid w:val="00957205"/>
    <w:rsid w:val="009635E9"/>
    <w:rsid w:val="00966E3A"/>
    <w:rsid w:val="0097391B"/>
    <w:rsid w:val="009746D0"/>
    <w:rsid w:val="00976D0D"/>
    <w:rsid w:val="009807C3"/>
    <w:rsid w:val="00980834"/>
    <w:rsid w:val="00983236"/>
    <w:rsid w:val="0098461A"/>
    <w:rsid w:val="009A0EE0"/>
    <w:rsid w:val="009A26F1"/>
    <w:rsid w:val="009A558C"/>
    <w:rsid w:val="009A72B4"/>
    <w:rsid w:val="009B089A"/>
    <w:rsid w:val="009B5BC2"/>
    <w:rsid w:val="009B6627"/>
    <w:rsid w:val="009B6C74"/>
    <w:rsid w:val="009C2DE9"/>
    <w:rsid w:val="009C3833"/>
    <w:rsid w:val="009C523F"/>
    <w:rsid w:val="009C525F"/>
    <w:rsid w:val="009C7EB7"/>
    <w:rsid w:val="009D0628"/>
    <w:rsid w:val="009D7354"/>
    <w:rsid w:val="009D7C89"/>
    <w:rsid w:val="009E3292"/>
    <w:rsid w:val="009E5826"/>
    <w:rsid w:val="009E6262"/>
    <w:rsid w:val="009F1C17"/>
    <w:rsid w:val="009F3A41"/>
    <w:rsid w:val="009F4E76"/>
    <w:rsid w:val="009F64FA"/>
    <w:rsid w:val="00A05F4B"/>
    <w:rsid w:val="00A06D10"/>
    <w:rsid w:val="00A0721B"/>
    <w:rsid w:val="00A073DB"/>
    <w:rsid w:val="00A1089D"/>
    <w:rsid w:val="00A130E4"/>
    <w:rsid w:val="00A13F99"/>
    <w:rsid w:val="00A17BEC"/>
    <w:rsid w:val="00A17C87"/>
    <w:rsid w:val="00A235CA"/>
    <w:rsid w:val="00A238E2"/>
    <w:rsid w:val="00A24686"/>
    <w:rsid w:val="00A24873"/>
    <w:rsid w:val="00A25D11"/>
    <w:rsid w:val="00A32B7E"/>
    <w:rsid w:val="00A42218"/>
    <w:rsid w:val="00A42F08"/>
    <w:rsid w:val="00A45533"/>
    <w:rsid w:val="00A45943"/>
    <w:rsid w:val="00A46D55"/>
    <w:rsid w:val="00A50A41"/>
    <w:rsid w:val="00A516C6"/>
    <w:rsid w:val="00A53790"/>
    <w:rsid w:val="00A55BF4"/>
    <w:rsid w:val="00A6409E"/>
    <w:rsid w:val="00A64162"/>
    <w:rsid w:val="00A64F95"/>
    <w:rsid w:val="00A66D14"/>
    <w:rsid w:val="00A673D2"/>
    <w:rsid w:val="00A767A5"/>
    <w:rsid w:val="00A82F2D"/>
    <w:rsid w:val="00A84A26"/>
    <w:rsid w:val="00A90687"/>
    <w:rsid w:val="00A92AEE"/>
    <w:rsid w:val="00A947B7"/>
    <w:rsid w:val="00A94A0A"/>
    <w:rsid w:val="00A94B2A"/>
    <w:rsid w:val="00AA053F"/>
    <w:rsid w:val="00AA1AB0"/>
    <w:rsid w:val="00AA22CF"/>
    <w:rsid w:val="00AA32F5"/>
    <w:rsid w:val="00AB1055"/>
    <w:rsid w:val="00AB413C"/>
    <w:rsid w:val="00AB4155"/>
    <w:rsid w:val="00AB471F"/>
    <w:rsid w:val="00AC1DFF"/>
    <w:rsid w:val="00AC2FE4"/>
    <w:rsid w:val="00AC3F6C"/>
    <w:rsid w:val="00AC4162"/>
    <w:rsid w:val="00AC421F"/>
    <w:rsid w:val="00AC72F8"/>
    <w:rsid w:val="00AD7D60"/>
    <w:rsid w:val="00AE13B3"/>
    <w:rsid w:val="00AE1683"/>
    <w:rsid w:val="00AE330A"/>
    <w:rsid w:val="00AE3A30"/>
    <w:rsid w:val="00AE70A8"/>
    <w:rsid w:val="00AF0948"/>
    <w:rsid w:val="00AF1111"/>
    <w:rsid w:val="00AF2A85"/>
    <w:rsid w:val="00AF352A"/>
    <w:rsid w:val="00AF6C6E"/>
    <w:rsid w:val="00B01158"/>
    <w:rsid w:val="00B1555E"/>
    <w:rsid w:val="00B17F0F"/>
    <w:rsid w:val="00B21F70"/>
    <w:rsid w:val="00B25C6C"/>
    <w:rsid w:val="00B2655F"/>
    <w:rsid w:val="00B2731C"/>
    <w:rsid w:val="00B3160A"/>
    <w:rsid w:val="00B3522E"/>
    <w:rsid w:val="00B3623B"/>
    <w:rsid w:val="00B50B53"/>
    <w:rsid w:val="00B53078"/>
    <w:rsid w:val="00B550F4"/>
    <w:rsid w:val="00B64780"/>
    <w:rsid w:val="00B6491E"/>
    <w:rsid w:val="00B65141"/>
    <w:rsid w:val="00B67D00"/>
    <w:rsid w:val="00B72446"/>
    <w:rsid w:val="00B74369"/>
    <w:rsid w:val="00B75359"/>
    <w:rsid w:val="00B76420"/>
    <w:rsid w:val="00B85AF6"/>
    <w:rsid w:val="00B94A67"/>
    <w:rsid w:val="00B96320"/>
    <w:rsid w:val="00BA0C2D"/>
    <w:rsid w:val="00BA1E97"/>
    <w:rsid w:val="00BA2D6D"/>
    <w:rsid w:val="00BA40BF"/>
    <w:rsid w:val="00BA5BC9"/>
    <w:rsid w:val="00BB22D5"/>
    <w:rsid w:val="00BB23A6"/>
    <w:rsid w:val="00BB3896"/>
    <w:rsid w:val="00BB6841"/>
    <w:rsid w:val="00BC0D45"/>
    <w:rsid w:val="00BC206E"/>
    <w:rsid w:val="00BD1616"/>
    <w:rsid w:val="00BD298E"/>
    <w:rsid w:val="00BE2363"/>
    <w:rsid w:val="00BE3E53"/>
    <w:rsid w:val="00BE6403"/>
    <w:rsid w:val="00BE65A6"/>
    <w:rsid w:val="00BF04E1"/>
    <w:rsid w:val="00BF0652"/>
    <w:rsid w:val="00BF39B4"/>
    <w:rsid w:val="00BF6605"/>
    <w:rsid w:val="00C00956"/>
    <w:rsid w:val="00C00A45"/>
    <w:rsid w:val="00C05C99"/>
    <w:rsid w:val="00C0793E"/>
    <w:rsid w:val="00C106A5"/>
    <w:rsid w:val="00C11E7D"/>
    <w:rsid w:val="00C15423"/>
    <w:rsid w:val="00C16750"/>
    <w:rsid w:val="00C20783"/>
    <w:rsid w:val="00C22B38"/>
    <w:rsid w:val="00C24605"/>
    <w:rsid w:val="00C25C3D"/>
    <w:rsid w:val="00C303D1"/>
    <w:rsid w:val="00C31670"/>
    <w:rsid w:val="00C33AD5"/>
    <w:rsid w:val="00C36018"/>
    <w:rsid w:val="00C40E73"/>
    <w:rsid w:val="00C41166"/>
    <w:rsid w:val="00C4254B"/>
    <w:rsid w:val="00C438B6"/>
    <w:rsid w:val="00C4418D"/>
    <w:rsid w:val="00C46C08"/>
    <w:rsid w:val="00C5110A"/>
    <w:rsid w:val="00C51330"/>
    <w:rsid w:val="00C538FA"/>
    <w:rsid w:val="00C55748"/>
    <w:rsid w:val="00C5596C"/>
    <w:rsid w:val="00C642F1"/>
    <w:rsid w:val="00C66AF9"/>
    <w:rsid w:val="00C737C1"/>
    <w:rsid w:val="00C76CAE"/>
    <w:rsid w:val="00C82218"/>
    <w:rsid w:val="00C8596F"/>
    <w:rsid w:val="00C90FF8"/>
    <w:rsid w:val="00C940FD"/>
    <w:rsid w:val="00CA13AA"/>
    <w:rsid w:val="00CA13B6"/>
    <w:rsid w:val="00CA35EF"/>
    <w:rsid w:val="00CA79DC"/>
    <w:rsid w:val="00CB0C95"/>
    <w:rsid w:val="00CB4988"/>
    <w:rsid w:val="00CB71F9"/>
    <w:rsid w:val="00CC00E8"/>
    <w:rsid w:val="00CC53BC"/>
    <w:rsid w:val="00CC6A55"/>
    <w:rsid w:val="00CC73BF"/>
    <w:rsid w:val="00CD42B3"/>
    <w:rsid w:val="00CE0F4B"/>
    <w:rsid w:val="00CE350F"/>
    <w:rsid w:val="00CE3ECC"/>
    <w:rsid w:val="00CE42C3"/>
    <w:rsid w:val="00CF438C"/>
    <w:rsid w:val="00CF5302"/>
    <w:rsid w:val="00D02878"/>
    <w:rsid w:val="00D0739B"/>
    <w:rsid w:val="00D10201"/>
    <w:rsid w:val="00D2026F"/>
    <w:rsid w:val="00D23826"/>
    <w:rsid w:val="00D315C5"/>
    <w:rsid w:val="00D346C6"/>
    <w:rsid w:val="00D35ED1"/>
    <w:rsid w:val="00D42493"/>
    <w:rsid w:val="00D42A78"/>
    <w:rsid w:val="00D43184"/>
    <w:rsid w:val="00D501FC"/>
    <w:rsid w:val="00D52BF2"/>
    <w:rsid w:val="00D55F28"/>
    <w:rsid w:val="00D56E08"/>
    <w:rsid w:val="00D60970"/>
    <w:rsid w:val="00D6344F"/>
    <w:rsid w:val="00D6435C"/>
    <w:rsid w:val="00D6575E"/>
    <w:rsid w:val="00D71B4B"/>
    <w:rsid w:val="00D82653"/>
    <w:rsid w:val="00D839FC"/>
    <w:rsid w:val="00D843A1"/>
    <w:rsid w:val="00D87E07"/>
    <w:rsid w:val="00D87EB4"/>
    <w:rsid w:val="00D90CD4"/>
    <w:rsid w:val="00D93A73"/>
    <w:rsid w:val="00D94D5F"/>
    <w:rsid w:val="00D9515E"/>
    <w:rsid w:val="00D95CBD"/>
    <w:rsid w:val="00D96113"/>
    <w:rsid w:val="00DB5A84"/>
    <w:rsid w:val="00DB5E7C"/>
    <w:rsid w:val="00DC28BF"/>
    <w:rsid w:val="00DC3FA1"/>
    <w:rsid w:val="00DD1C96"/>
    <w:rsid w:val="00DD40B3"/>
    <w:rsid w:val="00DD4943"/>
    <w:rsid w:val="00DD5AD7"/>
    <w:rsid w:val="00DD667B"/>
    <w:rsid w:val="00DE047B"/>
    <w:rsid w:val="00DE2C43"/>
    <w:rsid w:val="00DE621C"/>
    <w:rsid w:val="00DE7B8A"/>
    <w:rsid w:val="00DF1CD9"/>
    <w:rsid w:val="00DF2B1D"/>
    <w:rsid w:val="00DF37AB"/>
    <w:rsid w:val="00DF4A77"/>
    <w:rsid w:val="00DF64E5"/>
    <w:rsid w:val="00DF688D"/>
    <w:rsid w:val="00E0252E"/>
    <w:rsid w:val="00E0401A"/>
    <w:rsid w:val="00E04428"/>
    <w:rsid w:val="00E05BB3"/>
    <w:rsid w:val="00E072BC"/>
    <w:rsid w:val="00E10EF7"/>
    <w:rsid w:val="00E14347"/>
    <w:rsid w:val="00E21242"/>
    <w:rsid w:val="00E229C8"/>
    <w:rsid w:val="00E30F5A"/>
    <w:rsid w:val="00E31017"/>
    <w:rsid w:val="00E3140F"/>
    <w:rsid w:val="00E320EE"/>
    <w:rsid w:val="00E35D11"/>
    <w:rsid w:val="00E4223E"/>
    <w:rsid w:val="00E42BEC"/>
    <w:rsid w:val="00E46623"/>
    <w:rsid w:val="00E5063F"/>
    <w:rsid w:val="00E516B9"/>
    <w:rsid w:val="00E51B1E"/>
    <w:rsid w:val="00E53D8F"/>
    <w:rsid w:val="00E55335"/>
    <w:rsid w:val="00E5639A"/>
    <w:rsid w:val="00E5654A"/>
    <w:rsid w:val="00E61014"/>
    <w:rsid w:val="00E61F4D"/>
    <w:rsid w:val="00E62286"/>
    <w:rsid w:val="00E64F3A"/>
    <w:rsid w:val="00E73D75"/>
    <w:rsid w:val="00E75840"/>
    <w:rsid w:val="00E76C5A"/>
    <w:rsid w:val="00E779EF"/>
    <w:rsid w:val="00E8317E"/>
    <w:rsid w:val="00E91EFA"/>
    <w:rsid w:val="00E937D1"/>
    <w:rsid w:val="00EA06EC"/>
    <w:rsid w:val="00EA13E3"/>
    <w:rsid w:val="00EA27E5"/>
    <w:rsid w:val="00EA3991"/>
    <w:rsid w:val="00EB27BC"/>
    <w:rsid w:val="00EB2D4E"/>
    <w:rsid w:val="00EB3894"/>
    <w:rsid w:val="00EB68B3"/>
    <w:rsid w:val="00EC055D"/>
    <w:rsid w:val="00EC10F6"/>
    <w:rsid w:val="00EC196F"/>
    <w:rsid w:val="00EC23CE"/>
    <w:rsid w:val="00EC3596"/>
    <w:rsid w:val="00EC3A3A"/>
    <w:rsid w:val="00EC7956"/>
    <w:rsid w:val="00ED19C1"/>
    <w:rsid w:val="00EE1E38"/>
    <w:rsid w:val="00EE2AD0"/>
    <w:rsid w:val="00EE4C97"/>
    <w:rsid w:val="00EE5814"/>
    <w:rsid w:val="00EF4964"/>
    <w:rsid w:val="00EF7114"/>
    <w:rsid w:val="00F02915"/>
    <w:rsid w:val="00F0653C"/>
    <w:rsid w:val="00F11780"/>
    <w:rsid w:val="00F12A08"/>
    <w:rsid w:val="00F13BBA"/>
    <w:rsid w:val="00F16449"/>
    <w:rsid w:val="00F172E1"/>
    <w:rsid w:val="00F239BD"/>
    <w:rsid w:val="00F2684B"/>
    <w:rsid w:val="00F26B66"/>
    <w:rsid w:val="00F347CE"/>
    <w:rsid w:val="00F40131"/>
    <w:rsid w:val="00F42CE2"/>
    <w:rsid w:val="00F43372"/>
    <w:rsid w:val="00F44191"/>
    <w:rsid w:val="00F45A46"/>
    <w:rsid w:val="00F461B2"/>
    <w:rsid w:val="00F46807"/>
    <w:rsid w:val="00F52290"/>
    <w:rsid w:val="00F539A3"/>
    <w:rsid w:val="00F632E9"/>
    <w:rsid w:val="00F70A41"/>
    <w:rsid w:val="00F73A65"/>
    <w:rsid w:val="00F74B4D"/>
    <w:rsid w:val="00F80AE6"/>
    <w:rsid w:val="00F8789A"/>
    <w:rsid w:val="00F962B7"/>
    <w:rsid w:val="00F97AFC"/>
    <w:rsid w:val="00FA134B"/>
    <w:rsid w:val="00FA353C"/>
    <w:rsid w:val="00FA47DD"/>
    <w:rsid w:val="00FB3BD8"/>
    <w:rsid w:val="00FB4B32"/>
    <w:rsid w:val="00FB556B"/>
    <w:rsid w:val="00FB7157"/>
    <w:rsid w:val="00FB7A57"/>
    <w:rsid w:val="00FC3F15"/>
    <w:rsid w:val="00FC51B8"/>
    <w:rsid w:val="00FC66AE"/>
    <w:rsid w:val="00FC6897"/>
    <w:rsid w:val="00FD1214"/>
    <w:rsid w:val="00FD2D9C"/>
    <w:rsid w:val="00FD3C38"/>
    <w:rsid w:val="00FD3D65"/>
    <w:rsid w:val="00FE0294"/>
    <w:rsid w:val="00FE732B"/>
    <w:rsid w:val="00FE7477"/>
    <w:rsid w:val="00FE7B01"/>
    <w:rsid w:val="00FF1E90"/>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210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20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1B1E"/>
    <w:pPr>
      <w:spacing w:before="240" w:after="0"/>
      <w:jc w:val="both"/>
    </w:pPr>
    <w:rPr>
      <w:rFonts w:ascii="Times New Roman" w:hAnsi="Times New Roman"/>
      <w:sz w:val="24"/>
    </w:rPr>
  </w:style>
  <w:style w:type="paragraph" w:styleId="Ttol1">
    <w:name w:val="heading 1"/>
    <w:basedOn w:val="Ttol2"/>
    <w:next w:val="Normal"/>
    <w:link w:val="Ttol1Car"/>
    <w:uiPriority w:val="9"/>
    <w:qFormat/>
    <w:rsid w:val="006C682C"/>
    <w:pPr>
      <w:numPr>
        <w:ilvl w:val="0"/>
      </w:numPr>
      <w:spacing w:before="0"/>
      <w:outlineLvl w:val="0"/>
    </w:pPr>
    <w:rPr>
      <w:sz w:val="40"/>
      <w:szCs w:val="28"/>
    </w:rPr>
  </w:style>
  <w:style w:type="paragraph" w:styleId="Ttol2">
    <w:name w:val="heading 2"/>
    <w:basedOn w:val="Pargrafdellista"/>
    <w:next w:val="Normal"/>
    <w:link w:val="Ttol2Car"/>
    <w:uiPriority w:val="9"/>
    <w:unhideWhenUsed/>
    <w:qFormat/>
    <w:rsid w:val="000A2A0D"/>
    <w:pPr>
      <w:numPr>
        <w:ilvl w:val="1"/>
        <w:numId w:val="35"/>
      </w:numPr>
      <w:outlineLvl w:val="1"/>
    </w:pPr>
    <w:rPr>
      <w:rFonts w:eastAsiaTheme="majorEastAsia"/>
      <w:b/>
      <w:bCs/>
      <w:sz w:val="36"/>
      <w:szCs w:val="24"/>
      <w:shd w:val="clear" w:color="auto" w:fill="FFFFFF"/>
    </w:rPr>
  </w:style>
  <w:style w:type="paragraph" w:styleId="Ttol3">
    <w:name w:val="heading 3"/>
    <w:basedOn w:val="Ttol2"/>
    <w:next w:val="Normal"/>
    <w:link w:val="Ttol3Car"/>
    <w:uiPriority w:val="9"/>
    <w:unhideWhenUsed/>
    <w:qFormat/>
    <w:rsid w:val="00DF4A77"/>
    <w:pPr>
      <w:numPr>
        <w:ilvl w:val="2"/>
      </w:numPr>
      <w:outlineLvl w:val="2"/>
    </w:pPr>
    <w:rPr>
      <w:sz w:val="32"/>
      <w:szCs w:val="22"/>
    </w:rPr>
  </w:style>
  <w:style w:type="paragraph" w:styleId="Ttol4">
    <w:name w:val="heading 4"/>
    <w:basedOn w:val="Ttol3"/>
    <w:next w:val="Normal"/>
    <w:link w:val="Ttol4Car"/>
    <w:uiPriority w:val="9"/>
    <w:unhideWhenUsed/>
    <w:qFormat/>
    <w:rsid w:val="00DF4A77"/>
    <w:pPr>
      <w:numPr>
        <w:ilvl w:val="3"/>
      </w:numPr>
      <w:outlineLvl w:val="3"/>
    </w:pPr>
    <w:rPr>
      <w:sz w:val="28"/>
      <w:szCs w:val="20"/>
    </w:rPr>
  </w:style>
  <w:style w:type="paragraph" w:styleId="Ttol5">
    <w:name w:val="heading 5"/>
    <w:basedOn w:val="Ttol4"/>
    <w:next w:val="Normal"/>
    <w:link w:val="Ttol5Car"/>
    <w:uiPriority w:val="9"/>
    <w:unhideWhenUsed/>
    <w:qFormat/>
    <w:rsid w:val="00DF4A77"/>
    <w:pPr>
      <w:numPr>
        <w:ilvl w:val="4"/>
      </w:numPr>
      <w:outlineLvl w:val="4"/>
    </w:pPr>
    <w:rPr>
      <w:sz w:val="24"/>
      <w:szCs w:val="18"/>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styleId="Textdeglobus">
    <w:name w:val="Balloon Text"/>
    <w:basedOn w:val="Normal"/>
    <w:link w:val="TextdeglobusCar"/>
    <w:uiPriority w:val="99"/>
    <w:semiHidden/>
    <w:unhideWhenUsed/>
    <w:rsid w:val="007513A7"/>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7513A7"/>
    <w:rPr>
      <w:rFonts w:ascii="Tahoma" w:hAnsi="Tahoma" w:cs="Tahoma"/>
      <w:sz w:val="16"/>
      <w:szCs w:val="16"/>
      <w:lang w:val="ca-ES"/>
    </w:rPr>
  </w:style>
  <w:style w:type="paragraph" w:styleId="Capalera">
    <w:name w:val="header"/>
    <w:basedOn w:val="Normal"/>
    <w:link w:val="CapaleraCar"/>
    <w:uiPriority w:val="99"/>
    <w:unhideWhenUsed/>
    <w:rsid w:val="00B74369"/>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74369"/>
    <w:rPr>
      <w:lang w:val="ca-ES"/>
    </w:rPr>
  </w:style>
  <w:style w:type="paragraph" w:styleId="Peu">
    <w:name w:val="footer"/>
    <w:basedOn w:val="Normal"/>
    <w:link w:val="PeuCar"/>
    <w:uiPriority w:val="99"/>
    <w:unhideWhenUsed/>
    <w:rsid w:val="00B74369"/>
    <w:pPr>
      <w:tabs>
        <w:tab w:val="center" w:pos="4252"/>
        <w:tab w:val="right" w:pos="8504"/>
      </w:tabs>
      <w:spacing w:line="240" w:lineRule="auto"/>
    </w:pPr>
  </w:style>
  <w:style w:type="character" w:customStyle="1" w:styleId="PeuCar">
    <w:name w:val="Peu Car"/>
    <w:basedOn w:val="Lletraperdefectedelpargraf"/>
    <w:link w:val="Peu"/>
    <w:uiPriority w:val="99"/>
    <w:rsid w:val="00B74369"/>
    <w:rPr>
      <w:lang w:val="ca-ES"/>
    </w:rPr>
  </w:style>
  <w:style w:type="table" w:styleId="Taulaambquadrcula">
    <w:name w:val="Table Grid"/>
    <w:basedOn w:val="Taulanormal"/>
    <w:uiPriority w:val="59"/>
    <w:rsid w:val="00223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dellista">
    <w:name w:val="List Paragraph"/>
    <w:basedOn w:val="Normal"/>
    <w:uiPriority w:val="34"/>
    <w:qFormat/>
    <w:rsid w:val="00FD2D9C"/>
    <w:pPr>
      <w:ind w:left="720"/>
      <w:contextualSpacing/>
    </w:pPr>
  </w:style>
  <w:style w:type="character" w:customStyle="1" w:styleId="Ttol1Car">
    <w:name w:val="Títol 1 Car"/>
    <w:basedOn w:val="Lletraperdefectedelpargraf"/>
    <w:link w:val="Ttol1"/>
    <w:uiPriority w:val="9"/>
    <w:rsid w:val="006C682C"/>
    <w:rPr>
      <w:rFonts w:ascii="Times New Roman" w:eastAsiaTheme="majorEastAsia" w:hAnsi="Times New Roman"/>
      <w:b/>
      <w:bCs/>
      <w:sz w:val="40"/>
      <w:szCs w:val="28"/>
    </w:rPr>
  </w:style>
  <w:style w:type="paragraph" w:styleId="IDC1">
    <w:name w:val="toc 1"/>
    <w:basedOn w:val="Normal"/>
    <w:next w:val="Normal"/>
    <w:autoRedefine/>
    <w:uiPriority w:val="39"/>
    <w:unhideWhenUsed/>
    <w:rsid w:val="00EB3894"/>
    <w:pPr>
      <w:spacing w:before="120"/>
      <w:jc w:val="left"/>
    </w:pPr>
    <w:rPr>
      <w:rFonts w:cstheme="minorHAnsi"/>
      <w:b/>
      <w:bCs/>
      <w:iCs/>
      <w:sz w:val="28"/>
      <w:szCs w:val="24"/>
    </w:rPr>
  </w:style>
  <w:style w:type="character" w:styleId="Enlla">
    <w:name w:val="Hyperlink"/>
    <w:basedOn w:val="Lletraperdefectedelpargraf"/>
    <w:uiPriority w:val="99"/>
    <w:unhideWhenUsed/>
    <w:rsid w:val="009D7354"/>
    <w:rPr>
      <w:color w:val="0000FF" w:themeColor="hyperlink"/>
      <w:u w:val="single"/>
    </w:rPr>
  </w:style>
  <w:style w:type="character" w:customStyle="1" w:styleId="Ttol2Car">
    <w:name w:val="Títol 2 Car"/>
    <w:basedOn w:val="Lletraperdefectedelpargraf"/>
    <w:link w:val="Ttol2"/>
    <w:uiPriority w:val="9"/>
    <w:rsid w:val="000A2A0D"/>
    <w:rPr>
      <w:rFonts w:ascii="Times New Roman" w:eastAsiaTheme="majorEastAsia" w:hAnsi="Times New Roman"/>
      <w:b/>
      <w:bCs/>
      <w:sz w:val="36"/>
      <w:szCs w:val="24"/>
    </w:rPr>
  </w:style>
  <w:style w:type="paragraph" w:styleId="IDC2">
    <w:name w:val="toc 2"/>
    <w:basedOn w:val="Normal"/>
    <w:next w:val="Normal"/>
    <w:autoRedefine/>
    <w:uiPriority w:val="39"/>
    <w:unhideWhenUsed/>
    <w:rsid w:val="00EB3894"/>
    <w:pPr>
      <w:spacing w:before="120"/>
      <w:ind w:left="240"/>
      <w:jc w:val="left"/>
    </w:pPr>
    <w:rPr>
      <w:rFonts w:cstheme="minorHAnsi"/>
      <w:bCs/>
    </w:rPr>
  </w:style>
  <w:style w:type="paragraph" w:styleId="Llegenda">
    <w:name w:val="caption"/>
    <w:basedOn w:val="Normal"/>
    <w:next w:val="Normal"/>
    <w:uiPriority w:val="35"/>
    <w:unhideWhenUsed/>
    <w:qFormat/>
    <w:rsid w:val="00BF0652"/>
    <w:pPr>
      <w:spacing w:line="240" w:lineRule="auto"/>
    </w:pPr>
    <w:rPr>
      <w:b/>
      <w:bCs/>
      <w:sz w:val="18"/>
      <w:szCs w:val="18"/>
    </w:rPr>
  </w:style>
  <w:style w:type="paragraph" w:styleId="ndexdillustracions">
    <w:name w:val="table of figures"/>
    <w:basedOn w:val="Normal"/>
    <w:next w:val="Normal"/>
    <w:uiPriority w:val="99"/>
    <w:unhideWhenUsed/>
    <w:rsid w:val="003A43A2"/>
  </w:style>
  <w:style w:type="character" w:customStyle="1" w:styleId="Ttol3Car">
    <w:name w:val="Títol 3 Car"/>
    <w:basedOn w:val="Lletraperdefectedelpargraf"/>
    <w:link w:val="Ttol3"/>
    <w:uiPriority w:val="9"/>
    <w:rsid w:val="00DF4A77"/>
    <w:rPr>
      <w:rFonts w:ascii="Times New Roman" w:eastAsiaTheme="majorEastAsia" w:hAnsi="Times New Roman"/>
      <w:b/>
      <w:bCs/>
      <w:sz w:val="32"/>
    </w:rPr>
  </w:style>
  <w:style w:type="paragraph" w:styleId="IDC3">
    <w:name w:val="toc 3"/>
    <w:basedOn w:val="Normal"/>
    <w:next w:val="Normal"/>
    <w:autoRedefine/>
    <w:uiPriority w:val="39"/>
    <w:unhideWhenUsed/>
    <w:rsid w:val="00EB3894"/>
    <w:pPr>
      <w:ind w:left="480"/>
      <w:jc w:val="left"/>
    </w:pPr>
    <w:rPr>
      <w:rFonts w:cstheme="minorHAnsi"/>
      <w:szCs w:val="20"/>
    </w:rPr>
  </w:style>
  <w:style w:type="paragraph" w:styleId="NormalWeb">
    <w:name w:val="Normal (Web)"/>
    <w:basedOn w:val="Normal"/>
    <w:uiPriority w:val="99"/>
    <w:semiHidden/>
    <w:unhideWhenUsed/>
    <w:rsid w:val="00D839FC"/>
    <w:pPr>
      <w:spacing w:before="100" w:beforeAutospacing="1" w:after="100" w:afterAutospacing="1" w:line="240" w:lineRule="auto"/>
    </w:pPr>
    <w:rPr>
      <w:rFonts w:eastAsia="Times New Roman" w:cs="Times New Roman"/>
      <w:szCs w:val="24"/>
    </w:rPr>
  </w:style>
  <w:style w:type="character" w:customStyle="1" w:styleId="apple-converted-space">
    <w:name w:val="apple-converted-space"/>
    <w:basedOn w:val="Lletraperdefectedelpargraf"/>
    <w:rsid w:val="00D839FC"/>
  </w:style>
  <w:style w:type="paragraph" w:customStyle="1" w:styleId="pargraf">
    <w:name w:val="paràgraf"/>
    <w:basedOn w:val="Pargrafdellista"/>
    <w:uiPriority w:val="99"/>
    <w:rsid w:val="00642FC4"/>
    <w:pPr>
      <w:ind w:left="0"/>
    </w:pPr>
    <w:rPr>
      <w:rFonts w:eastAsia="Calibri" w:cs="Times New Roman"/>
      <w:szCs w:val="24"/>
      <w:lang w:eastAsia="en-US"/>
    </w:rPr>
  </w:style>
  <w:style w:type="paragraph" w:customStyle="1" w:styleId="captol">
    <w:name w:val="capítol"/>
    <w:basedOn w:val="Normal"/>
    <w:uiPriority w:val="99"/>
    <w:rsid w:val="00FB3BD8"/>
    <w:rPr>
      <w:rFonts w:eastAsia="Calibri" w:cs="Times New Roman"/>
      <w:b/>
      <w:sz w:val="32"/>
      <w:szCs w:val="32"/>
      <w:lang w:eastAsia="en-US"/>
    </w:rPr>
  </w:style>
  <w:style w:type="table" w:styleId="Taulasenzilla5">
    <w:name w:val="Plain Table 5"/>
    <w:basedOn w:val="Taulanormal"/>
    <w:uiPriority w:val="45"/>
    <w:rsid w:val="00DD667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ulasenzilla4">
    <w:name w:val="Plain Table 4"/>
    <w:basedOn w:val="Taulanormal"/>
    <w:uiPriority w:val="44"/>
    <w:rsid w:val="00DD667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mfasi">
    <w:name w:val="Emphasis"/>
    <w:basedOn w:val="Lletraperdefectedelpargraf"/>
    <w:qFormat/>
    <w:rsid w:val="007A288C"/>
    <w:rPr>
      <w:i/>
      <w:iCs/>
    </w:rPr>
  </w:style>
  <w:style w:type="table" w:styleId="Taulasenzilla1">
    <w:name w:val="Plain Table 1"/>
    <w:basedOn w:val="Taulanormal"/>
    <w:uiPriority w:val="41"/>
    <w:rsid w:val="00A459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toldelIDC">
    <w:name w:val="TOC Heading"/>
    <w:basedOn w:val="Ttol1"/>
    <w:next w:val="Normal"/>
    <w:uiPriority w:val="39"/>
    <w:unhideWhenUsed/>
    <w:qFormat/>
    <w:rsid w:val="00545011"/>
    <w:pPr>
      <w:spacing w:line="259" w:lineRule="auto"/>
      <w:outlineLvl w:val="9"/>
    </w:pPr>
    <w:rPr>
      <w:rFonts w:asciiTheme="majorHAnsi" w:hAnsiTheme="majorHAnsi" w:cstheme="majorBidi"/>
      <w:b w:val="0"/>
      <w:bCs w:val="0"/>
      <w:color w:val="365F91" w:themeColor="accent1" w:themeShade="BF"/>
      <w:sz w:val="32"/>
      <w:szCs w:val="32"/>
      <w:lang w:eastAsia="ca-ES"/>
    </w:rPr>
  </w:style>
  <w:style w:type="paragraph" w:styleId="Ttol">
    <w:name w:val="Title"/>
    <w:basedOn w:val="Normal"/>
    <w:next w:val="Normal"/>
    <w:link w:val="TtolCar"/>
    <w:autoRedefine/>
    <w:uiPriority w:val="10"/>
    <w:qFormat/>
    <w:rsid w:val="004705D2"/>
    <w:pPr>
      <w:spacing w:line="240" w:lineRule="auto"/>
      <w:contextualSpacing/>
    </w:pPr>
    <w:rPr>
      <w:rFonts w:eastAsiaTheme="majorEastAsia" w:cstheme="majorBidi"/>
      <w:b/>
      <w:spacing w:val="-10"/>
      <w:kern w:val="28"/>
      <w:sz w:val="40"/>
      <w:szCs w:val="56"/>
    </w:rPr>
  </w:style>
  <w:style w:type="character" w:customStyle="1" w:styleId="TtolCar">
    <w:name w:val="Títol Car"/>
    <w:basedOn w:val="Lletraperdefectedelpargraf"/>
    <w:link w:val="Ttol"/>
    <w:uiPriority w:val="10"/>
    <w:rsid w:val="004705D2"/>
    <w:rPr>
      <w:rFonts w:ascii="Times New Roman" w:eastAsiaTheme="majorEastAsia" w:hAnsi="Times New Roman" w:cstheme="majorBidi"/>
      <w:b/>
      <w:spacing w:val="-10"/>
      <w:kern w:val="28"/>
      <w:sz w:val="40"/>
      <w:szCs w:val="56"/>
    </w:rPr>
  </w:style>
  <w:style w:type="character" w:styleId="Textdelcontenidor">
    <w:name w:val="Placeholder Text"/>
    <w:basedOn w:val="Lletraperdefectedelpargraf"/>
    <w:uiPriority w:val="99"/>
    <w:semiHidden/>
    <w:rsid w:val="009E3292"/>
    <w:rPr>
      <w:color w:val="808080"/>
    </w:rPr>
  </w:style>
  <w:style w:type="paragraph" w:styleId="Bibliografia">
    <w:name w:val="Bibliography"/>
    <w:basedOn w:val="Normal"/>
    <w:next w:val="Normal"/>
    <w:uiPriority w:val="37"/>
    <w:unhideWhenUsed/>
    <w:rsid w:val="001D7255"/>
    <w:pPr>
      <w:spacing w:line="480" w:lineRule="auto"/>
      <w:ind w:left="720" w:hanging="720"/>
    </w:pPr>
  </w:style>
  <w:style w:type="character" w:styleId="Refernciaintensa">
    <w:name w:val="Intense Reference"/>
    <w:basedOn w:val="Lletraperdefectedelpargraf"/>
    <w:uiPriority w:val="32"/>
    <w:qFormat/>
    <w:rsid w:val="00A130E4"/>
    <w:rPr>
      <w:rFonts w:ascii="Times New Roman" w:hAnsi="Times New Roman"/>
      <w:b w:val="0"/>
      <w:bCs/>
      <w:smallCaps/>
      <w:color w:val="000000" w:themeColor="text1"/>
      <w:spacing w:val="5"/>
      <w:sz w:val="24"/>
    </w:rPr>
  </w:style>
  <w:style w:type="paragraph" w:styleId="Senseespaiat">
    <w:name w:val="No Spacing"/>
    <w:link w:val="SenseespaiatCar"/>
    <w:uiPriority w:val="1"/>
    <w:qFormat/>
    <w:rsid w:val="00EC23CE"/>
    <w:pPr>
      <w:spacing w:after="0" w:line="240" w:lineRule="auto"/>
      <w:jc w:val="center"/>
    </w:pPr>
    <w:rPr>
      <w:rFonts w:ascii="Times New Roman" w:eastAsiaTheme="minorHAnsi" w:hAnsi="Times New Roman" w:cs="Times New Roman"/>
      <w:b/>
      <w:bCs/>
      <w:sz w:val="24"/>
      <w:szCs w:val="24"/>
      <w:lang w:val="ca-ES" w:eastAsia="ca-ES"/>
    </w:rPr>
  </w:style>
  <w:style w:type="character" w:customStyle="1" w:styleId="SenseespaiatCar">
    <w:name w:val="Sense espaiat Car"/>
    <w:basedOn w:val="Lletraperdefectedelpargraf"/>
    <w:link w:val="Senseespaiat"/>
    <w:uiPriority w:val="1"/>
    <w:rsid w:val="00EC23CE"/>
    <w:rPr>
      <w:rFonts w:ascii="Times New Roman" w:eastAsiaTheme="minorHAnsi" w:hAnsi="Times New Roman" w:cs="Times New Roman"/>
      <w:b/>
      <w:bCs/>
      <w:sz w:val="24"/>
      <w:szCs w:val="24"/>
      <w:lang w:val="ca-ES" w:eastAsia="ca-ES"/>
    </w:rPr>
  </w:style>
  <w:style w:type="character" w:customStyle="1" w:styleId="Ttol4Car">
    <w:name w:val="Títol 4 Car"/>
    <w:basedOn w:val="Lletraperdefectedelpargraf"/>
    <w:link w:val="Ttol4"/>
    <w:uiPriority w:val="9"/>
    <w:rsid w:val="00DF4A77"/>
    <w:rPr>
      <w:rFonts w:ascii="Times New Roman" w:eastAsiaTheme="majorEastAsia" w:hAnsi="Times New Roman"/>
      <w:b/>
      <w:bCs/>
      <w:sz w:val="28"/>
      <w:szCs w:val="20"/>
    </w:rPr>
  </w:style>
  <w:style w:type="character" w:customStyle="1" w:styleId="Ttol5Car">
    <w:name w:val="Títol 5 Car"/>
    <w:basedOn w:val="Lletraperdefectedelpargraf"/>
    <w:link w:val="Ttol5"/>
    <w:uiPriority w:val="9"/>
    <w:rsid w:val="00DF4A77"/>
    <w:rPr>
      <w:rFonts w:ascii="Times New Roman" w:eastAsiaTheme="majorEastAsia" w:hAnsi="Times New Roman"/>
      <w:b/>
      <w:bCs/>
      <w:sz w:val="24"/>
      <w:szCs w:val="18"/>
    </w:rPr>
  </w:style>
  <w:style w:type="paragraph" w:styleId="IDC4">
    <w:name w:val="toc 4"/>
    <w:basedOn w:val="Normal"/>
    <w:next w:val="Normal"/>
    <w:autoRedefine/>
    <w:uiPriority w:val="39"/>
    <w:unhideWhenUsed/>
    <w:rsid w:val="006A1A5B"/>
    <w:pPr>
      <w:ind w:left="720"/>
      <w:jc w:val="left"/>
    </w:pPr>
    <w:rPr>
      <w:rFonts w:cstheme="minorHAnsi"/>
      <w:szCs w:val="20"/>
    </w:rPr>
  </w:style>
  <w:style w:type="paragraph" w:styleId="IDC5">
    <w:name w:val="toc 5"/>
    <w:basedOn w:val="Normal"/>
    <w:next w:val="Normal"/>
    <w:autoRedefine/>
    <w:uiPriority w:val="39"/>
    <w:unhideWhenUsed/>
    <w:rsid w:val="00EB3894"/>
    <w:pPr>
      <w:ind w:left="960"/>
      <w:jc w:val="left"/>
    </w:pPr>
    <w:rPr>
      <w:rFonts w:asciiTheme="minorHAnsi" w:hAnsiTheme="minorHAnsi" w:cstheme="minorHAnsi"/>
      <w:sz w:val="20"/>
      <w:szCs w:val="20"/>
    </w:rPr>
  </w:style>
  <w:style w:type="paragraph" w:styleId="IDC6">
    <w:name w:val="toc 6"/>
    <w:basedOn w:val="Normal"/>
    <w:next w:val="Normal"/>
    <w:autoRedefine/>
    <w:uiPriority w:val="39"/>
    <w:unhideWhenUsed/>
    <w:rsid w:val="00EB3894"/>
    <w:pPr>
      <w:ind w:left="1200"/>
      <w:jc w:val="left"/>
    </w:pPr>
    <w:rPr>
      <w:rFonts w:asciiTheme="minorHAnsi" w:hAnsiTheme="minorHAnsi" w:cstheme="minorHAnsi"/>
      <w:sz w:val="20"/>
      <w:szCs w:val="20"/>
    </w:rPr>
  </w:style>
  <w:style w:type="paragraph" w:styleId="IDC7">
    <w:name w:val="toc 7"/>
    <w:basedOn w:val="Normal"/>
    <w:next w:val="Normal"/>
    <w:autoRedefine/>
    <w:uiPriority w:val="39"/>
    <w:unhideWhenUsed/>
    <w:rsid w:val="00EB3894"/>
    <w:pPr>
      <w:ind w:left="1440"/>
      <w:jc w:val="left"/>
    </w:pPr>
    <w:rPr>
      <w:rFonts w:asciiTheme="minorHAnsi" w:hAnsiTheme="minorHAnsi" w:cstheme="minorHAnsi"/>
      <w:sz w:val="20"/>
      <w:szCs w:val="20"/>
    </w:rPr>
  </w:style>
  <w:style w:type="paragraph" w:styleId="IDC8">
    <w:name w:val="toc 8"/>
    <w:basedOn w:val="Normal"/>
    <w:next w:val="Normal"/>
    <w:autoRedefine/>
    <w:uiPriority w:val="39"/>
    <w:unhideWhenUsed/>
    <w:rsid w:val="00EB3894"/>
    <w:pPr>
      <w:ind w:left="1680"/>
      <w:jc w:val="left"/>
    </w:pPr>
    <w:rPr>
      <w:rFonts w:asciiTheme="minorHAnsi" w:hAnsiTheme="minorHAnsi" w:cstheme="minorHAnsi"/>
      <w:sz w:val="20"/>
      <w:szCs w:val="20"/>
    </w:rPr>
  </w:style>
  <w:style w:type="paragraph" w:styleId="IDC9">
    <w:name w:val="toc 9"/>
    <w:basedOn w:val="Normal"/>
    <w:next w:val="Normal"/>
    <w:autoRedefine/>
    <w:uiPriority w:val="39"/>
    <w:unhideWhenUsed/>
    <w:rsid w:val="00EB3894"/>
    <w:pPr>
      <w:ind w:left="1920"/>
      <w:jc w:val="left"/>
    </w:pPr>
    <w:rPr>
      <w:rFonts w:asciiTheme="minorHAnsi" w:hAnsiTheme="minorHAnsi" w:cstheme="minorHAnsi"/>
      <w:sz w:val="20"/>
      <w:szCs w:val="20"/>
    </w:rPr>
  </w:style>
  <w:style w:type="character" w:styleId="Mencisenseresoldre">
    <w:name w:val="Unresolved Mention"/>
    <w:basedOn w:val="Lletraperdefectedelpargraf"/>
    <w:uiPriority w:val="99"/>
    <w:semiHidden/>
    <w:unhideWhenUsed/>
    <w:rsid w:val="003D7529"/>
    <w:rPr>
      <w:color w:val="605E5C"/>
      <w:shd w:val="clear" w:color="auto" w:fill="E1DFDD"/>
    </w:rPr>
  </w:style>
  <w:style w:type="character" w:styleId="Enllavisitat">
    <w:name w:val="FollowedHyperlink"/>
    <w:basedOn w:val="Lletraperdefectedelpargraf"/>
    <w:uiPriority w:val="99"/>
    <w:semiHidden/>
    <w:unhideWhenUsed/>
    <w:rsid w:val="003D7529"/>
    <w:rPr>
      <w:color w:val="800080" w:themeColor="followedHyperlink"/>
      <w:u w:val="single"/>
    </w:rPr>
  </w:style>
  <w:style w:type="paragraph" w:styleId="Textdenotaalfinal">
    <w:name w:val="endnote text"/>
    <w:basedOn w:val="Normal"/>
    <w:link w:val="TextdenotaalfinalCar"/>
    <w:uiPriority w:val="99"/>
    <w:semiHidden/>
    <w:unhideWhenUsed/>
    <w:rsid w:val="00765819"/>
    <w:pPr>
      <w:spacing w:before="0" w:line="240" w:lineRule="auto"/>
    </w:pPr>
    <w:rPr>
      <w:sz w:val="20"/>
      <w:szCs w:val="20"/>
    </w:rPr>
  </w:style>
  <w:style w:type="character" w:customStyle="1" w:styleId="TextdenotaalfinalCar">
    <w:name w:val="Text de nota al final Car"/>
    <w:basedOn w:val="Lletraperdefectedelpargraf"/>
    <w:link w:val="Textdenotaalfinal"/>
    <w:uiPriority w:val="99"/>
    <w:semiHidden/>
    <w:rsid w:val="00765819"/>
    <w:rPr>
      <w:rFonts w:ascii="Times New Roman" w:hAnsi="Times New Roman"/>
      <w:sz w:val="20"/>
      <w:szCs w:val="20"/>
    </w:rPr>
  </w:style>
  <w:style w:type="character" w:styleId="Refernciadenotaalfinal">
    <w:name w:val="endnote reference"/>
    <w:basedOn w:val="Lletraperdefectedelpargraf"/>
    <w:uiPriority w:val="99"/>
    <w:semiHidden/>
    <w:unhideWhenUsed/>
    <w:rsid w:val="00765819"/>
    <w:rPr>
      <w:vertAlign w:val="superscript"/>
    </w:rPr>
  </w:style>
  <w:style w:type="paragraph" w:customStyle="1" w:styleId="Cabecera">
    <w:name w:val="Cabecera"/>
    <w:basedOn w:val="Capalera"/>
    <w:link w:val="CabeceraCar"/>
    <w:qFormat/>
    <w:rsid w:val="00765819"/>
    <w:rPr>
      <w:i/>
      <w:iCs/>
      <w:sz w:val="20"/>
      <w:szCs w:val="18"/>
      <w:u w:val="single"/>
    </w:rPr>
  </w:style>
  <w:style w:type="paragraph" w:styleId="Textdenotaapeudepgina">
    <w:name w:val="footnote text"/>
    <w:basedOn w:val="Normal"/>
    <w:link w:val="TextdenotaapeudepginaCar"/>
    <w:uiPriority w:val="99"/>
    <w:semiHidden/>
    <w:unhideWhenUsed/>
    <w:rsid w:val="000C6D98"/>
    <w:pPr>
      <w:spacing w:before="0" w:line="240" w:lineRule="auto"/>
    </w:pPr>
    <w:rPr>
      <w:sz w:val="20"/>
      <w:szCs w:val="20"/>
    </w:rPr>
  </w:style>
  <w:style w:type="character" w:customStyle="1" w:styleId="CabeceraCar">
    <w:name w:val="Cabecera Car"/>
    <w:basedOn w:val="CapaleraCar"/>
    <w:link w:val="Cabecera"/>
    <w:rsid w:val="00765819"/>
    <w:rPr>
      <w:rFonts w:ascii="Times New Roman" w:hAnsi="Times New Roman"/>
      <w:i/>
      <w:iCs/>
      <w:sz w:val="20"/>
      <w:szCs w:val="18"/>
      <w:u w:val="single"/>
      <w:lang w:val="ca-ES"/>
    </w:rPr>
  </w:style>
  <w:style w:type="character" w:customStyle="1" w:styleId="TextdenotaapeudepginaCar">
    <w:name w:val="Text de nota a peu de pàgina Car"/>
    <w:basedOn w:val="Lletraperdefectedelpargraf"/>
    <w:link w:val="Textdenotaapeudepgina"/>
    <w:uiPriority w:val="99"/>
    <w:semiHidden/>
    <w:rsid w:val="000C6D98"/>
    <w:rPr>
      <w:rFonts w:ascii="Times New Roman" w:hAnsi="Times New Roman"/>
      <w:sz w:val="20"/>
      <w:szCs w:val="20"/>
    </w:rPr>
  </w:style>
  <w:style w:type="character" w:styleId="Refernciadenotaapeudepgina">
    <w:name w:val="footnote reference"/>
    <w:basedOn w:val="Lletraperdefectedelpargraf"/>
    <w:uiPriority w:val="99"/>
    <w:semiHidden/>
    <w:unhideWhenUsed/>
    <w:rsid w:val="000C6D98"/>
    <w:rPr>
      <w:vertAlign w:val="superscript"/>
    </w:rPr>
  </w:style>
  <w:style w:type="table" w:customStyle="1" w:styleId="Taulaambquadrcula1">
    <w:name w:val="Taula amb quadrícula1"/>
    <w:basedOn w:val="Taulanormal"/>
    <w:next w:val="Taulaambquadrcula"/>
    <w:uiPriority w:val="59"/>
    <w:rsid w:val="001D0A0F"/>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603484">
      <w:bodyDiv w:val="1"/>
      <w:marLeft w:val="0"/>
      <w:marRight w:val="0"/>
      <w:marTop w:val="0"/>
      <w:marBottom w:val="0"/>
      <w:divBdr>
        <w:top w:val="none" w:sz="0" w:space="0" w:color="auto"/>
        <w:left w:val="none" w:sz="0" w:space="0" w:color="auto"/>
        <w:bottom w:val="none" w:sz="0" w:space="0" w:color="auto"/>
        <w:right w:val="none" w:sz="0" w:space="0" w:color="auto"/>
      </w:divBdr>
    </w:div>
    <w:div w:id="387415836">
      <w:bodyDiv w:val="1"/>
      <w:marLeft w:val="0"/>
      <w:marRight w:val="0"/>
      <w:marTop w:val="0"/>
      <w:marBottom w:val="0"/>
      <w:divBdr>
        <w:top w:val="none" w:sz="0" w:space="0" w:color="auto"/>
        <w:left w:val="none" w:sz="0" w:space="0" w:color="auto"/>
        <w:bottom w:val="none" w:sz="0" w:space="0" w:color="auto"/>
        <w:right w:val="none" w:sz="0" w:space="0" w:color="auto"/>
      </w:divBdr>
    </w:div>
    <w:div w:id="758259254">
      <w:bodyDiv w:val="1"/>
      <w:marLeft w:val="0"/>
      <w:marRight w:val="0"/>
      <w:marTop w:val="0"/>
      <w:marBottom w:val="0"/>
      <w:divBdr>
        <w:top w:val="none" w:sz="0" w:space="0" w:color="auto"/>
        <w:left w:val="none" w:sz="0" w:space="0" w:color="auto"/>
        <w:bottom w:val="none" w:sz="0" w:space="0" w:color="auto"/>
        <w:right w:val="none" w:sz="0" w:space="0" w:color="auto"/>
      </w:divBdr>
    </w:div>
    <w:div w:id="1137069371">
      <w:bodyDiv w:val="1"/>
      <w:marLeft w:val="0"/>
      <w:marRight w:val="0"/>
      <w:marTop w:val="0"/>
      <w:marBottom w:val="0"/>
      <w:divBdr>
        <w:top w:val="none" w:sz="0" w:space="0" w:color="auto"/>
        <w:left w:val="none" w:sz="0" w:space="0" w:color="auto"/>
        <w:bottom w:val="none" w:sz="0" w:space="0" w:color="auto"/>
        <w:right w:val="none" w:sz="0" w:space="0" w:color="auto"/>
      </w:divBdr>
    </w:div>
    <w:div w:id="1187983355">
      <w:bodyDiv w:val="1"/>
      <w:marLeft w:val="0"/>
      <w:marRight w:val="0"/>
      <w:marTop w:val="0"/>
      <w:marBottom w:val="0"/>
      <w:divBdr>
        <w:top w:val="none" w:sz="0" w:space="0" w:color="auto"/>
        <w:left w:val="none" w:sz="0" w:space="0" w:color="auto"/>
        <w:bottom w:val="none" w:sz="0" w:space="0" w:color="auto"/>
        <w:right w:val="none" w:sz="0" w:space="0" w:color="auto"/>
      </w:divBdr>
    </w:div>
    <w:div w:id="1259825481">
      <w:bodyDiv w:val="1"/>
      <w:marLeft w:val="0"/>
      <w:marRight w:val="0"/>
      <w:marTop w:val="0"/>
      <w:marBottom w:val="0"/>
      <w:divBdr>
        <w:top w:val="none" w:sz="0" w:space="0" w:color="auto"/>
        <w:left w:val="none" w:sz="0" w:space="0" w:color="auto"/>
        <w:bottom w:val="none" w:sz="0" w:space="0" w:color="auto"/>
        <w:right w:val="none" w:sz="0" w:space="0" w:color="auto"/>
      </w:divBdr>
    </w:div>
    <w:div w:id="1596130997">
      <w:bodyDiv w:val="1"/>
      <w:marLeft w:val="0"/>
      <w:marRight w:val="0"/>
      <w:marTop w:val="0"/>
      <w:marBottom w:val="0"/>
      <w:divBdr>
        <w:top w:val="none" w:sz="0" w:space="0" w:color="auto"/>
        <w:left w:val="none" w:sz="0" w:space="0" w:color="auto"/>
        <w:bottom w:val="none" w:sz="0" w:space="0" w:color="auto"/>
        <w:right w:val="none" w:sz="0" w:space="0" w:color="auto"/>
      </w:divBdr>
    </w:div>
    <w:div w:id="1737583152">
      <w:bodyDiv w:val="1"/>
      <w:marLeft w:val="0"/>
      <w:marRight w:val="0"/>
      <w:marTop w:val="0"/>
      <w:marBottom w:val="0"/>
      <w:divBdr>
        <w:top w:val="none" w:sz="0" w:space="0" w:color="auto"/>
        <w:left w:val="none" w:sz="0" w:space="0" w:color="auto"/>
        <w:bottom w:val="none" w:sz="0" w:space="0" w:color="auto"/>
        <w:right w:val="none" w:sz="0" w:space="0" w:color="auto"/>
      </w:divBdr>
    </w:div>
    <w:div w:id="1899243559">
      <w:bodyDiv w:val="1"/>
      <w:marLeft w:val="0"/>
      <w:marRight w:val="0"/>
      <w:marTop w:val="0"/>
      <w:marBottom w:val="0"/>
      <w:divBdr>
        <w:top w:val="none" w:sz="0" w:space="0" w:color="auto"/>
        <w:left w:val="none" w:sz="0" w:space="0" w:color="auto"/>
        <w:bottom w:val="none" w:sz="0" w:space="0" w:color="auto"/>
        <w:right w:val="none" w:sz="0" w:space="0" w:color="auto"/>
      </w:divBdr>
    </w:div>
    <w:div w:id="1921403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4.xml"/><Relationship Id="rId18" Type="http://schemas.openxmlformats.org/officeDocument/2006/relationships/image" Target="media/image5.jpe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10.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header" Target="header9.xml"/><Relationship Id="rId10" Type="http://schemas.openxmlformats.org/officeDocument/2006/relationships/header" Target="header1.xml"/><Relationship Id="rId19" Type="http://schemas.openxmlformats.org/officeDocument/2006/relationships/header" Target="header7.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5.xml"/><Relationship Id="rId22" Type="http://schemas.openxmlformats.org/officeDocument/2006/relationships/header" Target="header8.xm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3A05F062251E4B259E9C7EA983F02463"/>
        <w:category>
          <w:name w:val="General"/>
          <w:gallery w:val="placeholder"/>
        </w:category>
        <w:types>
          <w:type w:val="bbPlcHdr"/>
        </w:types>
        <w:behaviors>
          <w:behavior w:val="content"/>
        </w:behaviors>
        <w:guid w:val="{B6975B7B-03E3-4866-A123-B93CA84AA94E}"/>
      </w:docPartPr>
      <w:docPartBody>
        <w:p w:rsidR="0048437D" w:rsidRDefault="001C379C">
          <w:r w:rsidRPr="00524926">
            <w:rPr>
              <w:rStyle w:val="Textdelcontenidor"/>
            </w:rPr>
            <w:t>[Títol]</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379C"/>
    <w:rsid w:val="000968D7"/>
    <w:rsid w:val="000B6BF5"/>
    <w:rsid w:val="000D1BD9"/>
    <w:rsid w:val="000E25DC"/>
    <w:rsid w:val="00161D43"/>
    <w:rsid w:val="00163662"/>
    <w:rsid w:val="001C379C"/>
    <w:rsid w:val="0022316F"/>
    <w:rsid w:val="00446398"/>
    <w:rsid w:val="0048437D"/>
    <w:rsid w:val="004E2902"/>
    <w:rsid w:val="006013C4"/>
    <w:rsid w:val="00606FDA"/>
    <w:rsid w:val="006B7698"/>
    <w:rsid w:val="006C5E94"/>
    <w:rsid w:val="00747995"/>
    <w:rsid w:val="00785BDB"/>
    <w:rsid w:val="00824302"/>
    <w:rsid w:val="008B4571"/>
    <w:rsid w:val="00930D07"/>
    <w:rsid w:val="00941943"/>
    <w:rsid w:val="00A115D0"/>
    <w:rsid w:val="00A51FD3"/>
    <w:rsid w:val="00AD0657"/>
    <w:rsid w:val="00B90610"/>
    <w:rsid w:val="00BB3667"/>
    <w:rsid w:val="00BB7C67"/>
    <w:rsid w:val="00BF0C77"/>
    <w:rsid w:val="00C860F1"/>
    <w:rsid w:val="00CE32E2"/>
    <w:rsid w:val="00DE4D97"/>
    <w:rsid w:val="00E15650"/>
    <w:rsid w:val="00E67901"/>
    <w:rsid w:val="00F1670A"/>
    <w:rsid w:val="00F27EF9"/>
    <w:rsid w:val="00FC6721"/>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ca-ES" w:eastAsia="ca-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character" w:styleId="Textdelcontenidor">
    <w:name w:val="Placeholder Text"/>
    <w:basedOn w:val="Lletraperdefectedelpargraf"/>
    <w:uiPriority w:val="99"/>
    <w:semiHidden/>
    <w:rsid w:val="001C379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9C0D942-272D-48E1-8A07-490A17AD50D8}">
  <we:reference id="wa104381727" version="1.0.0.7" store="en-001" storeType="OMEX"/>
  <we:alternateReferences>
    <we:reference id="WA104381727" version="1.0.0.7"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F447FC-0F63-404D-B347-F2F272A0D9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4893</Words>
  <Characters>27895</Characters>
  <Application>Microsoft Office Word</Application>
  <DocSecurity>0</DocSecurity>
  <Lines>232</Lines>
  <Paragraphs>65</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Desarrollo de un Prototipo de Videojuego en Red - ANTEPROYECTO</vt:lpstr>
      <vt:lpstr/>
    </vt:vector>
  </TitlesOfParts>
  <Company/>
  <LinksUpToDate>false</LinksUpToDate>
  <CharactersWithSpaces>32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arrollo de un Prototipo de Videojuego en Red - ANTEPROYECTO</dc:title>
  <dc:creator/>
  <cp:lastModifiedBy/>
  <cp:revision>1</cp:revision>
  <dcterms:created xsi:type="dcterms:W3CDTF">2021-02-02T17:52:00Z</dcterms:created>
  <dcterms:modified xsi:type="dcterms:W3CDTF">2021-02-02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YwHKj6TC"/&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